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E683AC" w14:textId="77777777" w:rsidR="00FB19C8" w:rsidRPr="00296E1B" w:rsidRDefault="00FB19C8" w:rsidP="00FB19C8">
      <w:pPr>
        <w:jc w:val="center"/>
        <w:rPr>
          <w:b/>
          <w:color w:val="000000" w:themeColor="text1"/>
        </w:rPr>
      </w:pPr>
      <w:r w:rsidRPr="00296E1B">
        <w:rPr>
          <w:b/>
          <w:color w:val="000000" w:themeColor="text1"/>
        </w:rPr>
        <w:t>Supplementary Materials for DeTore, Luther et al “Efficacy of a transdiagnostic, prevention-focused program</w:t>
      </w:r>
    </w:p>
    <w:p w14:paraId="39295D21" w14:textId="15B87AE3" w:rsidR="00FB19C8" w:rsidRPr="00296E1B" w:rsidRDefault="00FB19C8" w:rsidP="00FB19C8">
      <w:pPr>
        <w:jc w:val="center"/>
        <w:rPr>
          <w:b/>
          <w:color w:val="000000" w:themeColor="text1"/>
        </w:rPr>
      </w:pPr>
      <w:r w:rsidRPr="00296E1B">
        <w:rPr>
          <w:b/>
          <w:color w:val="000000" w:themeColor="text1"/>
        </w:rPr>
        <w:t>for at-risk young adults</w:t>
      </w:r>
      <w:r w:rsidR="00CD2309" w:rsidRPr="00296E1B">
        <w:rPr>
          <w:b/>
          <w:color w:val="000000" w:themeColor="text1"/>
        </w:rPr>
        <w:t xml:space="preserve">: </w:t>
      </w:r>
      <w:r w:rsidR="00CD2309" w:rsidRPr="00296E1B">
        <w:rPr>
          <w:b/>
          <w:bCs/>
          <w:color w:val="000000" w:themeColor="text1"/>
        </w:rPr>
        <w:t xml:space="preserve">A </w:t>
      </w:r>
      <w:r w:rsidR="00C77E94" w:rsidRPr="00296E1B">
        <w:rPr>
          <w:b/>
          <w:bCs/>
          <w:color w:val="000000" w:themeColor="text1"/>
        </w:rPr>
        <w:t>w</w:t>
      </w:r>
      <w:r w:rsidR="00CD2309" w:rsidRPr="00296E1B">
        <w:rPr>
          <w:b/>
          <w:bCs/>
          <w:color w:val="000000" w:themeColor="text1"/>
        </w:rPr>
        <w:t>aitlist</w:t>
      </w:r>
      <w:r w:rsidR="00C77E94" w:rsidRPr="00296E1B">
        <w:rPr>
          <w:b/>
          <w:bCs/>
          <w:color w:val="000000" w:themeColor="text1"/>
        </w:rPr>
        <w:t>-</w:t>
      </w:r>
      <w:r w:rsidR="00CD2309" w:rsidRPr="00296E1B">
        <w:rPr>
          <w:b/>
          <w:bCs/>
          <w:color w:val="000000" w:themeColor="text1"/>
        </w:rPr>
        <w:t>controlled trial</w:t>
      </w:r>
      <w:r w:rsidRPr="00296E1B">
        <w:rPr>
          <w:b/>
          <w:color w:val="000000" w:themeColor="text1"/>
        </w:rPr>
        <w:t>”</w:t>
      </w:r>
    </w:p>
    <w:p w14:paraId="3E86EC93" w14:textId="77777777" w:rsidR="00FB19C8" w:rsidRPr="00296E1B" w:rsidRDefault="00FB19C8" w:rsidP="00FB19C8">
      <w:pPr>
        <w:jc w:val="center"/>
        <w:rPr>
          <w:b/>
          <w:color w:val="000000" w:themeColor="text1"/>
        </w:rPr>
      </w:pPr>
    </w:p>
    <w:p w14:paraId="10F9FE03" w14:textId="550197CC" w:rsidR="00F01EAE" w:rsidRPr="00296E1B" w:rsidRDefault="00F01EAE" w:rsidP="00F01EAE">
      <w:pPr>
        <w:spacing w:after="160" w:line="259" w:lineRule="auto"/>
        <w:rPr>
          <w:b/>
          <w:color w:val="000000" w:themeColor="text1"/>
        </w:rPr>
      </w:pPr>
      <w:r w:rsidRPr="00296E1B">
        <w:rPr>
          <w:b/>
          <w:color w:val="000000" w:themeColor="text1"/>
        </w:rPr>
        <w:t xml:space="preserve">Supplemental Methods. </w:t>
      </w:r>
    </w:p>
    <w:p w14:paraId="6192636C" w14:textId="77777777" w:rsidR="00F01EAE" w:rsidRPr="00296E1B" w:rsidRDefault="00F01EAE" w:rsidP="00F01EAE">
      <w:pPr>
        <w:spacing w:after="160" w:line="259" w:lineRule="auto"/>
        <w:rPr>
          <w:bCs/>
          <w:color w:val="000000" w:themeColor="text1"/>
        </w:rPr>
      </w:pPr>
      <w:r w:rsidRPr="00296E1B">
        <w:rPr>
          <w:bCs/>
          <w:color w:val="000000" w:themeColor="text1"/>
        </w:rPr>
        <w:t xml:space="preserve">Descriptions of the Measures. </w:t>
      </w:r>
    </w:p>
    <w:p w14:paraId="47FD1820" w14:textId="77777777" w:rsidR="00F01EAE" w:rsidRPr="00296E1B" w:rsidRDefault="00F01EAE" w:rsidP="00F01EAE">
      <w:pPr>
        <w:spacing w:line="480" w:lineRule="auto"/>
        <w:ind w:firstLine="720"/>
        <w:rPr>
          <w:color w:val="000000" w:themeColor="text1"/>
        </w:rPr>
      </w:pPr>
      <w:r w:rsidRPr="00296E1B">
        <w:rPr>
          <w:color w:val="000000" w:themeColor="text1"/>
          <w:u w:val="single"/>
        </w:rPr>
        <w:t>Depressive symptoms</w:t>
      </w:r>
      <w:r w:rsidRPr="00296E1B">
        <w:rPr>
          <w:color w:val="000000" w:themeColor="text1"/>
        </w:rPr>
        <w:t xml:space="preserve">: The Beck Depression Inventory – 1A (BDI – 1A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tDobaUsJ","properties":{"formattedCitation":"(Beck, 1961)","plainCitation":"(Beck, 1961)","noteIndex":0},"citationItems":[{"id":308,"uris":["http://zotero.org/users/local/zXHbQ1Ws/items/LUIH4L5P"],"uri":["http://zotero.org/users/local/zXHbQ1Ws/items/LUIH4L5P"],"itemData":{"id":308,"type":"article-journal","container-title":"Archives of General Psychiatry","DOI":"10.1001/archpsyc.1961.01710120031004","ISSN":"0003-990X","issue":"6","journalAbbreviation":"Arch Gen Psychiatry","language":"en","page":"561","source":"DOI.org (Crossref)","title":"An Inventory for Measuring Depression","volume":"4","author":[{"family":"Beck","given":"A. T."}],"issued":{"date-parts":[["1961",6,1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Beck, 1961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 is a 21-item self-report scale that was used to measure the affective, cognitive, motivational, and somatic symptoms of depression, with higher BDI-1A total scores indicating more depressive symptoms. Internal consistency was good in the randomized sample with α = 0.85. </w:t>
      </w:r>
    </w:p>
    <w:p w14:paraId="5393610F" w14:textId="77777777" w:rsidR="00F01EAE" w:rsidRPr="00296E1B" w:rsidRDefault="00F01EAE" w:rsidP="00F01EAE">
      <w:pPr>
        <w:spacing w:line="480" w:lineRule="auto"/>
        <w:ind w:firstLine="720"/>
        <w:rPr>
          <w:color w:val="000000" w:themeColor="text1"/>
        </w:rPr>
      </w:pPr>
      <w:r w:rsidRPr="00296E1B">
        <w:rPr>
          <w:color w:val="000000" w:themeColor="text1"/>
          <w:u w:val="single"/>
        </w:rPr>
        <w:t>Psychotic experiences (PE):</w:t>
      </w:r>
      <w:r w:rsidRPr="00296E1B">
        <w:rPr>
          <w:color w:val="000000" w:themeColor="text1"/>
        </w:rPr>
        <w:t xml:space="preserve"> The self-report Peters Delusions Inventory (PDI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NmBtItFD","properties":{"formattedCitation":"(E. Peters et al., 2004; E. R. Peters et al., 1999)","plainCitation":"(E. Peters et al., 2004; E. R. Peters et al., 1999)","noteIndex":0},"citationItems":[{"id":345,"uris":["http://zotero.org/users/local/zXHbQ1Ws/items/RVGWI46I"],"uri":["http://zotero.org/users/local/zXHbQ1Ws/items/RVGWI46I"],"itemData":{"id":345,"type":"article-journal","container-title":"Schizophrenia Bulletin","DOI":"10.1093/oxfordjournals.schbul.a007116","ISSN":"0586-7614, 1745-1701","issue":"4","journalAbbreviation":"Schizophrenia Bulletin","language":"en","page":"1005-1022","source":"DOI.org (Crossref)","title":"Measuring Delusional Ideation: The 21-Item Peters et al. Delusions Inventory (PDI)","title-short":"Measuring Delusional Ideation","volume":"30","author":[{"family":"Peters","given":"E."},{"family":"Joseph","given":"S."},{"family":"Day","given":"S."},{"family":"Garety","given":"P."}],"issued":{"date-parts":[["2004",1,1]]}}},{"id":399,"uris":["http://zotero.org/users/local/zXHbQ1Ws/items/JX2AWSGP"],"uri":["http://zotero.org/users/local/zXHbQ1Ws/items/JX2AWSGP"],"itemData":{"id":399,"type":"article-journal","container-title":"Schizophrenia Bulletin","DOI":"10.1093/oxfordjournals.schbul.a033401","ISSN":"0586-7614, 1745-1701","issue":"3","journalAbbreviation":"Schizophrenia Bulletin","language":"en","page":"553-576","source":"DOI.org (Crossref)","title":"Measurement of Delusional Ideation in the Normal Population: Introducing the PDI (Peters et al. Delusions Inventory)","title-short":"Measurement of Delusional Ideation in the Normal Population","volume":"25","author":[{"family":"Peters","given":"E. R."},{"family":"Joseph","given":"S. A."},{"family":"Garety","given":"P. A."}],"issued":{"date-parts":[["1999",1,1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E. Peters et al., 2004; E. R. Peters et al., 1999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) was used to assess psychotic experiences. The PDI is a 21-item self-report inventory that was designed to measure delusional beliefs and unusual experiences in the general population. For each endorsed PE, participants rate the associated distress, preoccupation, and conviction. Following our prior methods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3XMoVSK3","properties":{"formattedCitation":"(Burke et al., 2020)","plainCitation":"(Burke et al., 2020)","noteIndex":0},"citationItems":[{"id":161,"uris":["http://zotero.org/users/local/zXHbQ1Ws/items/8S2GL84Q"],"uri":["http://zotero.org/users/local/zXHbQ1Ws/items/8S2GL84Q"],"itemData":{"id":161,"type":"article-journal","container-title":"Frontiers in Psychiatry","DOI":"10.3389/fpsyt.2019.01030","ISSN":"1664-0640","journalAbbreviation":"Front. Psychiatry","page":"1030","source":"DOI.org (Crossref)","title":"Rationale, Methods, Feasibility, and Preliminary Outcomes of a Transdiagnostic Prevention Program for At-Risk College Students","volume":"10","author":[{"family":"Burke","given":"Anne S."},{"family":"Shapero","given":"Benjamin G."},{"family":"Pelletier-Baldelli","given":"Andrea"},{"family":"Deng","given":"Wisteria Y."},{"family":"Nyer","given":"Maren B."},{"family":"Leathem","given":"Logan"},{"family":"Namey","given":"Leah"},{"family":"Landa","given":"Carrie"},{"family":"Cather","given":"Corinne"},{"family":"Holt","given":"Daphne J."}],"issued":{"date-parts":[["2020",2,25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Burke et al., 2020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>, we focused on the number of endorsed PE (PDI total score) and the level of associated PE distress reported</w:t>
      </w:r>
      <w:r w:rsidRPr="00296E1B">
        <w:rPr>
          <w:color w:val="000000" w:themeColor="text1"/>
          <w:lang w:val="en-GB"/>
        </w:rPr>
        <w:t xml:space="preserve"> (PDI-Distress subscale score), with higher scores indicating greater PE and associated distress, respectively</w:t>
      </w:r>
      <w:r w:rsidRPr="00296E1B">
        <w:rPr>
          <w:color w:val="000000" w:themeColor="text1"/>
        </w:rPr>
        <w:t>. Internal consistency was acceptable to good, with α = .84 for the total PDI score and α = .76 for PDI Distress score in the randomized sample.</w:t>
      </w:r>
    </w:p>
    <w:p w14:paraId="57FF69B2" w14:textId="77777777" w:rsidR="00F01EAE" w:rsidRPr="00296E1B" w:rsidRDefault="00F01EAE" w:rsidP="00F01EAE">
      <w:pPr>
        <w:spacing w:line="480" w:lineRule="auto"/>
        <w:ind w:firstLine="720"/>
        <w:rPr>
          <w:color w:val="000000" w:themeColor="text1"/>
        </w:rPr>
      </w:pPr>
      <w:r w:rsidRPr="00296E1B">
        <w:rPr>
          <w:color w:val="000000" w:themeColor="text1"/>
          <w:u w:val="single"/>
        </w:rPr>
        <w:t>Anxiety symptoms:</w:t>
      </w:r>
      <w:r w:rsidRPr="00296E1B">
        <w:rPr>
          <w:color w:val="000000" w:themeColor="text1"/>
        </w:rPr>
        <w:t xml:space="preserve"> The self-report Spielberger State-Trait Anxiety Inventory (STAI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MccD4uAW","properties":{"formattedCitation":"(Spielberger et al., 1983)","plainCitation":"(Spielberger et al., 1983)","noteIndex":0},"citationItems":[{"id":402,"uris":["http://zotero.org/users/local/zXHbQ1Ws/items/IWU373M5"],"uri":["http://zotero.org/users/local/zXHbQ1Ws/items/IWU373M5"],"itemData":{"id":402,"type":"book","event-place":"Palo Alto, CA","publisher":"Consulting Psychologists Press","publisher-place":"Palo Alto, CA","title":"Manual for the state-trait anxiety inventory","author":[{"family":"Spielberger","given":"C"},{"family":"Gorsuch","given":"R"},{"family":"Lushene","given":"R"},{"family":"Vagg","given":"P"},{"family":"Jacobs","given":"G"}],"issued":{"date-parts":[["1983"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Spielberger et al., 1983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) was used to measure how participants currently and generally feel in terms of anxiety-related thoughts and experiences. We focused on the 20-item STAI-state scores, where higher scores indicate more current anxiety. Internal consistency of the STAI-state scores was high (α = 0.93). </w:t>
      </w:r>
    </w:p>
    <w:p w14:paraId="7C86A50E" w14:textId="77777777" w:rsidR="00F01EAE" w:rsidRPr="00296E1B" w:rsidRDefault="00F01EAE" w:rsidP="00F01EAE">
      <w:pPr>
        <w:spacing w:line="480" w:lineRule="auto"/>
        <w:rPr>
          <w:color w:val="000000" w:themeColor="text1"/>
        </w:rPr>
      </w:pPr>
      <w:r w:rsidRPr="00296E1B">
        <w:rPr>
          <w:color w:val="000000" w:themeColor="text1"/>
        </w:rPr>
        <w:lastRenderedPageBreak/>
        <w:t>Resilience factors</w:t>
      </w:r>
    </w:p>
    <w:p w14:paraId="547710A8" w14:textId="77777777" w:rsidR="00F01EAE" w:rsidRPr="00296E1B" w:rsidRDefault="00F01EAE" w:rsidP="00F01EAE">
      <w:pPr>
        <w:spacing w:line="480" w:lineRule="auto"/>
        <w:ind w:firstLine="720"/>
        <w:rPr>
          <w:color w:val="000000" w:themeColor="text1"/>
        </w:rPr>
      </w:pPr>
      <w:r w:rsidRPr="00296E1B">
        <w:rPr>
          <w:color w:val="000000" w:themeColor="text1"/>
          <w:u w:val="single"/>
        </w:rPr>
        <w:t>Resilience</w:t>
      </w:r>
      <w:r w:rsidRPr="00296E1B">
        <w:rPr>
          <w:color w:val="000000" w:themeColor="text1"/>
        </w:rPr>
        <w:t xml:space="preserve">. The Connor-Davidson Resilience scale (CD-RISC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tfrnMLY9","properties":{"formattedCitation":"(Connor &amp; Davidson, 2003)","plainCitation":"(Connor &amp; Davidson, 2003)","noteIndex":0},"citationItems":[{"id":380,"uris":["http://zotero.org/users/local/zXHbQ1Ws/items/Z6G7SWW3"],"uri":["http://zotero.org/users/local/zXHbQ1Ws/items/Z6G7SWW3"],"itemData":{"id":380,"type":"article-journal","container-title":"Depression and Anxiety","DOI":"10.1002/da.10113","ISSN":"1091-4269, 1520-6394","issue":"2","journalAbbreviation":"Depress. Anxiety","language":"en","page":"76-82","source":"DOI.org (Crossref)","title":"Development of a new resilience scale: The Connor-Davidson Resilience Scale (CD-RISC)","title-short":"Development of a new resilience scale","volume":"18","author":[{"family":"Connor","given":"Kathryn M."},{"family":"Davidson","given":"Jonathan R.T."}],"issued":{"date-parts":[["2003",9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Connor &amp; Davidson, 2003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) is a 25-item self-report scale that was used to assess participant’s ability to adapt and cope with significant challenges or stressful events. Higher total scores on the CD-RISC indicate greater resilience. Internal consistency was high (α = .92). </w:t>
      </w:r>
    </w:p>
    <w:p w14:paraId="76C6DF8F" w14:textId="77777777" w:rsidR="00F01EAE" w:rsidRPr="00296E1B" w:rsidRDefault="00F01EAE" w:rsidP="00F01EAE">
      <w:pPr>
        <w:spacing w:line="480" w:lineRule="auto"/>
        <w:ind w:firstLine="720"/>
        <w:rPr>
          <w:color w:val="000000" w:themeColor="text1"/>
        </w:rPr>
      </w:pPr>
      <w:r w:rsidRPr="00296E1B">
        <w:rPr>
          <w:color w:val="000000" w:themeColor="text1"/>
          <w:u w:val="single"/>
        </w:rPr>
        <w:t>Self-Compassion.</w:t>
      </w:r>
      <w:r w:rsidRPr="00296E1B">
        <w:rPr>
          <w:color w:val="000000" w:themeColor="text1"/>
        </w:rPr>
        <w:t xml:space="preserve"> The 26-item self-report Self Compassion Scale (SCS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Cn5CfQqZ","properties":{"formattedCitation":"(Neff, 2003)","plainCitation":"(Neff, 2003)","noteIndex":0},"citationItems":[{"id":394,"uris":["http://zotero.org/users/local/zXHbQ1Ws/items/65SNW3RC"],"uri":["http://zotero.org/users/local/zXHbQ1Ws/items/65SNW3RC"],"itemData":{"id":394,"type":"article-journal","container-title":"Self and Identity","DOI":"10.1080/15298860309027","ISSN":"1529-8868, 1529-8876","issue":"3","journalAbbreviation":"Self and Identity","language":"en","page":"223-250","source":"DOI.org (Crossref)","title":"The Development and Validation of a Scale to Measure Self-Compassion","volume":"2","author":[{"family":"Neff","given":"Kristin D."}],"issued":{"date-parts":[["2003",7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Neff, 2003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>) was used to assess several domains of self-compassion: self-kindness, self-judgement, common humanity, social isolation, mindfulness, and over-identification. The outcome of interest for the current study was the SCS Total score, with higher scores indicating greater levels of self-compassion. For the SCS total score, the internal consistency was high (α = 0.93) in the randomized sample.</w:t>
      </w:r>
    </w:p>
    <w:p w14:paraId="467B6BAF" w14:textId="77777777" w:rsidR="00F01EAE" w:rsidRPr="00296E1B" w:rsidRDefault="00F01EAE" w:rsidP="00F01EAE">
      <w:pPr>
        <w:spacing w:line="480" w:lineRule="auto"/>
        <w:ind w:firstLine="720"/>
        <w:rPr>
          <w:color w:val="000000" w:themeColor="text1"/>
          <w:u w:val="single"/>
        </w:rPr>
      </w:pPr>
      <w:r w:rsidRPr="00296E1B">
        <w:rPr>
          <w:color w:val="000000" w:themeColor="text1"/>
          <w:u w:val="single"/>
        </w:rPr>
        <w:t>Mindfulness.</w:t>
      </w:r>
      <w:r w:rsidRPr="00296E1B">
        <w:rPr>
          <w:color w:val="000000" w:themeColor="text1"/>
        </w:rPr>
        <w:t xml:space="preserve"> To assess for mindfulness, we used the multidimensional Five Facet Mindfulness Questionnaire (FFMQ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WnYN2kSV","properties":{"formattedCitation":"(Baer et al., 2006)","plainCitation":"(Baer et al., 2006)","noteIndex":0},"citationItems":[{"id":379,"uris":["http://zotero.org/users/local/zXHbQ1Ws/items/KRIJUBTJ"],"uri":["http://zotero.org/users/local/zXHbQ1Ws/items/KRIJUBTJ"],"itemData":{"id":379,"type":"article-journal","abstract":"The authors examine the facet structure of mindfulness using five recently developed mindfulness questionnaires. Two large samples of undergraduate students completed mindfulness questionnaires and measures of other constructs. Psychometric properties of the mindfulness questionnaires were examined, including internal consistency and convergent and discriminant relationships with other variables. Factor analyses of the combined pool of items from the mindfulness questionnaires suggested that collectively they contain five clear, interpretable facets of mindfulness. Hierarchical confirmatory factor analyses suggested that at least four of the identified factors are components of an overall mindfulness construct and that the factor structure of mindfulness may vary with meditation experience. Mindfulness facets were shown to be differentially correlated in expected ways with several other constructs and to have incremental validity in the prediction of psychological symptoms. Findings suggest that conceptualizing mindfulness as a multifaceted construct is helpful in understanding its components and its relationships with other variables.","container-title":"Assessment","DOI":"10.1177/1073191105283504","ISSN":"1073-1911, 1552-3489","issue":"1","journalAbbreviation":"Assessment","language":"en","page":"27-45","source":"DOI.org (Crossref)","title":"Using Self-Report Assessment Methods to Explore Facets of Mindfulness","volume":"13","author":[{"family":"Baer","given":"Ruth A."},{"family":"Smith","given":"Gregory T."},{"family":"Hopkins","given":"Jaclyn"},{"family":"Krietemeyer","given":"Jennifer"},{"family":"Toney","given":"Leslie"}],"issued":{"date-parts":[["2006",3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Baer et al., 2006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. The FFMQ assesses the following five mindfulness domains: acting with awareness, describing, nonjudging, nonreactivity, and observing. The total score was used in the current study, with higher scores indicating higher levels of mindfulness. Internal consistency was good (α = 0.82) for the FFMQ total score. </w:t>
      </w:r>
    </w:p>
    <w:p w14:paraId="07DEE06F" w14:textId="614F18C6" w:rsidR="00F01EAE" w:rsidRPr="00296E1B" w:rsidRDefault="00F01EAE" w:rsidP="00F01EAE">
      <w:pPr>
        <w:spacing w:line="480" w:lineRule="auto"/>
        <w:rPr>
          <w:color w:val="000000" w:themeColor="text1"/>
        </w:rPr>
      </w:pPr>
      <w:r w:rsidRPr="00296E1B">
        <w:rPr>
          <w:color w:val="000000" w:themeColor="text1"/>
        </w:rPr>
        <w:tab/>
      </w:r>
      <w:r w:rsidRPr="00296E1B">
        <w:rPr>
          <w:color w:val="000000" w:themeColor="text1"/>
          <w:u w:val="single"/>
        </w:rPr>
        <w:t>Mentalization.</w:t>
      </w:r>
      <w:r w:rsidRPr="00296E1B">
        <w:rPr>
          <w:color w:val="000000" w:themeColor="text1"/>
        </w:rPr>
        <w:t xml:space="preserve"> The self-report Interpersonal Reactivity Index (IRI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O8mGDIDi","properties":{"formattedCitation":"(Davis, 1983)","plainCitation":"(Davis, 1983)","noteIndex":0},"citationItems":[{"id":384,"uris":["http://zotero.org/users/local/zXHbQ1Ws/items/QQYZXIYL"],"uri":["http://zotero.org/users/local/zXHbQ1Ws/items/QQYZXIYL"],"itemData":{"id":384,"type":"article-journal","container-title":"Journal of Personality and Social Psychology","DOI":"10.1037/0022-3514.44.1.113","ISSN":"1939-1315, 0022-3514","issue":"1","journalAbbreviation":"Journal of Personality and Social Psychology","language":"en","page":"113-126","source":"DOI.org (Crossref)","title":"Measuring individual differences in empathy: Evidence for a multidimensional approach.","title-short":"Measuring individual differences in empathy","volume":"44","author":[{"family":"Davis","given":"Mark H."}],"issued":{"date-parts":[["1983",1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Davis, 1983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) was used to assess for </w:t>
      </w:r>
      <w:r w:rsidR="00C77E94" w:rsidRPr="00296E1B">
        <w:rPr>
          <w:color w:val="000000" w:themeColor="text1"/>
        </w:rPr>
        <w:t xml:space="preserve">a process that is considered to be related to or based on </w:t>
      </w:r>
      <w:r w:rsidRPr="00296E1B">
        <w:rPr>
          <w:color w:val="000000" w:themeColor="text1"/>
        </w:rPr>
        <w:t>mentalization</w:t>
      </w:r>
      <w:r w:rsidR="00C77E94" w:rsidRPr="00296E1B">
        <w:rPr>
          <w:color w:val="000000" w:themeColor="text1"/>
        </w:rPr>
        <w:t xml:space="preserve"> ability</w:t>
      </w:r>
      <w:r w:rsidRPr="00296E1B">
        <w:rPr>
          <w:color w:val="000000" w:themeColor="text1"/>
        </w:rPr>
        <w:t xml:space="preserve">, empathy. Following our prior work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9PTsVHtx","properties":{"formattedCitation":"(Burke et al., 2020)","plainCitation":"(Burke et al., 2020)","noteIndex":0},"citationItems":[{"id":161,"uris":["http://zotero.org/users/local/zXHbQ1Ws/items/8S2GL84Q"],"uri":["http://zotero.org/users/local/zXHbQ1Ws/items/8S2GL84Q"],"itemData":{"id":161,"type":"article-journal","container-title":"Frontiers in Psychiatry","DOI":"10.3389/fpsyt.2019.01030","ISSN":"1664-0640","journalAbbreviation":"Front. Psychiatry","page":"1030","source":"DOI.org (Crossref)","title":"Rationale, Methods, Feasibility, and Preliminary Outcomes of a Transdiagnostic Prevention Program for At-Risk College Students","volume":"10","author":[{"family":"Burke","given":"Anne S."},{"family":"Shapero","given":"Benjamin G."},{"family":"Pelletier-Baldelli","given":"Andrea"},{"family":"Deng","given":"Wisteria Y."},{"family":"Nyer","given":"Maren B."},{"family":"Leathem","given":"Logan"},{"family":"Namey","given":"Leah"},{"family":"Landa","given":"Carrie"},{"family":"Cather","given":"Corinne"},{"family":"Holt","given":"Daphne J."}],"issued":{"date-parts":[["2020",2,25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Burke et al., 2020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 xml:space="preserve">, we focused on the Empathic Concern (EC) and Perspective Taking (PT) IRI subscales. The EC subscale assess affective empathy through measuring feelings of warmth, compassion, and concern for other’s distress, while the PT subscale assess cognitive empathy or the ability to see </w:t>
      </w:r>
      <w:r w:rsidRPr="00296E1B">
        <w:rPr>
          <w:color w:val="000000" w:themeColor="text1"/>
        </w:rPr>
        <w:lastRenderedPageBreak/>
        <w:t xml:space="preserve">things from another person’s perspective. Higher subscale scores are indicative of greater affective and cognitive empathy, and internal consistency was acceptable to good in the current sample α = 0.86 for EC and α = 0.76 for PT subscales.  </w:t>
      </w:r>
    </w:p>
    <w:p w14:paraId="0C54BD39" w14:textId="58BD9701" w:rsidR="00F01EAE" w:rsidRPr="00296E1B" w:rsidRDefault="00F01EAE" w:rsidP="00F01EAE">
      <w:pPr>
        <w:spacing w:line="480" w:lineRule="auto"/>
        <w:ind w:firstLine="720"/>
        <w:rPr>
          <w:color w:val="000000" w:themeColor="text1"/>
        </w:rPr>
      </w:pPr>
      <w:r w:rsidRPr="00296E1B">
        <w:rPr>
          <w:color w:val="000000" w:themeColor="text1"/>
          <w:u w:val="single"/>
        </w:rPr>
        <w:t>Positive Affect.</w:t>
      </w:r>
      <w:r w:rsidRPr="00296E1B">
        <w:rPr>
          <w:color w:val="000000" w:themeColor="text1"/>
        </w:rPr>
        <w:t xml:space="preserve"> The self-report Positive and Negative Affect Scale (PANAS; </w:t>
      </w:r>
      <w:r w:rsidRPr="00296E1B">
        <w:rPr>
          <w:color w:val="000000" w:themeColor="text1"/>
        </w:rPr>
        <w:fldChar w:fldCharType="begin"/>
      </w:r>
      <w:r w:rsidRPr="00296E1B">
        <w:rPr>
          <w:color w:val="000000" w:themeColor="text1"/>
        </w:rPr>
        <w:instrText xml:space="preserve"> ADDIN ZOTERO_ITEM CSL_CITATION {"citationID":"5Oh1vrp4","properties":{"formattedCitation":"(Watson et al., 1988)","plainCitation":"(Watson et al., 1988)","noteIndex":0},"citationItems":[{"id":413,"uris":["http://zotero.org/users/local/zXHbQ1Ws/items/P4VY2XCA"],"uri":["http://zotero.org/users/local/zXHbQ1Ws/items/P4VY2XCA"],"itemData":{"id":413,"type":"article-journal","container-title":"Journal of Personality and Social Psychology","DOI":"10.1037/0022-3514.54.6.1063","ISSN":"1939-1315, 0022-3514","issue":"6","journalAbbreviation":"Journal of Personality and Social Psychology","language":"en","page":"1063-1070","source":"DOI.org (Crossref)","title":"Development and validation of brief measures of positive and negative affect: The PANAS scales.","title-short":"Development and validation of brief measures of positive and negative affect","volume":"54","author":[{"family":"Watson","given":"David"},{"family":"Clark","given":"Lee Anna"},{"family":"Tellegen","given":"Auke"}],"issued":{"date-parts":[["1988"]]}}}],"schema":"https://github.com/citation-style-language/schema/raw/master/csl-citation.json"} </w:instrText>
      </w:r>
      <w:r w:rsidRPr="00296E1B">
        <w:rPr>
          <w:color w:val="000000" w:themeColor="text1"/>
        </w:rPr>
        <w:fldChar w:fldCharType="separate"/>
      </w:r>
      <w:r w:rsidRPr="00296E1B">
        <w:rPr>
          <w:noProof/>
          <w:color w:val="000000" w:themeColor="text1"/>
        </w:rPr>
        <w:t>(Watson et al., 1988)</w:t>
      </w:r>
      <w:r w:rsidRPr="00296E1B">
        <w:rPr>
          <w:color w:val="000000" w:themeColor="text1"/>
        </w:rPr>
        <w:fldChar w:fldCharType="end"/>
      </w:r>
      <w:r w:rsidRPr="00296E1B">
        <w:rPr>
          <w:color w:val="000000" w:themeColor="text1"/>
        </w:rPr>
        <w:t>) was used to assess positive affect. The positive affect subscale consists of 10 words describing emotions (e.g., interested, inspired, determined), and participants are asked to rate the extent to which they have felt each emotion on a scale from 1 (</w:t>
      </w:r>
      <w:r w:rsidRPr="00296E1B">
        <w:rPr>
          <w:i/>
          <w:iCs/>
          <w:color w:val="000000" w:themeColor="text1"/>
        </w:rPr>
        <w:t>very slightly or not at all</w:t>
      </w:r>
      <w:r w:rsidRPr="00296E1B">
        <w:rPr>
          <w:color w:val="000000" w:themeColor="text1"/>
        </w:rPr>
        <w:t>) to 5 (</w:t>
      </w:r>
      <w:r w:rsidRPr="00296E1B">
        <w:rPr>
          <w:i/>
          <w:iCs/>
          <w:color w:val="000000" w:themeColor="text1"/>
        </w:rPr>
        <w:t>extremely</w:t>
      </w:r>
      <w:r w:rsidRPr="00296E1B">
        <w:rPr>
          <w:color w:val="000000" w:themeColor="text1"/>
        </w:rPr>
        <w:t xml:space="preserve">). In the current study, internal consistency was good (α = .86) for the positive affect subscale. </w:t>
      </w:r>
    </w:p>
    <w:p w14:paraId="7C56F4AD" w14:textId="2EF57F98" w:rsidR="00F01EAE" w:rsidRPr="00296E1B" w:rsidRDefault="00F01EAE">
      <w:pPr>
        <w:rPr>
          <w:color w:val="000000" w:themeColor="text1"/>
        </w:rPr>
      </w:pPr>
      <w:r w:rsidRPr="00296E1B">
        <w:rPr>
          <w:color w:val="000000" w:themeColor="text1"/>
        </w:rPr>
        <w:br w:type="page"/>
      </w:r>
    </w:p>
    <w:p w14:paraId="734A3636" w14:textId="1B4DC22F" w:rsidR="00C25701" w:rsidRPr="00296E1B" w:rsidRDefault="009931F5" w:rsidP="00C25701">
      <w:pPr>
        <w:spacing w:after="160" w:line="259" w:lineRule="auto"/>
        <w:rPr>
          <w:rFonts w:ascii="Arial" w:hAnsi="Arial" w:cs="Arial"/>
          <w:color w:val="000000" w:themeColor="text1"/>
          <w:sz w:val="16"/>
          <w:szCs w:val="16"/>
        </w:rPr>
      </w:pP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w:lastRenderedPageBreak/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2080854" wp14:editId="2219EAA6">
                <wp:simplePos x="0" y="0"/>
                <wp:positionH relativeFrom="column">
                  <wp:posOffset>4215303</wp:posOffset>
                </wp:positionH>
                <wp:positionV relativeFrom="paragraph">
                  <wp:posOffset>191192</wp:posOffset>
                </wp:positionV>
                <wp:extent cx="1204941" cy="400050"/>
                <wp:effectExtent l="0" t="0" r="1905" b="0"/>
                <wp:wrapNone/>
                <wp:docPr id="31" name="TextBox 30">
                  <a:extLst xmlns:a="http://schemas.openxmlformats.org/drawingml/2006/main">
                    <a:ext uri="{FF2B5EF4-FFF2-40B4-BE49-F238E27FC236}">
                      <a16:creationId xmlns:a16="http://schemas.microsoft.com/office/drawing/2014/main" id="{0816F5A0-BBD9-7F4E-A660-A8EA3A75787E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04941" cy="4000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txbx>
                        <w:txbxContent>
                          <w:p w14:paraId="24F6BCE1" w14:textId="77777777" w:rsidR="009931F5" w:rsidRPr="009931F5" w:rsidRDefault="009931F5" w:rsidP="009931F5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9931F5"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Resilience Training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42080854" id="_x0000_t202" coordsize="21600,21600" o:spt="202" path="m,l,21600r21600,l21600,xe">
                <v:stroke joinstyle="miter"/>
                <v:path gradientshapeok="t" o:connecttype="rect"/>
              </v:shapetype>
              <v:shape id="TextBox 30" o:spid="_x0000_s1026" type="#_x0000_t202" style="position:absolute;margin-left:331.9pt;margin-top:15.05pt;width:94.9pt;height:31.5pt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" fillcolor="white [3212]" stroked="f">
                <v:textbox style="mso-fit-shape-to-text:t">
                  <w:txbxContent>
                    <w:p w14:paraId="24F6BCE1" w14:textId="77777777" w:rsidR="009931F5" w:rsidRPr="009931F5" w:rsidRDefault="009931F5" w:rsidP="009931F5">
                      <w:pPr>
                        <w:rPr>
                          <w:rFonts w:ascii="Arial" w:hAnsi="Arial" w:cs="Arial"/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9931F5">
                        <w:rPr>
                          <w:rFonts w:ascii="Arial" w:hAnsi="Arial" w:cs="Arial"/>
                          <w:color w:val="000000" w:themeColor="text1"/>
                          <w:kern w:val="24"/>
                          <w:sz w:val="16"/>
                          <w:szCs w:val="16"/>
                        </w:rPr>
                        <w:t>Resilience Training</w:t>
                      </w:r>
                    </w:p>
                  </w:txbxContent>
                </v:textbox>
              </v:shape>
            </w:pict>
          </mc:Fallback>
        </mc:AlternateContent>
      </w: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6D9BFFCB" wp14:editId="4F6883E0">
                <wp:simplePos x="0" y="0"/>
                <wp:positionH relativeFrom="column">
                  <wp:posOffset>3890356</wp:posOffset>
                </wp:positionH>
                <wp:positionV relativeFrom="paragraph">
                  <wp:posOffset>308610</wp:posOffset>
                </wp:positionV>
                <wp:extent cx="241069" cy="0"/>
                <wp:effectExtent l="0" t="0" r="13335" b="12700"/>
                <wp:wrapNone/>
                <wp:docPr id="33" name="Straight Connector 32">
                  <a:extLst xmlns:a="http://schemas.openxmlformats.org/drawingml/2006/main">
                    <a:ext uri="{FF2B5EF4-FFF2-40B4-BE49-F238E27FC236}">
                      <a16:creationId xmlns:a16="http://schemas.microsoft.com/office/drawing/2014/main" id="{21B466CE-0D31-9546-8BCE-4BDB32443FE7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241069" cy="0"/>
                        </a:xfrm>
                        <a:prstGeom prst="line">
                          <a:avLst/>
                        </a:prstGeom>
                        <a:ln w="63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w14:anchorId="07F61543" id="Straight Connector 32" o:spid="_x0000_s1026" style="position:absolute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306.35pt,24.3pt" to="325.35pt,24.3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&#13;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4A0742A" wp14:editId="6E03595F">
                <wp:simplePos x="0" y="0"/>
                <wp:positionH relativeFrom="column">
                  <wp:posOffset>2401339</wp:posOffset>
                </wp:positionH>
                <wp:positionV relativeFrom="paragraph">
                  <wp:posOffset>308090</wp:posOffset>
                </wp:positionV>
                <wp:extent cx="249440" cy="0"/>
                <wp:effectExtent l="0" t="0" r="5080" b="12700"/>
                <wp:wrapNone/>
                <wp:docPr id="34" name="Straight Connector 33">
                  <a:extLst xmlns:a="http://schemas.openxmlformats.org/drawingml/2006/main">
                    <a:ext uri="{FF2B5EF4-FFF2-40B4-BE49-F238E27FC236}">
                      <a16:creationId xmlns:a16="http://schemas.microsoft.com/office/drawing/2014/main" id="{C3366F2D-6C76-074B-BA1C-760BCCAA325E}"/>
                    </a:ext>
                  </a:extLst>
                </wp:docPr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249440" cy="0"/>
                        </a:xfrm>
                        <a:prstGeom prst="line">
                          <a:avLst/>
                        </a:prstGeom>
                        <a:ln w="9525">
                          <a:prstDash val="dash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w14:anchorId="35B4456F" id="Straight Connector 33" o:spid="_x0000_s1026" style="position:absolute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89.1pt,24.25pt" to="208.75pt,24.25p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" strokecolor="black [3200]">
                <v:stroke dashstyle="dash" joinstyle="miter"/>
                <o:lock v:ext="edit" shapetype="f"/>
              </v:line>
            </w:pict>
          </mc:Fallback>
        </mc:AlternateContent>
      </w: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A1436DF" wp14:editId="704DE912">
                <wp:simplePos x="0" y="0"/>
                <wp:positionH relativeFrom="column">
                  <wp:posOffset>2658226</wp:posOffset>
                </wp:positionH>
                <wp:positionV relativeFrom="paragraph">
                  <wp:posOffset>200199</wp:posOffset>
                </wp:positionV>
                <wp:extent cx="922713" cy="400050"/>
                <wp:effectExtent l="0" t="0" r="4445" b="0"/>
                <wp:wrapNone/>
                <wp:docPr id="32" name="TextBox 31">
                  <a:extLst xmlns:a="http://schemas.openxmlformats.org/drawingml/2006/main">
                    <a:ext uri="{FF2B5EF4-FFF2-40B4-BE49-F238E27FC236}">
                      <a16:creationId xmlns:a16="http://schemas.microsoft.com/office/drawing/2014/main" id="{D7924292-CE84-2342-9C12-18A83E38B32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2713" cy="40005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</wps:spPr>
                      <wps:txbx>
                        <w:txbxContent>
                          <w:p w14:paraId="534234AB" w14:textId="77777777" w:rsidR="009931F5" w:rsidRPr="009931F5" w:rsidRDefault="009931F5" w:rsidP="009931F5">
                            <w:pPr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</w:pPr>
                            <w:r w:rsidRPr="009931F5">
                              <w:rPr>
                                <w:rFonts w:ascii="Arial" w:hAnsi="Arial" w:cs="Arial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Waitlist Control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A1436DF" id="TextBox 31" o:spid="_x0000_s1027" type="#_x0000_t202" style="position:absolute;margin-left:209.3pt;margin-top:15.75pt;width:72.65pt;height:31.5pt;z-index:2516674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" fillcolor="white [3212]" stroked="f">
                <v:textbox style="mso-fit-shape-to-text:t">
                  <w:txbxContent>
                    <w:p w14:paraId="534234AB" w14:textId="77777777" w:rsidR="009931F5" w:rsidRPr="009931F5" w:rsidRDefault="009931F5" w:rsidP="009931F5">
                      <w:pPr>
                        <w:rPr>
                          <w:rFonts w:ascii="Arial" w:hAnsi="Arial" w:cs="Arial"/>
                          <w:color w:val="000000" w:themeColor="text1"/>
                          <w:kern w:val="24"/>
                          <w:sz w:val="16"/>
                          <w:szCs w:val="16"/>
                        </w:rPr>
                      </w:pPr>
                      <w:r w:rsidRPr="009931F5">
                        <w:rPr>
                          <w:rFonts w:ascii="Arial" w:hAnsi="Arial" w:cs="Arial"/>
                          <w:color w:val="000000" w:themeColor="text1"/>
                          <w:kern w:val="24"/>
                          <w:sz w:val="16"/>
                          <w:szCs w:val="16"/>
                        </w:rPr>
                        <w:t>Waitlist Control</w:t>
                      </w:r>
                    </w:p>
                  </w:txbxContent>
                </v:textbox>
              </v:shape>
            </w:pict>
          </mc:Fallback>
        </mc:AlternateConten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Supplemental Figure 1. </w:t>
      </w:r>
      <w:r w:rsidR="00EA47A9" w:rsidRPr="00296E1B">
        <w:rPr>
          <w:rFonts w:ascii="Arial" w:hAnsi="Arial" w:cs="Arial"/>
          <w:color w:val="000000" w:themeColor="text1"/>
          <w:sz w:val="16"/>
          <w:szCs w:val="16"/>
        </w:rPr>
        <w:t>C</w: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hanges </w:t>
      </w:r>
      <w:r w:rsidR="00EA47A9" w:rsidRPr="00296E1B">
        <w:rPr>
          <w:rFonts w:ascii="Arial" w:hAnsi="Arial" w:cs="Arial"/>
          <w:color w:val="000000" w:themeColor="text1"/>
          <w:sz w:val="16"/>
          <w:szCs w:val="16"/>
        </w:rPr>
        <w:t>between Baseline and 4-Week</w: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 Symptom and Resilience Related </w:t>
      </w:r>
      <w:r w:rsidR="00EA47A9" w:rsidRPr="00296E1B">
        <w:rPr>
          <w:rFonts w:ascii="Arial" w:hAnsi="Arial" w:cs="Arial"/>
          <w:color w:val="000000" w:themeColor="text1"/>
          <w:sz w:val="16"/>
          <w:szCs w:val="16"/>
        </w:rPr>
        <w:t>Outcomes</w: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 in </w:t>
      </w:r>
      <w:r w:rsidR="00592482" w:rsidRPr="00296E1B">
        <w:rPr>
          <w:rFonts w:ascii="Arial" w:hAnsi="Arial" w:cs="Arial"/>
          <w:color w:val="000000" w:themeColor="text1"/>
          <w:sz w:val="16"/>
          <w:szCs w:val="16"/>
        </w:rPr>
        <w:t xml:space="preserve">the </w: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>Resilience Training (</w:t>
      </w:r>
      <w:r w:rsidR="00C25701" w:rsidRPr="00296E1B">
        <w:rPr>
          <w:rFonts w:ascii="Arial" w:hAnsi="Arial" w:cs="Arial"/>
          <w:i/>
          <w:iCs/>
          <w:color w:val="000000" w:themeColor="text1"/>
          <w:sz w:val="16"/>
          <w:szCs w:val="16"/>
        </w:rPr>
        <w:t>n</w: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 = 43) versus the Waitlist Control (</w:t>
      </w:r>
      <w:r w:rsidR="00C25701" w:rsidRPr="00296E1B">
        <w:rPr>
          <w:rFonts w:ascii="Arial" w:hAnsi="Arial" w:cs="Arial"/>
          <w:i/>
          <w:iCs/>
          <w:color w:val="000000" w:themeColor="text1"/>
          <w:sz w:val="16"/>
          <w:szCs w:val="16"/>
        </w:rPr>
        <w:t>n</w: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 = 45)</w:t>
      </w:r>
      <w:r w:rsidR="00592482" w:rsidRPr="00296E1B">
        <w:rPr>
          <w:rFonts w:ascii="Arial" w:hAnsi="Arial" w:cs="Arial"/>
          <w:color w:val="000000" w:themeColor="text1"/>
          <w:sz w:val="16"/>
          <w:szCs w:val="16"/>
        </w:rPr>
        <w:t xml:space="preserve"> Conditions</w:t>
      </w:r>
    </w:p>
    <w:p w14:paraId="010E9F92" w14:textId="14D833B2" w:rsidR="00C25701" w:rsidRPr="00296E1B" w:rsidRDefault="00296E1B" w:rsidP="00C25701">
      <w:pPr>
        <w:spacing w:after="160" w:line="259" w:lineRule="auto"/>
        <w:rPr>
          <w:rFonts w:ascii="Arial" w:hAnsi="Arial" w:cs="Arial"/>
          <w:color w:val="000000" w:themeColor="text1"/>
          <w:sz w:val="16"/>
          <w:szCs w:val="16"/>
        </w:rPr>
      </w:pP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7D14681B" wp14:editId="783A276E">
                <wp:simplePos x="0" y="0"/>
                <wp:positionH relativeFrom="column">
                  <wp:posOffset>0</wp:posOffset>
                </wp:positionH>
                <wp:positionV relativeFrom="paragraph">
                  <wp:posOffset>62230</wp:posOffset>
                </wp:positionV>
                <wp:extent cx="2528570" cy="2867025"/>
                <wp:effectExtent l="0" t="0" r="0" b="0"/>
                <wp:wrapNone/>
                <wp:docPr id="104" name="Group 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28570" cy="2867025"/>
                          <a:chOff x="0" y="8581"/>
                          <a:chExt cx="3370428" cy="3260646"/>
                        </a:xfrm>
                      </wpg:grpSpPr>
                      <wpg:grpSp>
                        <wpg:cNvPr id="105" name="Group 105"/>
                        <wpg:cNvGrpSpPr/>
                        <wpg:grpSpPr>
                          <a:xfrm>
                            <a:off x="0" y="360620"/>
                            <a:ext cx="3370428" cy="2908607"/>
                            <a:chOff x="0" y="360620"/>
                            <a:chExt cx="3370428" cy="2908607"/>
                          </a:xfrm>
                        </wpg:grpSpPr>
                        <pic:pic xmlns:pic="http://schemas.openxmlformats.org/drawingml/2006/picture">
                          <pic:nvPicPr>
                            <pic:cNvPr id="106" name="Picture 106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"/>
                            <a:srcRect l="5512" t="7140" r="25127" b="18247"/>
                            <a:stretch/>
                          </pic:blipFill>
                          <pic:spPr>
                            <a:xfrm>
                              <a:off x="0" y="360620"/>
                              <a:ext cx="3370428" cy="2139696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07" name="TextBox 25"/>
                          <wps:cNvSpPr txBox="1"/>
                          <wps:spPr>
                            <a:xfrm>
                              <a:off x="670476" y="2473914"/>
                              <a:ext cx="816738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19F0B8C8" w14:textId="4E7F3424" w:rsidR="00C25701" w:rsidRPr="00C25701" w:rsidRDefault="00AE1E8F" w:rsidP="00C25701">
                                <w:pPr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Baseline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08" name="TextBox 26"/>
                          <wps:cNvSpPr txBox="1"/>
                          <wps:spPr>
                            <a:xfrm>
                              <a:off x="2230949" y="2490872"/>
                              <a:ext cx="622972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02EB8C7" w14:textId="77777777" w:rsidR="00C25701" w:rsidRPr="00C25701" w:rsidRDefault="00C25701" w:rsidP="00C25701">
                                <w:pPr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 w:rsidRPr="00C25701"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Post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09" name="TextBox 19"/>
                          <wps:cNvSpPr txBox="1"/>
                          <wps:spPr>
                            <a:xfrm>
                              <a:off x="605182" y="2753505"/>
                              <a:ext cx="2183476" cy="515722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9EB9AA9" w14:textId="77777777" w:rsidR="00C25701" w:rsidRPr="00C25701" w:rsidRDefault="00C25701" w:rsidP="00C25701">
                                <w:pPr>
                                  <w:jc w:val="center"/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 w:rsidRPr="00C25701"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Group x time interaction:</w:t>
                                </w:r>
                              </w:p>
                              <w:p w14:paraId="0E9926BB" w14:textId="77777777" w:rsidR="00C25701" w:rsidRPr="00C25701" w:rsidRDefault="00C25701" w:rsidP="00C25701">
                                <w:pPr>
                                  <w:jc w:val="center"/>
                                  <w:rPr>
                                    <w:rFonts w:ascii="Arial" w:eastAsiaTheme="minorEastAsia" w:hAnsi="Arial" w:cs="Arial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proofErr w:type="gramStart"/>
                                <w:r w:rsidRPr="00C25701">
                                  <w:rPr>
                                    <w:rFonts w:ascii="Arial" w:hAnsi="Arial" w:cs="Arial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  <w:t>F(</w:t>
                                </w:r>
                                <w:proofErr w:type="gramEnd"/>
                                <w:r w:rsidRPr="00C25701">
                                  <w:rPr>
                                    <w:rFonts w:ascii="Arial" w:hAnsi="Arial" w:cs="Arial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  <w:t xml:space="preserve">1,86) = 13.62, p &lt; .001 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110" name="TextBox 5"/>
                        <wps:cNvSpPr txBox="1"/>
                        <wps:spPr>
                          <a:xfrm>
                            <a:off x="823125" y="8581"/>
                            <a:ext cx="2090579" cy="3606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562BC0C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Depressive Symptoms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D14681B" id="Group 9" o:spid="_x0000_s1028" style="position:absolute;margin-left:0;margin-top:4.9pt;width:199.1pt;height:225.75pt;z-index:251659264;mso-width-relative:margin;mso-height-relative:margin" coordorigin=",85" coordsize="33704,32606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8PD/6CgoP+vr6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R0dH/QUFB/0FBQf/Q&#13;&#10;0N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PDw/+goKD/r6+v////////////////////////&#13;&#10;////////////////////////////////////////////////////////////////////////////&#13;&#10;//////////////////+FhYX/QUFB/19fX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0dHR/0pKSv8cHBz/&#13;&#10;JCQk/0dHR//29vb/////////////////////////////////////////////////////////////&#13;&#10;////////////////////////////////////////////////////////////////////////////&#13;&#10;////////////////////////////////////////////////////////////////////////////&#13;&#10;//////////////////7+/v/c3Nz/v7+//9LS0v/y8vL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9DQ0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tbW/8AAAD/AAAA/wAAAP8AAAD/AAAA/wAAAP89PT3/&#13;&#10;////////////////////////////////////////////////////////////////////////////&#13;&#10;//////////////9aWlr/AAAA/yYmJ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Wlr/AAAA/yYmJv//////////////////////////////////////Wlpa/wAAAP8AAAD/AAAA&#13;&#10;/3Fxcf////////////////9VVVX/AAAA/wAAAP8AAAD/1NTU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8/Pz/4uLi/8PDw//BwcH/4ODg////////////////////////////////&#13;&#10;///////m5ub/xcXF/8HBwf/j4+P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hoaG/wQEBP81NTX/W1tb&#13;&#10;/xwcHP8AAAD/AAAA/2xsb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x&#13;&#10;8fH/Wlpa/1paWv9aWlr/Wlpa/1paWv9aWlr/Wlpa/1paWv/x8fH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ZmZn/ISEh/wAAAP8AAAD/AAAA&#13;&#10;/wQEBP9oaGj/8vL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7u7v80&#13;&#10;NDT/NDQ0/zQ0NP80NDT/NDQ0/zQ0NP80NDT/NDQ0/+7u7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8PDw/8TExP/Q0ND/8/Pz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6+vr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w8PD/6CgoP+vr6//////&#13;&#10;//////////////////////////////////////+FhYX/QUFB/19fX////////////8PDw/+goKD/&#13;&#10;r6+v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p&#13;&#10;KSn/AAAA/1lZWf////////////////9VVVX/AAAA/0BAQP////////////////9vb2//AAAA/66u&#13;&#10;rv////////////////////////////////////////////////9aWlr/AAAA/yYmJv//////////&#13;&#10;/////////////////////////////////1paWv8AAAD/JiYm////////////Wlpa/wAAAP8mJib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RkZP8A&#13;&#10;AAD/Gxsb/////////////////xoaGv8AAAD/CwsL//z8/P///////////y0tLf8BAQH/6+vr////&#13;&#10;/////////////////////////////////////////////3x8fP8yMjL/UlJS////////////w8PD&#13;&#10;/3Z2dv9gYGD/////////////////Wlpa/wAAAP8mJib///////////98fHz/MjIy/1JSUv//////&#13;&#10;/////////////////////////////////////////////////////8PDw/92dnb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oqKi/wAAAP8A&#13;&#10;AAD/3d3d///////f39//AAAA/wAAAP8AAAD/0NDQ///////q6ur/AQEB/y4uLv//////////////&#13;&#10;//////////////////////////////////////////////////////////////////92dnb/AAAA&#13;&#10;/woKCv////////////////9aWlr/AAAA/yYmJv//////////////////////////////////////&#13;&#10;////////////////////////////////////////////////dnZ2/wAAAP8KCg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h4eH/AAAA/wAAAP+f&#13;&#10;n5///////6Wlpf8AAAD/AAAA/wAAAP+YmJj//////6qqqv8AAAD/cHBw//////+qqqr/XFxc/yoq&#13;&#10;Kv8EBAT/FRUV/3l5ef/w8PD///////////97e3v/MjIy/1FRUf//////mpqa/xUVFf8AAAD/AAAA&#13;&#10;/zIyMv9dXV3//////1paWv8AAAD/JiYm////////////e3t7/zIyMv9RUVH////////////9/f3/&#13;&#10;k5OT/05OTv8ODg7/ERER/zExMf+7u7v//////5qamv8VFRX/AAAA/wAAAP8yMjL/XV1d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fHx//AAAA/2FhYf//&#13;&#10;////ampq/wAAAP8ICAj/AAAA/2BgYP//////aGho/wAAAP+xsbH//////0xMTP8AAAD/Li4u/z09&#13;&#10;Pf8DAwP/AAAA/2lpaf///////////1paWv8AAAD/JiYm//////+Wlpb/EhIS/wAAAP8AAAD/Kioq&#13;&#10;/1ZWVv//////Wlpa/wAAAP8mJib///////////9aWlr/AAAA/yYmJv///////////4qKiv8AAAD/&#13;&#10;AQEB/z09Pf86Ojr/CQkJ/6CgoP//////lpaW/xISEv8AAAD/AAAA/yoqKv9WVlb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5eXv8AAAD/IiIi//////8v&#13;&#10;Ly//DQ0N/25ubv8AAAD/KCgo//////8nJyf/AwMD//Dw8P//////xsbG/+Xl5f///////////2Fh&#13;&#10;Yf8AAAD/HR0d////////////Wlpa/wAAAP8mJib///////////92dnb/AAAA/woKCv//////////&#13;&#10;//////9aWlr/AAAA/yYmJv///////////1paWv8AAAD/JiYm////////////MTEx/wAAAP8uLi7/&#13;&#10;///////////7+/v/9/f3////////////dnZ2/wAAAP8KCg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nJyc/wAAAP8AAAD/19fX/wICAv9G&#13;&#10;Rkb/q6ur/wAAAP8BAQH/1NTU/wAAAP80NDT/////////////////8PDw/7S0tP+ampr/Tk5O/wAA&#13;&#10;AP8KCgr///////////9aWlr/AAAA/yYmJv///////////3Z2dv8AAAD/CgoK////////////////&#13;&#10;/1paWv8AAAD/JiYm////////////Wlpa/wAAAP8mJib///////////9vb2//AAAA/wAAAP86Ojr/&#13;&#10;q6ur//z8/P////////////////92dnb/AAAA/woKC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b29v/AAAA/wAAAP9hYWH/AAAA/4KCgv/k&#13;&#10;5OT/AAAA/wAAAP9cXFz/AAAA/3Z2dv///////////5mZmf8LCwv/AAAA/wAAAP8AAAD/AAAA/woK&#13;&#10;Cv///////////1paWv8AAAD/JiYm////////////dnZ2/wAAAP8KCgr/////////////////Wlpa&#13;&#10;/wAAAP8mJib///////////9aWlr/AAAA/yYmJv///////////+Pj4/88PDz/AAAA/wAAAP8AAAD/&#13;&#10;JSUl/83Nzf///////////3Z2dv8AAAD/CgoK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ZGRn/AAAA/wAAAP8AAAD/vr6+//////8d&#13;&#10;HR3/AAAA/wAAAP8AAAD/uLi4///////Pz8//BQUF/wAAAP9jY2P/xsbG/4CAgP8AAAD/CgoK////&#13;&#10;////////Wlpa/wAAAP8mJib///////////92dnb/AAAA/wkJCf////////////////9aWlr/AAAA&#13;&#10;/yYmJv///////////1paWv8AAAD/JiYm//////////////////39/f+oqKj/NjY2/wAAAP8AAAD/&#13;&#10;QEBA////////////dnZ2/wAAAP8JCQn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dXV/8AAAD/AAAA/wQEBP/19fX//////1ZWVv8A&#13;&#10;AAD/AAAA/wUFBf/09PT//////5WVlf8AAAD/AAAA/+Tk5P/9/f3/bW1t/wAAAP8GBgb//f39////&#13;&#10;//9aWlr/AAAA/yYmJv///////////4aGhv8AAAD/AAAA/9/f3////////////1paWv8AAAD/JiYm&#13;&#10;////////////Wlpa/wAAAP8mJib////////////s7Oz////////////+/v7/R0dH/wAAAP8AAAD/&#13;&#10;+fn5//////+Ghob/AAAA/wAAAP/f39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vb2/93d3f////////////z8/P/X19f/8fHx////////////////////&#13;&#10;////////////////////////+fn5/9LS0v/09PT/////////////////////////////////////&#13;&#10;/////////////////////////////////+rq6v/a2tr/////////////////////////////////&#13;&#10;//////n5+f/S0tL/9PT0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0dHT/YGBg/2BgYP9gYGD/YGBg/2BgYP9gYGD/YGBg&#13;&#10;/+vr6/////////////////90dHT/YGBg/2BgYP9gYGD/6+vr/////////////////3R0dP9gYGD/&#13;&#10;YGBg/2BgYP9gYGD/YGBg/2BgYP9gYGD/6+vr/////////////////3R0dP9gYGD/YGBg/2BgYP/r&#13;&#10;6+v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LCwv81&#13;&#10;NTX/l5eX////////////////////////////////////////////////////////////////////&#13;&#10;//////////////////9iYmL/fn5+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hYWP9AQED/QEBA/0BAQP9AQED/QEBA/0BAQP9AQED/5+fn&#13;&#10;/////////////////1hYWP9AQED/QEBA/0BAQP/n5+f//////1hYWP90dHT/WFhY/0BAQP9AQED/&#13;&#10;QEBA/0BAQP9AQED/QEBA/0BAQP/n5+f/////////////////WFhY/0BAQP9AQED/QEBA/+fn5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V1dX/wAAAP8j&#13;&#10;IyP//v7+//////////////////////////////////////////////////////+YmJj/k5OT////&#13;&#10;/////////////3x8fP+VlZX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vr6/8GBgb/JiYm/wAAAP+9&#13;&#10;vb3//////////////////////+/v7/+6urr/paWl/8LCwv/39/f/29vb/zIyMv88PDz/xsbG/+Pj&#13;&#10;4///////0tLS/93d3f//////yMjI/+Hh4f/////////////////j4+P/z8/P////////////5ubm&#13;&#10;/6urq/+7u7v/+vr6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jIyM/wgICP/Y2Nj/BQUF/1lZWf//&#13;&#10;//////////////+2trb/ExMT/wAAAP8nJyf/CAgI/8/Pz/9zc3P/BwcH/wgICP8bGxv/g4OD////&#13;&#10;//80NDT/W1tb//////9AQED/QEBA/////////////////0JCQv9TU1P//////7Kysv8LCwv/Gxsb&#13;&#10;/wMDA/9DQ0P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cHB/wAAAP/CwsL//////7q6uv8AAAD/kZGR///////D&#13;&#10;w8P/AAAA/3Z2dv///////////////////////////0FBQf9OTk7/////////////////NDQ0/1tb&#13;&#10;W///////8/Pz/wsLC/+AgID//////3l5ef8fHx///f39/8LCwv8AAAD/XFxc/4yMjP+Li4v/AwMD&#13;&#10;/5eXl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3t7f/w8PD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cXFz/AAAA/ygoKP8pKSn/Jycn/wAAAP8uLi7//////62trf8A&#13;&#10;AAD/paWl////////////////////////////QUFB/05OTv////////////////80NDT/W1tb////&#13;&#10;////////Xl5e/yIiIv/6+vr/GBgY/4KCgv//////ra2t/wAAAP8+Pj7/VVVV/1VVVf9VVVX/np6e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7u7u/wgICP9paWn/q6ur/6urq/+rq6v/YmJi/wAAAP/Kysr/0dHR/wAAAP9g&#13;&#10;YGD///////////////////////////9BQUH/SUlJ/////////////////zQ0NP9bW1v/////////&#13;&#10;//+9vb3/AAAA/3Fxcf8DAwP/5OTk///////S0tL/AAAA/35+f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RkZH/BgYG/+vr6//////////////////k5OT/AwMD/2ZmZv//////PDw8/wwMDP+I&#13;&#10;iIj/3d3d/62trf/f39///////2pqav8TExP/4uLi//39/f//////NDQ0/1tbW/////////////7+&#13;&#10;/v8eHh7/AAAA/0xMTP////////////////8/Pz//FhYW/6Kiov/v7+//y8vL/87Oz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///////&#13;&#10;//////////////////////////////////////////////////////////////////////////7+&#13;&#10;/v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fn5//f39//39/f/9/f3//f39//39/f/9/f3//f39//9/f3/////////////////+fn5//f&#13;&#10;39//39/f/9/f3//39/f/////////////////5+fn/9/f3//f39//39/f/9/f3//f39//39/f/9/f&#13;&#10;3//39/f/////////////////5+fn/9/f3//f39//39/f//f39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y4uLv9XV1f///////////////////////////9MTEz/DQ0N//f39//k5OT/QEBA/wAAAP8A&#13;&#10;AAD/FBQU/8jIyP//////z8/P/yQkJP8BAQH/fX19//////80NDT/W1tb/////////////////3t7&#13;&#10;e/8AAAD/sbGx/////////////////+bm5v9KSkr/AQEB/wAAAP8MDAz/jo6O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MzMz/YGBg/yAgIP/CwsL/////////////&#13;&#10;////enp6/yoqKv8qKir/Kioq/6ysrP///////////////////////////9nZ2f8yMjL/ExMT/1JS&#13;&#10;Uv/09PT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wAAAP8AAAD/AAAA/wAAAP8AAAD/AAAA/wAAAP+/v7//////////////////QEBA/wAAAP8A&#13;&#10;AAD/AAAA/7+/v/////////////////9AQED/AAAA/wAAAP8AAAD/AAAA/wAAAP8AAAD/AAAA/7+/&#13;&#10;v/////////////////9AQED/AAAA/wAAAP8AAAD/v7+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eHh/+bm5v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e3t/+np6f//&#13;&#10;/////////////////////////+Li4v/6+vr/////////////////////////////////////////&#13;&#10;///////////////////////////////////09PT/4eHh//7+/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fHx/+tra3/Dw8P/8LCwv////////////////9d&#13;&#10;XV3/fn5+/9DQ0P/Q0ND/7e3t////////////////////////////QUFB/5SUlP/9/f3/WFhY/4GB&#13;&#10;gf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Pz8//&#13;&#10;v7+//7+/v/+/v7//v7+//7+/v/+/v7//v7+//+/v7//////////////////Pz8//v7+//7+/v/+/&#13;&#10;v7//7+/v/////////////////8/Pz/+/v7//v7+//7+/v/+/v7//v7+//7+/v/+/v7//7+/v////&#13;&#10;/////////////8/Pz/+/v7//v7+//7+/v//v7+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VFRX/wsLC/////////////////11dXf+c&#13;&#10;nJz///////////////////////////////////////f39/8PDw//9/f3///////AwMD/Pz8/////&#13;&#10;////////////////////////YGBg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5aWlv9zc3P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83Nzf/UlJS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9ra2v/a2tr/2tra/9ra&#13;&#10;2v/a2tr/2tra/9ra2v/a2tr/2tra/9ra2v/a2tr/2tra/9ra2v/a2tr/2tra/9ra2v/a2tr/2tra&#13;&#10;/9ra2v/a2tr/2tra/9ra2v/a2tr/2tra/9ra2v/a2tr/2tra/9ra2v/a2tr/2tra/9ra2v/a2tr/&#13;&#10;2tra/9ra2v/a2tr/2tra/9ra2v/a2tr/2tra/9ra2v/a2tr/2tra/9ra2v/a2tr/2tra/9ra2v/a&#13;&#10;2tr/2tra/9ra2v/a2tr/2tra/9ra2v/a2tr/2tra/9ra2v/a2tr/2tr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xUVFf/CwsL/////////////////XV1d/xwcHP9r&#13;&#10;a2v/v7+/////////////////////////////vr6+/x8fH////////////+Dg4P8HBwf/9vb2////&#13;&#10;//////////////////9gYGD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aWlp/zU1Nf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zU1Nf9PT0/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09PT/9PT0//T09P/09PT/9PT&#13;&#10;0//T09P/09PT/9PT0//T09P/09PT/9PT0//T09P/09PT/9PT0//T09P/09PT/9PT0//T09P/09PT&#13;&#10;/9PT0//T09P/09PT/9PT0//T09P/09PT/9PT0//T09P/09PT/9PT0//T09P/09PT/9PT0//T09P/&#13;&#10;09PT/9PT0//T09P/09PT/9PT0//T09P/09PT/9PT0//T09P/09PT/9PT0//T09P/09PT/9PT0//T&#13;&#10;09P/09PT/9PT0//T09P/09PT/9PT0//T09P/09PT/9PT0//T09P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RUV/8LCwv/////////////////7+/v/29vb/4uLi/8C&#13;&#10;AgL/xsbG//////////////////////+1tbX/IiIi////////////4uLi/wMDA//y8vL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t7e3/8PDw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VFRX/wsLC/////////////////////////////////ysrK/+A&#13;&#10;gID///////////////////////Hx8f8PDw///Pz8///////Hx8f/NTU1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qqqr/uLi4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UVFf/CwsL////////////////////////////v7+//DAwM/6urq///&#13;&#10;/////f39/5aWlv/Y2Nj//////zU1Nf+xsbH//////25ubv91dXX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9/f3/Ozs7/5mZmf////////////Pz8/82Njb/&#13;&#10;hoaG/////////////////0dHR/+wsLD//////////////////////////////////////2JiYv9+&#13;&#10;fn7//////////////////////////////////////zQ0NP9bW1v///////////9iYmL/fn5+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5iYmP8aGhr/AgIC/xQUFP9PT0////////////9HR0f/NTU1/x0dHf9lZWX//v7+///////7&#13;&#10;+/v/AAAA/5ycnP//////vr6+/xcXF/8yMjL/Kioq/+Tk5P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QEB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6Ojr/QkJC////////////u7u7/wAAAP8xMTH/&#13;&#10;///////////U1NT/AAAA/9ra2v//////////////////////////////////////fHx8/5WVlf//&#13;&#10;/////////5iYmP+Tk5P/////////////////NDQ0/1tbW////////////3x8fP+VlZX/////////&#13;&#10;////////////////////////////////////////mJiY/5OTk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Dw8P/X19f//Pz8////////////////////////&#13;&#10;////////////////////+Pj4/93d3f/+/v7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9AQE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Hh4f/m5ub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x8fP8ICAj/9/f3//////9+fn7/AAAA/wMDA//z8/P/&#13;&#10;/////4yMjP8iIiL////////////d3d3/qamp/8bGxv/////////////////S0tL/3d3d///////b&#13;&#10;29v/MjIy/zw8PP/Gxsb/4+Pj//////80NDT/W1tb////////////0tLS/93d3f//////////////&#13;&#10;///k5OT/p6en/7i4uP/v7+///////9vb2/8yMjL/PDw8/8bGxv/j4+P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0BAQ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Pz8//t7e3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BQUH/OTk5/8bGxv8HBwf/+Pj4/zc3N/9HR0f/s7Oz/wYGBv/z8/P/&#13;&#10;///////////p6en/v7+//3Jycv8AAAD/5ubm//////80NDT/W1tb////////////QUFB/05OTv//&#13;&#10;//////////////80NDT/W1tb////////////NDQ0/1tbW////////////zk5Of8NDQ3/hoaG/+/v&#13;&#10;7/////////////////9BQUH/Tk5O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ODg/8EBAT/fHx8/zw8PP//////cnJy/w8PD/9oaGj/QUFB////////////&#13;&#10;cXFx/woKCv86Ojr/RERE/wAAAP/m5ub//////zQ0NP9bW1v///////////9BQUH/Tk5O////////&#13;&#10;/////////zQ0NP9bW1v///////////80NDT/W1tb////////////6Ojo/1VVVf8DAwP/GBgY/8bG&#13;&#10;xv///////////0FBQf9OTk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xcXF/wAAAP8KCgr/enp6//////+srKz/AAAA/wUFBf+JiYn//////7e3t/8AAAD/&#13;&#10;paWl//////+pqan/AAAA/+bm5v//////NDQ0/1tbW////////////0FBQf9JSUn/////////////&#13;&#10;////NDQ0/1tbW////////////zQ0NP9bW1v//////////////////////9bW1v8fHx//SEhI////&#13;&#10;////////QUFB/0lJS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6+vr/+Hh4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DAwM/wAAAP+3t7f//////+bm5v8AAAD/AAAA/9HR0f//////uLi4/wAAAP+UlJT/&#13;&#10;vb29/0BAQP8AAAD/x8fH//////80NDT/W1tb////////////ampq/xMTE//i4uL//f39//////80&#13;&#10;NDT/W1tb////////////NDQ0/1tbW///////+fn5/4qKiv/R0dH/6Ojo/yoqKv9JSUn/////////&#13;&#10;//9qamr/ExMT/+Li4v/9/f3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JSUn/AgIC//Hx8f///////////yEhIf8ZGRn////////////9/f3/S0tL/wEBAf8KCgr/&#13;&#10;g4OD/xsbG/8ICAj/7u7u/zQ0NP9bW1v////////////Pz8//JCQk/wEBAf99fX3//////zQ0NP9b&#13;&#10;W1v///////////80NDT/W1tb///////19fX/JCQk/wEBAf8CAgL/PT09/9bW1v///////////8/P&#13;&#10;z/8kJCT/AQEB/319f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t7e3/8PD&#13;&#10;w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6Ojo//n5+f//////&#13;&#10;9vb2/+np6f//////////////////////////////////////4uLi//r6+v//////////////////&#13;&#10;////////////////////////////////////8fHx/+3t7f//////////////////////////////&#13;&#10;///i4uL/+vr6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z8/P/7e3t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Hh4f/m5ub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vr6//h4eH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7e3t//Dw8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QEBA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9AQE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0BAQ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QEBA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h4eH/5ubm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9AQE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8/P/7e3t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vr6//h4eH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7e3t//Dw8P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fn5//+/v7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ubm5/4iIiP/m5ub//////9HR0f8yMjL/AAAA/xsbG//Ly8v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/Pz/+3t7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RUVH/&#13;&#10;AAAA/+np6f//////MjIy/wAAAP8AAAD/AAAA/0dHR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zIyMv8fHx//&#13;&#10;/////76+vv8AAAD/AAAA/1NTU/8jIyP/CAgI//X19f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h4eH/5ubm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NjY2/xkZGf/+/v7/&#13;&#10;S0tL/wAAAP8pKSn//Pz8/4+Pj/8AAAD/wMDA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3d3f/AAAA/xgYGP8AAAD/&#13;&#10;AAAA/5+fn///////c3Nz/wAAAP/W1tb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r6+v/4eHh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6+vv8AAAD/AAAA/wAAAP85OTn/&#13;&#10;/v7+//////80NDT/AwMD//n5+f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6Ojo/9QUFD/fHx8/+Tk5P//////&#13;&#10;/Pz8/zw8PP9RUVH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3t7f/&#13;&#10;w8PD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0BAQ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QEB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7+/v/Hx8f/qKio/6ioqP+oqKj/qKio/6ioqP+oqKj/&#13;&#10;+Pj4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MzMz/HR0d/wAAAP8AAAD/AAAA/wAAAP8AAAD/AAAA/wAAAP/o6Oj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eHh/+bm5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ZWVv8AAAD/AAAA/wAAAP8AAAD/AAAA/wAAAP8AAAD/AAAA/+jo6P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QEB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6+vr/9/f3//f39//ODg4/1RUVP/f39//39/f/+fn5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MjIy/wAAAP9qamr/zc3N/9fX1//X19f/19fX/9fX1//X19f//f39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/Pz/+3t7f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AAAD/CAgI/xUVFf8FBQX/CAgI/xUVFf8AAAD/HR0d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1dXX/AAAA/6enp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v7+//5+fn/+fn5//n5+f/5+fn/+fn5//n5+f/6en&#13;&#10;p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xoaGv9oZ2j/d3Z3/x4eHv8tLC3/d3Z3/1lYWf81NTX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Dw8P85OTn/Gxsb/9LS0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dHR3/FhUW/zQ0NP80NDT/NDQ0/zQ0NP80NDT/AAA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Ghoa/2hnaP93dnf/Hh4e/y0sLf93dnf/WVhZ/zU1N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X19f&#13;&#10;/wMDA/8AAAD/BAQE/w4ODv8ODg7/Dg4O/w4ODv8ODg7/6urq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zk4Of9ZWFn/d3Z3/3d2d/93dnf/d3Z3/3d2d/8AAA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UVFT/AAAA&#13;&#10;/wAAAP8AAAD/AAAA/wAAAP8AAAD/AAAA/wAAAP/o6Oj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6Ghof9ycnL/cnJy&#13;&#10;/3Jycv9ycnL/cnJy/3Jycv9ycnL/cnJy//Pz8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Ghoa&#13;&#10;/2hnaP93dnf/Hh4e/y0sLf93dnf/WVhZ/zU1N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7+/v/09PT//v7+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zk4Of9ZWFn/d3Z3/zs7O/8eHh7/d3Z3/3d2d/8AAA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AAAD/LSwt&#13;&#10;/zs7O/8qKir/LS0t/zs7O/8eHh7/Gxsb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v7+//y8vL/8vLy&#13;&#10;//Ly8v/u7u7/bW1t/wAAAP/W1tb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OTg5/1lYWf93dnf/Ozs7/x4eHv93dnf/d3Z3/wAAA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5KSkv99fX3/fX19&#13;&#10;/319ff99fX3/fX19/319ff+enp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7u7v9NTU3/BgYG/wAAAP8AAAD/AAAA&#13;&#10;/wAAAP8AAAD/AAAA/8XFxf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d&#13;&#10;HR3/CQkJ/yUkJf8eHR7/Gxob/yUkJf8lJCX/AAA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d3d3/wAAAP8AAAD/AAAA/wAAAP8AAAD/AAAA&#13;&#10;/wAAAP8YGBj/+/v7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PT0/+/&#13;&#10;v7//v7+//7+/v/+/v7//v7+//7+/v//Dw8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5OTn/AAAA/2tra/9ubm7/AAAA/4ODg/+Tk5P/AAAA&#13;&#10;/4mJif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eHh/+bm5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ykpKf8hISH//////7q6uv8AAAD/pqam//////9ISEj/CgoK&#13;&#10;//Pz8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U1NT/w0NDf/6+vr/1dXV/wAAAP9BQUH/ysrK/zg4OP8AAAD/w8PD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+vr/+H&#13;&#10;h4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EhIT/AAAA/8DAwP/+/v7/JSUl/wAAAP8AAAD/AAAA/wcHB//v7+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zMzP9jY2P/ubm5//////+5ubn/CgoK/wAAAP8DAwP/dHR0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QEB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t7e3/8PDw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n5+f/sbGx/+Xl5f//////////////////////////&#13;&#10;////////////////////////////////////////////////////////////////////////////&#13;&#10;/////////////////v7+/////////////////////////////v7+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/Pz/+/v7//v7+//7+/v/+/v7//v7+//7+/v/+/v7//&#13;&#10;v7+//7+/v/+/v7//v7+//7+/v/+/v7//v7+//7+/v/+/v7//v7+//19fX/8wMDD/v7+//7+/v/+/&#13;&#10;v7//v7+//7+/v/+/v7//v7+//7+/v/+/v7//v7+//7+/v/+/v7//v7+//7+/v/+/v7//v7+//7+/&#13;&#10;v/+/v7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HBwf+JiYn/cHBw/9jY2P//////aGho/3l5ef//////////////////////////&#13;&#10;///////////////////////////////////////////////////////////////////////MzMz/&#13;&#10;YGBg/yAgIP/CwsL/////////////////Wlpa/yAgIP8bGxv/bW1t//z8/P//////////////////&#13;&#10;/////////3p6ev8qKir/Kioq/yoqKv+srKz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wAAAP8AAAD/AAAA/wAAAP8AAAD/AAAA/wAAAP8AAAD/&#13;&#10;AAAA/wAAAP8AAAD/AAAA/wAAAP8AAAD/AAAA/wAAAP8AAAD/AAAA/wAAAP8AAAD/AAAA/wAAAP8A&#13;&#10;AAD/AAAA/wAAAP8AAAD/AAAA/wAAAP8AAAD/AAAA/wAAAP8AAAD/AAAA/wAAAP8AAAD/AAAA/wAA&#13;&#10;A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z8&#13;&#10;/P89PT3/AAAA/wAAAP8AAAD/vLy8//////8vLy//CAgI//39/f//////////////////////////&#13;&#10;/////////////////////////////////////////////////////////////////8fHx/+tra3/&#13;&#10;Dw8P/8LCwv////////////////+jo6P/7+/v/+jo6P8XFxf/r6+v////////////////////////&#13;&#10;////XV1d/35+fv/Q0ND/0NDQ/+3t7f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n5+f/39/f/9/f3//f39//39/f/9/f3//f39//39/f/9/f3//f39//&#13;&#10;39/f/9/f3//f39//39/f/9/f3//f39//39/f/9/f3/8wMDD/CAgI/9/f3//f39//39/f/9/f3//f&#13;&#10;39//39/f/9/f3//f39//39/f/9/f3//f39//39/f/9/f3//f39//39/f/9/f3//f39//39/f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j4+P/wAA&#13;&#10;AP8AAAD/BAQE/wAAAP+8vLz//////2NjY/8AAAD/3t7e////////////////////////////////&#13;&#10;//////////////////////////////////////////////////////////////////////8VFRX/&#13;&#10;wsLC/////////////////////////////////z09Pf+CgoL///////////////////////////9d&#13;&#10;XV3/nJyc////////////////////////////////////////////YGBg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zw8PP8PDw/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9/f3//kpKS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uLi7/AgIC/8LC&#13;&#10;wv/ExMT/AAAA/7y8vP//////Xl5e/wAAAP+9vb3/////////////////////////////////////&#13;&#10;/////////////////////////////////////////////////////////////////xUVFf/CwsL/&#13;&#10;///////////////////////////BwcH/Dg4O/9TU1P///////////////////////////11dXf8c&#13;&#10;HBz/a2tr/7+/v/////////////////////////////////9gYGD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Ly8v/wwMDP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y8vL/9HR0f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zExMf8ODg7/8/Pz/8bG&#13;&#10;xv8AAAD/vLy8//n5+f8SEhL/AAAA/9bW1v//////////////////////////////////////////&#13;&#10;////////////////////////////////////////////////////////////FRUV/8LCwv//////&#13;&#10;////////////////yMjI/xoaGv+4uLj/////////////////////////////////+/v7/9vb2/+L&#13;&#10;i4v/AgIC/8bGxv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nZ2f/Li4u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X19f/wAAAP86Ojr/aGho/wAA&#13;&#10;AP9TU1P/HBwc/wAAAP8NDQ3/+vr6////////////////////////////////////////////////&#13;&#10;//////////////////////////////////////////////////////8VFRX/wsLC////////////&#13;&#10;/////87Ozv8XFxf/vLy8//////////////////////////////////////////////////////8r&#13;&#10;Kyv/gICA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9AQE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W1tb/CAgI/wAAAP8AAAD/AAAA/wAA&#13;&#10;AP8AAAD/AAAA/5CQkP//////////////////////////////////////////////////////////&#13;&#10;/////////////////////////////////////////////////xUVFf/CwsL////////////4+Pj/&#13;&#10;JSUl/4KCgv/5+fn/+fn5//z8/P///////f39/5aWlv/Y2Nj/////////////////7+/v/wwMDP+r&#13;&#10;q6v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7u7v/JCQk/wAAAP8AAAD/AAAA/wkJ&#13;&#10;Cf+Li4v//f39////////////////////////////////////////////////////////////////&#13;&#10;/////////////////////////////////5iYmP8aGhr/AgIC/xQUFP9PT0///////9LS0v8AAAD/&#13;&#10;AAAA/wAAAP8AAAD/dnZ2///////7+/v/AAAA/5ycnP//////R0dH/zU1Nf8dHR3/ZWVl//7+/v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1tbW/7W1tf/Ly8v/9PT0////&#13;&#10;////////////////////////////////////////////////////////////////////////////&#13;&#10;////////////////////////////////////////////////////////////////////////////&#13;&#10;///////////////////////////////////////////w8PD/19fX//z8/P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dXV/8iIiL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Pz8//xAQE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TU1P+8vLz/vLy8/7y8vP+8vLz/vLy8/7y8vP+8vLz/vLy8/7y8vP+8vLz/vLy8//r6&#13;&#10;+v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/Pz//&#13;&#10;EBAQ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t7e3/8PDw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FhY/wAAAP8AAAD/AAAA/wAAAP8AAAD/AAAA/wAAAP8AAAD/AAAA/wAAAP8AAAD/6Ojo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z8/P/8QEB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Y&#13;&#10;WFj/AAAA/wAAAP8AAAD/AAAA/wAAAP8AAAD/AAAA/wAAAP8AAAD/AAAA/wAAAP/o6Oj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2dn/y4uL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R0dP8A&#13;&#10;AAD/AAAA/wAAAP83Nzf/kpKS/9fX1//c3Nz/3Nzc/9zc3P/c3Nz/3Nzc//39/f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QEBA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7e3v+F&#13;&#10;hYX/Kysr/wAAAP8AAAD/FRUV/2tra//Gxsb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Hh4f/m5ub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0NDQ/3Z2dv8dHR3/AAAA/wAAAP8iIiL/fHx8/+jo6P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v7+/9+fn7/AAAA/wAAAP8AAAD/rq6u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XV1f/IiIi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8LCwv9r&#13;&#10;a2v/FxcX/wAAAP8AAAD/AAAA/wAAAP+xsbH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z8/P/8QEB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cnJ/3Fxcf8cHBz/AAAA/wAAAP8A&#13;&#10;AAD/AAAA/yMjI/96enr/0dHR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Pz8//xAQE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e3t//Dw8P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RkZP8AAAD/AAAA/wAAAP8AAAD/HBwc/3Nzc//K&#13;&#10;ys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/Pz//EBAQ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FhY/wAAAP8AAAD/AAAA/z4+Pv94eHj/enp6/3p6ev96&#13;&#10;enr/enp6/3p6ev96enr/9PT0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z8/P/8QEB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YWFj/AAAA/wAAAP8AAAD/AAAA/wAAAP8AAAD/AAAA/wAAAP8A&#13;&#10;AAD/AAAA/wAAAP/o6Oj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Pz8//xAQE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6SkpP9ycnL/cnJy/3Jycv9ycnL/cnJy/3Jycv9ycnL/cnJy/3Jycv9y&#13;&#10;cnL/cnJy//Pz8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/Pz//EBAQ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h4eH/5ubm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z8/P/8QEB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Z2dn&#13;&#10;/y4uL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QEB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XV1f/IiIi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z8/P/8QEB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5mZmf8ODg7/Dg4O/w4ODv8ODg7/&#13;&#10;Dg4O/w4ODv8ODg7/Dg4O/w4ODv8ODg7/Dg4O/w4ODv/q6ur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Pz8//xAQE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e3t//Dw8P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kpKS/wAAAP8AAAD/AAAA/wAAAP8AAAD/&#13;&#10;AAAA/wAAAP8AAAD/AAAA/wAAAP8AAAD/AAAA/+jo6P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/Pz//EBAQ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ExMT/cnJy/3Jycv9ycnL/cnJy/3Jycv9ycnL/&#13;&#10;cnJy/3Jycv9ycnL/cnJy/3Jycv9ycnL/8/Pz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dnZ/8uLi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v7+//T09P/+/v7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0BAQ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+/v7//Ly8v/y8vL/&#13;&#10;8vLy/+7u7v9tbW3/AAAA/9bW1v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h4eH/5ubm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7u7u/01NTf8GBgb/AAAA/wAAAP8AAAD/&#13;&#10;AAAA/wAAAP8AAAD/xcXF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3d3f/AAAA/wAAAP8AAAD/AAAA/wAAAP8AAAD/&#13;&#10;AAAA/xgYGP/7+/v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V1dX/yIiI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zk5Of8AAAD/a2tr/25ubv8AAAD/g4OD/5OTk/8AAAD/&#13;&#10;iYmJ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/Pz//EBAQ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KSkp/yEhIf//////urq6/wAAAP+mpqb//////0hISP8KCgr/&#13;&#10;8/Pz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z8/&#13;&#10;P/8QEB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3t7f/w8PD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TU1P/DQ0N//r6+v/V1dX/AAAA/0FBQf/Kysr/ODg4/wAAAP/Dw8P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Pz8//xAQ&#13;&#10;E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4SEhP8AAAD/wMDA//7+/v8lJSX/AAAA/wAAAP8AAAD/BwcH/+/v7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/Pz//EBAQ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MzM/2NjY/+5ubn//////7m5uf8KCgr/AAAA/wMDA/90dHT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z8/P/8QEB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fn5/+xsbH/5eXl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Pz8//xAQE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eHh/+bm5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Pz8//v7+//7+/v/+/v7//v7+//7+/v/+/v7//v7+//+/v7///&#13;&#10;///////////////Pz8//v7+//7+/v/+/v7//7+/v//////8/Pz//EBAQ/8/Pz/+/v7//v7+//7+/&#13;&#10;v/+/v7//v7+//7+/v/+/v7//7+/v/////////////////8/Pz/+/v7//v7+//7+/v//v7+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7+/v/Hx8f/qKio/6ioqP+oqKj/qKio/6ioqP+oqKj/+Pj4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8AAAD/AAAA/wAAAP8AAAD/AAAA/wAAAP8AAAD/v7+/////////&#13;&#10;/////////0BAQP8AAAD/AAAA/wAAAP+/v7///////2dnZ/8uLi7/QEBA/wAAAP8AAAD/AAAA/wAA&#13;&#10;AP8AAAD/AAAA/wAAAP+/v7//////////////////QEBA/wAAAP8AAAD/AAAA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MzMz/HR0d&#13;&#10;/wAAAP8AAAD/AAAA/wAAAP8AAAD/AAAA/wAAAP/o6Oj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ZWVv8AAAD/AAAA&#13;&#10;/wAAAP8AAAD/AAAA/wAAAP8AAAD/AAAA/+jo6P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MjIy/wAAAP9qamr/zc3N&#13;&#10;/9fX1//X19f/19fX/9fX1//X19f//f39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9AQE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1dXX/AAAA/6enp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0BAQ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Dw8P85OTn/Gxsb/9LS0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QEBA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6ur/5+fn/+fn5//n5+f/5+f&#13;&#10;n/+fn5//n5+f/5+fn//z8/P/////////////////q6ur/5+fn/+fn5//n5+f//Pz8///////QEBA&#13;&#10;/2BgYP+rq6v/n5+f/5+fn/+fn5//n5+f/5+fn/+fn5//n5+f//Pz8/////////////////+rq6v/&#13;&#10;n5+f/5+fn/+fn5//8/Pz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X19f/wMDA/8AAAD/BAQE/w4ODv8ODg7/Dg4O&#13;&#10;/w4ODv8ODg7/6urq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9AQE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gICD/AAAA/wAAAP8AAAD/AAAA/wAA&#13;&#10;AP8AAAD/AAAA/9/f3/////////////////8gICD/AAAA/wAAAP8AAAD/39/f//////+3t7f/w8PD&#13;&#10;/yAgIP8AAAD/AAAA/wAAAP8AAAD/AAAA/wAAAP8AAAD/39/f/////////////////yAgIP8AAAD/&#13;&#10;AAAA/wAAAP/f39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UVFT/AAAA/wAAAP8AAAD/AAAA/wAAAP8AAAD/AAAA&#13;&#10;/wAAAP/o6Oj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6Ghof9ycnL/cnJy/3Jycv9ycnL/cnJy/3Jycv9ycnL/cnJy&#13;&#10;//Pz8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t&#13;&#10;bW3/NTU1//f39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Dw8P/Gxsb/xAQEP8K&#13;&#10;Cgr/CQkJ/5KSk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39/f/xMTE/9RUFH/Ozs7/x4eHv9k&#13;&#10;Y2T/FxcX/6Ojo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fX1/w4O&#13;&#10;Dv8ODg7/8PDw/19fX/8ODg7/Dg4O/w4ODv8ODg7/Dg4O/w4ODv8ODg7/Dg4O/+rq6v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xcXH/PDs8/3d2d/87Ozv/Hh4e/3d2d/9Z&#13;&#10;WFn/JSUl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09PT/AAAA/wAA&#13;&#10;AP/u7u7/VFRU/wAAAP8AAAD/AAAA/wAAAP8AAAD/AAAA/wAAAP8AAAD/6Ojo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hISP9XV1f/d3Z3/zs7O/8eHh7/d3Z3/3d2d/8G&#13;&#10;Bgb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r6+v9ycnL/cnJy//f3&#13;&#10;9/+hoaH/cnJy/3Jycv9ycnL/cnJy/3Jycv9ycnL/cnJy/3Jycv/z8/P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Z2dn/0hISP93dnf/Ozs7/x4eHv93dnf/ZmVm/xYWFv/7&#13;&#10;+/v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/v7//FRUV/2ZlZv87Ozv/Hh4e/3Nyc/8iIiL/CgoK/ywsLP+r&#13;&#10;q6v/+/v7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Ojo7/Dg4O/x4dHv8QEBD/GRkZ/0xMTP/r6+v/n5+f/yQkJP8w&#13;&#10;MDD/t7e3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ExMT/pqam/6am&#13;&#10;pv+mpqb/pqam/6ampv+mpqb/qqqq/7S0tP/U1NT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b29v/TU1N/yQkJP+7u7v/+/v7////////////+/v7/5eXl/8c&#13;&#10;HBz/QEBA/7e3t//7+/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RUVP8AAAD/AAAA/wAA&#13;&#10;AP8AAAD/AAAA/wAAAP8AAAD/AAAA/wAAAP9FRUX/4eHh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QEBA//////////////////////////////////f39/+T&#13;&#10;k5P/HBwc/ywsLP+rq6v/+/v7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V1dX/wAAAP8AAAD/AAAA/wAA&#13;&#10;AP8AAAD/AAAA/wAAAP8AAAD/AAAA/wAAAP9DQ0P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9AQED////////////////////////////////////////////3&#13;&#10;9/f/j4+P/xAQEP8wMDD/v7+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Ly8v/AAAA/4SEhP/X19f/19fX/8zM&#13;&#10;zP8qKir/FRUV/6Ojo/9vb2//AgIC/wAAAP/a2tr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9/f3/5+fn/8kJCT/QEBA/7u7u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NTU/8UFBT//////////////////////9TU&#13;&#10;1P8AAAD/QkJC//////86Ojr/AAAA/7W1tf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v7+/+fn5//JCQk/zAwMP+rq6v/+/v7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Kioq/wAAAP/Dw8P/////////////////zMzM/wAA&#13;&#10;AP8GBgb/9vb2/3R0dP8AAAD/r6+v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7+/v/k5OT/xwcHP88PDz/v7+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SUlL/AAAA/xEREf9UVFT/ioqK/2tra/8gICD/AAAA/woK&#13;&#10;Cv/29vb/R0dH/wAAAP/e3t7/////////////////////////////////////////////////////&#13;&#10;///////////////////////////////////////+/v7////////////////////////////+/v7/&#13;&#10;/////////////////////////////////////////////////v7+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0BAQP//////////////////////////////////////////////////////////////////&#13;&#10;////////////////////9/f3/5OTk/8gICD/QEBA/7+/v//7+/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DAwP8EBAT/AAAA/wAAAP8AAAD/AAAA/wAAAP8AAAD/hYWF//z8&#13;&#10;/P8NDQ3/Dw8P////////////////////////////////////////////////////////////////&#13;&#10;/////////////////8zMzP9gYGD/ICAg/8LCwv/////////////////Z2dn/MjIy/xMTE/9SUlL/&#13;&#10;9PT0////////////////////////////2dnZ/zIyMv8TExP/UlJS//T09P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QEBA////////////////////////////////////////////////////////////////////////&#13;&#10;//////////////////////////////+fn5//JCQk/zAwMP+rq6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7Ozs/8oKCj/AAAA/wAAAP8AAAD/BQUF/2ZmZv/5+fn/9/f3/6Cg&#13;&#10;oP+hoaH/////////////////////////////////////////////////////////////////////&#13;&#10;////////////x8fH/62trf8PDw//wsLC/////////////////0FBQf+UlJT//f39/1hYWP+BgYH/&#13;&#10;//////////////////////////9BQUH/lJSU//39/f9YWFj/gYGB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9AQED/&#13;&#10;////////////////////////////////////////////////////////////////////////////&#13;&#10;///////////////////////////////7+/v/n5+f/yQkJP88PDz/v7+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Wlpa/y0tLf+0tLT/&#13;&#10;tLS0/7S0tP+0tLT/tLS0/7S0tP+0tLT/tLS0/7S0tP+0tLT/tLS0/7S0tP+0tLT/tLS0/7S0tP+0&#13;&#10;tLT/tLS0/7S0tP+0tLT/tLS0/7S0tP+0tLT/sbGx/2tra/8UFBT/LS0t/4+Pj/+xsbH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ywsLP8AAAD/pqam////////////////////////////////////////////////////&#13;&#10;////////////////////////////////////////////////////////////////////////////&#13;&#10;////////////FRUV/8LCwv///////////76+vv8fHx/////////////g4OD/BwcH//b29v//////&#13;&#10;//////////++vr7/Hx8f////////////4ODg/wcHB//29vb//////////////////////2BgYP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98fHz/Pj4+//n5+f/5+fn/&#13;&#10;+fn5//n5+f/5+fn/+fn5//n5+f/5+fn/+fn5//n5+f/5+fn/+fn5//n5+f/5+fn/+fn5//n5+f/5&#13;&#10;+fn/+fn5//n5+f/5+fn/+fn5//n5+f/5+fn/+fn5//Hx8f+QkJD/Jycn/y8vL/+rq6v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ampq/wAAAP+Ojo7/////////////////////////////////////////////////////////&#13;&#10;////////////////////////////////////////////////////////////////////////////&#13;&#10;//////8VFRX/wsLC////////////tbW1/yIiIv///////////+Li4v8DAwP/8vLy////////////&#13;&#10;/////7W1tf8iIiL////////////i4uL/AwMD//Ly8v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r6+v/yQkJP9AQED/v7+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h&#13;&#10;4eH/LS0t/xkZGf/V1dX/////////////////////////////////////////////////////////&#13;&#10;////////////////////////////////////////////////////////////////////////////&#13;&#10;/xUVFf/CwsL////////////x8fH/Dw8P//z8/P//////x8fH/zU1Nf//////////////////////&#13;&#10;8fHx/w8PD//8/Pz//////8fHx/81NTX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+/v7/5+fn/8kJCT/QEBA/7+/&#13;&#10;v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9fX/8C&#13;&#10;AgL/AAAA/wUFBf8ODg7/Dg4O/w4ODv8ODg7/Dg4O/+rq6v//////////////////////////////&#13;&#10;////////////////////////////////////////////////////////////////////////FRUV&#13;&#10;/8LCwv////////////////81NTX/sbGx//////9ubm7/dXV1///////9/f3/lpaW/9jY2P//////&#13;&#10;NTU1/7Gxsf//////bm5u/3V1df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QEBA////////////////////////////&#13;&#10;////////////////////////////////////////////////////////////////////////////&#13;&#10;//////////////////////////////////////////////////////////v7+/+bm5v/HBwc/0BA&#13;&#10;QP+/v7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VFRU/wAAAP8A&#13;&#10;AAD/AAAA/wAAAP8AAAD/AAAA/wAAAP8AAAD/6Ojo////////////////////////////////////&#13;&#10;////////////////////////////////////////////////////////mJiY/xoaGv8CAgL/FBQU&#13;&#10;/09PT////////////76+vv8XFxf/MjIy/yoqKv/k5OT///////v7+/8AAAD/nJyc//////++vr7/&#13;&#10;FxcX/zIyMv8qKir/5OTk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9AQED/////////////////////////////////&#13;&#10;////////////////////////////////////////////////////////////////////////////&#13;&#10;///////////////////////////////////////////////////////////////39/f/r6+v/zAw&#13;&#10;MP9AQED/v7+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hoaH/cnJy/3Jycv9y&#13;&#10;cnL/cnJy/3Jycv9ycnL/cnJy/3Jycv/z8/P/////////////////////////////////////////&#13;&#10;////////////////////////////////////////////////////////////////////////////&#13;&#10;//////////////////j4+P/d3d3//v7+///////////////////////////////////////4+Pj/&#13;&#10;3d3d//7+/v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0BAQP//////////////////////////////////////&#13;&#10;////////////////////////////////////////////////////////////////////////////&#13;&#10;////////////////////////////////////////////////////////////////////+/v7/5+f&#13;&#10;n/8kJCT/QEBA/7+/v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+/v7/9PT0//7+/v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QEBA////////////////////////////////////////////&#13;&#10;////////////////////////////////////////////////////////////////////////////&#13;&#10;//////////////////////////////////////////////////////////////////////////v7&#13;&#10;+/+fn5//GBgY/0BAQP+/v7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7+/v/8vLy//Ly8v/y&#13;&#10;8vL/7u7u/21tbf8AAAD/1tbW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9AQED/////////////////////////////////////////////////&#13;&#10;////////////////////////////////////////////////////////////////////////////&#13;&#10;////////////////////////////////////////////////////////////////////////////&#13;&#10;///39/f/p6en/zQ0NP9AQED/v7+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u7u7/TU1N/wYGBv8AAAD/AAAA/wAAAP8A&#13;&#10;AAD/AAAA/wAAAP/FxcX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0BAQP//////////////////////////////////////////////////////&#13;&#10;////////////////////////////////////////////////////////////////////////////&#13;&#10;////////////////////////////////////////////////////////////////////////////&#13;&#10;/////////////5+fn/8kJCT/QEBA/7+/v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d3d/8AAAD/AAAA/wAAAP8AAAD/AAAA/wAAAP8A&#13;&#10;AAD/GBgY//v7+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QEBA////////////////////////////////////////////////////////////&#13;&#10;////////////////////////////////////////////////////////////////////////////&#13;&#10;////////////////////////////////////////////////////////////////////////////&#13;&#10;//////////////v7+/+bm5v/HBwc/0BAQP+/v7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OTk5/wAAAP9ra2v/bm5u/wAAAP+Dg4P/k5OT/wAAAP+J&#13;&#10;iYn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9AQED/////////////////////////////////////////////////////////////////&#13;&#10;////////////////////////////////////////////////////////////////////////////&#13;&#10;////////////////////////////////////////////////////////////////////////////&#13;&#10;///////////////////39/f/n5+f/zQ0NP9AQED/v7+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pKSn/ISEh//////+6urr/AAAA/6ampv//////SEhI/woKCv/z&#13;&#10;8/P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0BAQ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5+fn/8kJCT/QEBA/7+/v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1NTU/8NDQ3/+vr6/9XV1f8AAAD/QUFB/8rKyv84ODj/AAAA/8PDw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QEB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v7+/+fn5//GBgY/0BAQP+/v7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hISE/wAAAP/AwMD//v7+/yUlJf8AAAD/AAAA/wAAAP8HBwf/7+/v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39/f/p6en/zQ0NP9AQED/v7+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MzMz/Y2Nj/7m5uf//////ubm5/woKCv8AAAD/AwMD/3R0dP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6enp/8kJCT/QEBA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5+fn/7Gxsf/l5eX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v7+/+fn5//HBwc/0BAQP+/v7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9AQE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39/f/n5+f/zQ0NP9AQED/v7+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U1NT/vLy8/7y8vP+8vLz/&#13;&#10;vLy8/7y8vP+8vLz/vLy8/7y8vP+8vLz/vLy8/7y8vP/6+vr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0BAQ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5+fn/8kJCT/QEBA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hYWP8AAAD/AAAA/wAAAP8AAAD/&#13;&#10;AAAA/wAAAP8AAAD/AAAA/wAAAP8AAAD/AAAA/+jo6P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QEBA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v7+/+Xl5f/JCQk&#13;&#10;/0BAQP+/v7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FhY/wAAAP8AAAD/AAAA/wAAAP8AAAD/&#13;&#10;AAAA/wAAAP8AAAD/AAAA/wAAAP8AAAD/6Ojo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9AQE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n5+f&#13;&#10;/yQkJP9MTEz/y8vL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0dHT/AAAA/wAAAP8AAAD/Nzc3/5KSkv/X19f/&#13;&#10;3Nzc/9zc3P/c3Nz/3Nzc/9zc3P/9/f3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0BAQ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/v7&#13;&#10;/5+fn/8kJCT/MDAw/6urq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e3t7/hYWF/ysrK/8AAAD/AAAA/xUVFf9ra2v/&#13;&#10;xs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v7+/+fn5//JCQk/zw8PP+/v7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DQ0P92dnb/HR0d/wAAAP8AAAD/&#13;&#10;IiIi/3x8fP/o6Oj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n5+f/yQkJP9AQED/v7+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fn5+/wAAAP8AAAD/&#13;&#10;AAAA/66urv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0BAQ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/v7/5+fn/8kJCT/UFBQ/8fHx//7+/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7+/v/CwsL/a2tr/xcXF/8AAAD/AAAA/wAAAP8AAAD/&#13;&#10;sbGx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QEB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v7+/+fn5//JCQk/zAwMP+vr6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nJyf9xcXH/HBwc/wAAAP8AAAD/AAAA/wAAAP8jIyP/enp6/9HR0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7+/v/n5+f/yQkJP9AQED/v7+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kZGT/AAAA/wAAAP8AAAD/AAAA/xwcHP9zc3P/ysrK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5+fn/8kJCT/QEBA/8PDw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hYWP8AAAD/AAAA/wAAAP8+Pj7/eHh4/3p6ev96enr/enp6/3p6ev96enr/enp6//T09P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QEB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v7+/+fn5//JCQk/0xMTP+/v7//+/v7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WFhY&#13;&#10;/wAAAP8AAAD/AAAA/wAAAP8AAAD/AAAA/wAAAP8AAAD/AAAA/wAAAP8AAAD/6Ojo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9AQE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7+/v/n5+f/yQkJP8wMDD/s7Oz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kpKT/cnJy&#13;&#10;/3Jycv9ycnL/cnJy/3Jycv9ycnL/cnJy/3Jycv9ycnL/cnJy/3Jycv/z8/P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0BAQ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+/v7/5+fn/8kJCT/QEBA/7+/v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QEB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v7+/+fn5//JCQk/0BAQP/Hx8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9AQE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n5+f/yQkJP9MTEz/&#13;&#10;t7e3//v7+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+/v7/5+fn/8kJCT/&#13;&#10;MDAw/7e3t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v7+/+fn5//&#13;&#10;JCQk/0BAQP+/v7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9AQE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7+/v/&#13;&#10;n5+f/yQkJP9AQED/v7+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0BAQ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+/v7/5ubm/8cHBz/QEBA/7+/v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QEBA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f39/+vr6//MDAw/0BAQP+/v7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a2tr/pqam/6ampv+mpqb/pqam/6ampv+mpqb/pqam/6ampv+mpqb/pqam&#13;&#10;/6ampv+mpqb/+Pj4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9AQE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7+/v/n5+f/yQkJP9AQED/v7+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KSkv8AAAD/AAAA/wAAAP8AAAD/AAAA/wAAAP8AAAD/AAAA/wAAAP8AAAD/AAAA&#13;&#10;/wAAAP/o6Oj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/v7/5+fn/8YGBj/QEBA/7+/v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kpKS/wAAAP8AAAD/AAAA/wAAAP8AAAD/AAAA/wAAAP8AAAD/AAAA/wAAAP8AAAD/AAAA&#13;&#10;/+jo6P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f39/+np6f/NDQ0/0BAQP+/v7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v7+//2NjY/9jY2P/Y2Nj/p6en/wAAAP9+fn7/2NjY/9jY2P/X19f/V1dX/wICAv+jo6P//f39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n5+f/yQkJP9AQED/v7+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TU1P/EBAQ//7+/v/////////////////8/Pz/GBgY/xMTE//9/f3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/v7/5ubm/8cHBz/QEBA/7+/v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ysrK/8GBgb/3t7e/////////////////+/v7/8PDw//AAAA/8vLy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YWFj/ICAg/yAgIP8gICD/ICAg/yAgIP8gICD/&#13;&#10;ICAg/yAgIP8gICD/ICAg/yAgIP8gICD/ICAg/yAgIP8gICD/ICAg/yAgIP8AAAD/AAAA/yAgIP8g&#13;&#10;ICD/ICAg/yAgIP8gICD/ICAg/yAgIP8gICD/ICAg/yAgIP8gICD/ICAg/yAgIP8gICD/ICAg/yAg&#13;&#10;IP8gICD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f39/+fn5//NDQ0/0BAQP+/v7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U1NT/wAAAP8QEBD/UVFR/4iIiP9ycnL/Li4u/wAAAP8AAAD/0tLS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5+fn/9/f3//f39//39/f/9/f3//f39//39/f/9/f3//&#13;&#10;f39//39/f/9/f3//f39//39/f/9/f3//f39//39/f/9/f3//f39//39/f/9/f3//f39//39/f/9/&#13;&#10;f3//f39//39/f/9/f3//f39//39/f/9/f3//f39//39/f/9/f3//f39//39/f/9/f3//f39//39/&#13;&#10;f/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n5+f/yQkJP9AQED/v7+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BwcH/BQUF/wAAAP8AAAD/AAAA/wAAAP8AAAD/AAAA/ywsLP/8/Pz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/v7/5+fn/8YGBj/QEBA/7+/v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4uLj/Ly8v/wAAAP8AAAD/AAAA/wAAAP9JSUn/39/f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f39/+np6f/NDQ0/0BAQP+/&#13;&#10;v7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5ubm/8XFxf/IyMj/6enp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p6en/yQkJP9A&#13;&#10;QED/v7+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HB&#13;&#10;wf+JiYn/cHBw/9jY2P//////aGho/3l5ef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/v7/5+fn/8c&#13;&#10;HBz/QEBA/7+/v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z8/P89PT3/AAAA/wAA&#13;&#10;AP8AAAD/vLy8//////8vLy//CAgI//39/f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f39/+f&#13;&#10;n5//NDQ0/0BAQP+/v7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WFhY/0BAQP9A&#13;&#10;QED/QEBA/0BAQP9AQED/QEBA/0BAQP9AQED/QEBA/0BAQP9AQED/QEBA/0BAQP9AQED/QEBA/0BA&#13;&#10;QP9AQED/QEBA/0BAQP9AQED/QEBA/0BAQP9AQED/QEBA/0BAQP9AQED/QEBA/0BAQP9AQED/QEBA&#13;&#10;/0BAQP9AQED/QEBA/0BAQP9AQED/QEBA/1hYW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j4+P/wAAAP8AAAD/BAQE/wAA&#13;&#10;AP+8vLz//////2NjY/8AAAD/3t7e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n5+f/yQkJP9AQED/v7+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0dHT/YGBg/2BgYP9g&#13;&#10;YGD/YGBg/2BgYP9gYGD/YGBg/2BgYP9gYGD/YGBg/2BgYP9gYGD/YGBg/2BgYP9gYGD/YGBg/2Bg&#13;&#10;YP8AAAD/AAAA/2BgYP9gYGD/YGBg/2BgYP9gYGD/YGBg/2BgYP9gYGD/YGBg/2BgYP9gYGD/YGBg&#13;&#10;/2BgYP9gYGD/YGBg/2BgYP9gYGD/dHR0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uLi7/AgIC/8LCwv/ExMT/AAAA/7y8&#13;&#10;vP//////Xl5e/wAAAP+9vb3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+/v7/5eXl/8kJCT/QEBA/7+/v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zExMf8ODg7/8/Pz/8bGxv8AAAD/vLy8//n5&#13;&#10;+f8SEhL/AAAA/9bW1v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v7+/+fn5//JCQk/0xMTP/Ly8v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X19f/wAAAP86Ojr/aGho/wAAAP9TU1P/HBwc/wAA&#13;&#10;AP8NDQ3/+vr6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n5+f/yQkJP8wMDD/q6ur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W1tb/CAgI/wAAAP8AAAD/AAAA/wAAAP8AAAD/AAAA/5CQ&#13;&#10;kP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+/v7/5+fn/8kJCT/PDw8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7u7v/JCQk/wAAAP8AAAD/AAAA/wkJCf+Li4v//f39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v7+/+fn5//JCQk/0BAQP+/v7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1tbW/7W1tf/Ly8v/9PT0//n5+f/y8vL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n5+f/yQkJP9QUFD/x8fH//v7+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oaGj/JiYm////////////////////////////fX19/wAAAP/Z2dn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+/v7/5+fn/8kJCT/MDAw/6+vr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8vLy/05OTv8ICAj/8vLy//Ly8v/y8vL/8vLy/87Ozv8wMDD/AAAA/8TExP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v7+/+fn5//JCQk/0BAQP+/v7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qqqv8A&#13;&#10;AAD/AAAA/wAAAP8AAAD/AAAA/wAAAP8AAAD/AAAA/wAAAP8QEBD/+vr6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n5+f/yQkJP9AQED/w8PD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xsbG/wAAAP8A&#13;&#10;AAD/AAAA/wAAAP8AAAD/AAAA/wAAAP8AAAD/AwMD/3V1df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5+fn/8kJCT/TExM/7+/&#13;&#10;v//7+/v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v7+//jY2N/y0tLf8E&#13;&#10;BAT/jY2N/42Njf+NjY3/jY2N/5qamv/o6Oj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v7+/+fn5//JCQk/zAw&#13;&#10;MP+zs7P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u7u7/52dnf//&#13;&#10;//////////////////////////7+/v/09PT//v7+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7+/v/n5+f/yQk&#13;&#10;JP9AQED/v7+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v7+//y&#13;&#10;8vL/8vLy//Ly8v/u7u7/bW1t/wAAAP/W1tb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/v7/5+f&#13;&#10;n/8kJCT/QEBA/8fHx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7u7v9NTU3/BgYG/wAAAP8A&#13;&#10;AAD/AAAA/wAAAP8AAAD/AAAA/8XFxf//////////////////////////////////////////////&#13;&#10;////////////////////////////////////////////////////////////////////////////&#13;&#10;//////9BQUH/Kioq/yoqKv8qKir/Kioq/9zc3P//////////////////////enp6/yoqKv8qKir/&#13;&#10;Kioq/6ysrP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v7&#13;&#10;+/+fn5//JCQk/0xMTP+3t7f/+/v7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d3d3/wAAAP8AAAD/AAAA/wAAAP8A&#13;&#10;AAD/AAAA/wAAAP8YGBj/+/v7////////////////////////////////////////////////////&#13;&#10;////////////////////////////////////////////////////////////////////////////&#13;&#10;/8TExP++vr7/vr6+/4+Pj/8PDw//7+/v//////////////////////9dXV3/fn5+/9DQ0P/Q0ND/&#13;&#10;7e3t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n5+f/yQkJP8wMDD/t7e3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5OTn/AAAA/2tra/9ubm7/AAAA/4ODg/+T&#13;&#10;k5P/AAAA/4mJif//////////////////////////////////////////////////////////////&#13;&#10;////////////////////////////////////////////////////////////////////////////&#13;&#10;///////9/f3/ODg4/5OTk////////////////////////////11dXf+cnJz/////////////////&#13;&#10;//////////////////////////9gYGD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x8fH/35+fv8dHR3/MzMz/5eXl/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zMzM/9M&#13;&#10;TEz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ykpKf8hISH//////7q6uv8AAAD/pqam//////9I&#13;&#10;SEj/CgoK//Pz8///////////////////////////////////////////////////////////////&#13;&#10;////////////////////////////////////////////////////////////////////////////&#13;&#10;/5eXl/8vLy///Pz8////////////////////////////XV1d/xwcHP9ra2v/v7+/////////////&#13;&#10;/////////////////////2BgYP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9/f3/+Ojo7/ICAg/zk5Of+qqqr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OTk5/1VVVf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U1NT/w0NDf/6+vr/1dXV/wAAAP9BQUH/ysrK/zg4OP8A&#13;&#10;AAD/w8PD////////////////////////////////////////////////////////////////////&#13;&#10;///////////////////////////////////////////////////////////////////q6ur/ERER&#13;&#10;/8TExP/////////////////////////////////7+/v/29vb/4uLi/8CAgL/xsbG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7+/v/m5ub/xwcHP9AQED/v7+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EhIT/AAAA/8DAwP/+/v7/JSUl/wAAAP8AAAD/AAAA/wcHB//v&#13;&#10;7+//////////////////////////////////////////////////////////////////////////&#13;&#10;/////////////////////////////////////////////////////////////2tra/9GRkb/////&#13;&#10;/////////////////////////////////////////////////ysrK/+AgID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/f3/6+vr/80NDT/QEBA/7+/v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zMzP9jY2P/ubm5//////+5ubn/CgoK/wAAAP8DAwP/dHR0////////&#13;&#10;////////////////////////////////////////////////////////////////////////////&#13;&#10;///////////////////////////////////////////////////q6ur/BQUF/6CgoP//////////&#13;&#10;///////9/f3/lpaW/9jY2P/////////////////v7+//DAwM/6urq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fn5//JCQk/0BAQP+/v7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n5+f/sbGx/+Xl5f//////////////////&#13;&#10;////////////////////////////////////////////////////////////////////////////&#13;&#10;/////////////////////////////////////////////6ampv8ICAj/8fHx////////////////&#13;&#10;//v7+/8AAAD/nJyc//////9HR0f/NTU1/x0dHf9lZWX//v7+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7+/v/n5+f/yAgIP9AQED/v7+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Dw8P/X19f//Pz8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9/f3/6enp/80NDT/QEBA/7+/v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39/f/uLi4/6SkpP+kpKT/pKSk/6SkpP+kpKT/pKSk//j4+P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vr6//JCQk/0BAQP+/v7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t7e3/wsLC/8AAAD/AAAA/wAAAP8AAAD/AAAA/wAAAP8AAAD/6Ojo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7+/v/n5+f/yQkJP9AQED/v7+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QUFD/&#13;&#10;AAAA/wAAAP8AAAD/AAAA/wAAAP8AAAD/AAAA/wAAAP/o6Oj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+/v7/6enp/80NDT/QEBA&#13;&#10;/7+/v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zk5Of8AAAD/&#13;&#10;eXl5/+fn5//09PT/9PT0//T09P/09PT/9PT0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zs7P/NDQ0&#13;&#10;/0BAQP+/v7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hoaG/wAAAP+enp7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n5+f&#13;&#10;/yQkJP9AQED/v7+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8/Pz/UlJS/w8PD/+2trb/&#13;&#10;5ubm/+bm5v/m5ub/5ubm/+bm5v/+/v7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/v7&#13;&#10;/6+vr/84ODj/QEBA/7+/v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/Pz/8qKir/AAAA/wAAAP8AAAD/&#13;&#10;AAAA/wAAAP8AAAD/AAAA/+jo6P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zs7P/NDQ0/0BAQP+/v7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XFxc/wAAAP8AAAD/AAAA/wAAAP8AAAD/&#13;&#10;AAAA/wAAAP8AAAD/6Ojo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r6+v/yQkJP9AQED/v7+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vLy//AAAA/0hISP+lpaX/sbGx/7Gxsf+xsbH/&#13;&#10;sbGx/7Gxsf/5+fn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/v7/6enp/9AQED/QEBA/7+/v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tra/8AAAD/srK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zs7P/NDQ0/0BAQP+/v7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4ODg/yYmJv8uLi7/5ubm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o6Oj/yQkJP9AQED/v7+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vb2//EhIS/wAAAP8QEBD/JiYm/yYmJv8mJib/JiYm/yYmJv/s7Oz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5+fn/8kJCT/TExM/8vLy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RUVP8AAAD/AAAA/wAAAP8AAAD/AAAA/wAAAP8AAAD/AAAA/+jo6P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v7+/+fn5//JCQk/zAwMP+rq6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oaGh/3Jycv9ycnL/cnJy/3Jycv9ycnL/cnJy/3Jycv9ycnL/8/Pz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7+/v/n5+f/yQkJP88PDz/v7+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+/v7/5+fn/8kJCT/QEBA/7+/v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v7+/+fn5//JCQk/1BQUP/Hx8f/&#13;&#10;+/v7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19fX/Dg4O/w4ODv/w8PD/X19f&#13;&#10;/w4ODv8ODg7/Dg4O/w4ODv8ODg7/Dg4O/w4ODv8ODg7/6urq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n5+f/yQkJP8wMDD/&#13;&#10;r6+v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T09P8AAAD/AAAA/+7u7v9UVFT/AAAA&#13;&#10;/wAAAP8AAAD/AAAA/wAAAP8AAAD/AAAA/wAAAP/o6Oj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+/v7/5+fn/8kJCT/&#13;&#10;QEBA/7+/v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+vr6/3Jycv9ycnL/9/f3/6Ghof9ycnL/cnJy&#13;&#10;/3Jycv9ycnL/cnJy/3Jycv9ycnL/cnJy//Pz8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v7+/+fn5//&#13;&#10;JCQk/0BAQP/Dw8P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n5+f/y8vL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7+/v/&#13;&#10;n5+f/yQkJP9MTEz/v7+///v7+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oaGj/JiYm////////////////&#13;&#10;////////////fX19/wAAAP/Z2dn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+/v7/5+fn/8kJCT/MDAw/7Ozs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7+/v/8vLy/05OTv8ICAj/8vLy//Ly8v/y8vL/8vLy&#13;&#10;/87Ozv8wMDD/AAAA/8TExP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v7+/+fn5//JCQk/0BAQP+/v7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6qqqv8AAAD/AAAA/wAAAP8AAAD/AAAA/wAAAP8AAAD/AAAA&#13;&#10;/wAAAP8QEBD/+vr6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7+/v/n5+f/yQkJP9AQED/x8fH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xsbG/wAAAP8AAAD/AAAA/wAAAP8AAAD/AAAA/wAAAP8AAAD/AwMD&#13;&#10;/3V1df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/v7/5+fn/8kJCT/TExM/7e3t//7+/v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v7+//jY2N/y0tLf8EBAT/jY2N/42Njf+NjY3/jY2N/5qamv/o6Oj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v7+/+fn5//JCQk/zAwMP+3t7f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u7u7/52dnf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n5+f/yQkJP9AQED/v7+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n5+f//v7+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/v7/5+fn/8kJCT/TExM/6+vr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m5uf+IiIj/5ubm///////R0dH/MjIy/wAAAP8bGxv/y8vL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v7+/+fn5//MDAw/zw8PP+/v7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UVFR/wAAAP/p6en//////zIyMv8AAAD/AAAA/wAAAP9HR0f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7+/v/n5+f/xgYGP9ERET/q6ur//v7+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yMjL/Hx8f//////++vr7/AAAA/wAAAP9TU1P/IyMj/wgICP/19fX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/v7/6+vr/8kJCT/NDQ0/7+/v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zY2&#13;&#10;Nv8ZGRn//v7+/0tLS/8AAAD/KSkp//z8/P+Pj4//AAAA/8DAwP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v7+/+bm5v/MDAw/zg4OP+r&#13;&#10;q6v/+/v7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d3d3/wAA&#13;&#10;AP8YGBj/AAAA/wAAAP+fn5///////3Nzc/8AAAD/1tbW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n5+f/yQkJP8w&#13;&#10;MDD/v7+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+vr7/AAAA/wAA&#13;&#10;AP8AAAD/OTk5//7+/v//////NDQ0/wMDA//5+fn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/v7/6Ojo/8s&#13;&#10;LCz/MDAw/6urq//7+/v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jo6P/UFBQ/3x8&#13;&#10;fP/k5OT///////z8/P88PDz/UVFR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v7+/+f&#13;&#10;n5//HBwc/zAwMP+3t7f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3&#13;&#10;9/f/p6en/yQkJP8oKCj/q6ur//v7+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1tbW/8bGxv/7+/v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+/v7/5eXl/8oKCj/MDAw/6+vr//7+/v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Fxcf8kJCT/5+fn////////////////////////////////////&#13;&#10;//9ERET/AAAA/+jo6P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fn5//JCQk/yQkJP+fn5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FhY/wAAAP/i4uL///////////8rKyv/Hx8f/////////////////0RE&#13;&#10;RP8AAAD/6Ojo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n5+f/zAwMP8wMDD/p6en//v7+///////7+/v/3Fxcf8MDAz/ERER/2Rk&#13;&#10;ZP/v7+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YWFj/AAAA/+Li4v///////////ygoKP8cHBz/////////////////RERE/wAA&#13;&#10;AP/o6Oj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+/v7/5+fn/8YGBj/JCQk/5WVlf8jIyP/NDM0/xkZGf8lJSX/MTEx/y0s&#13;&#10;Lf/z8/P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hYWP8AAAD/4uLi////////////KCgo/xwcHP////////////////9ERET/AAAA/+jo&#13;&#10;6P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v7+/+vr6//EhIS/ywrLP93dnf/Hh4e/y0sLf93dnf/KSkp/4aG&#13;&#10;h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FhY/wAAAP/Z2dn/9vb2//b29v8mJib/Ghoa//b29v/29vb/9vb2/0FBQf8AAAD/6Ojo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vLy//YWBh/3d2d/8eHh7/LSwt/3d2d/9UU1T/TExM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Y&#13;&#10;WFj/AAAA/wAAAP8AAAD/AAAA/wAAAP8AAAD/AAAA/wAAAP8AAAD/AAAA/wAAAP/o6Oj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zAwMP9iYmL/d3Z3/x4eHv8tLC3/d3Z3/1VVVf9MTEz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hYWP8A&#13;&#10;AAD/AAAA/wAAAP8AAAD/AAAA/wAAAP8AAAD/AAAA/wAAAP8AAAD/AAAA/+jo6P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bW1t/zQzNP93dnf/Hh4e/y0sLf93dnf/KSkp/4aGh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pKSk/3Jycv9y&#13;&#10;cnL/cnJy/3Jycv9ycnL/cnJy/3Jycv9ycnL/cnJy/3Jycv9ycnL/8/Pz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v7+//IyMj/zQzNP8ZGRn/JSUl/zExMf8tLC3/8/Pz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v7+//bW1t/wsLC/8RERH/ZGRk/+vr6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v7+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6enr/Kioq/yoqKv8qKir/rKys////////////////&#13;&#10;////////////2dnZ/zIyMv8TExP/UlJS//T09P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1dXf9+fn7/0NDQ/9DQ0P/t7e3/////////////////////&#13;&#10;//////9BQUH/lJSU//39/f9YWFj/gYGB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XV1d/5ycnP//////////////////////////////////////9/f3&#13;&#10;/w8PD//39/f//////8DAwP8/Pz////////////////////////////9gYG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zg4OP9UVFT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dXV3/HBwc/2tra/+/v7////////////////////////////++vr7/Hx8f&#13;&#10;////////////4ODg/wcHB//29vb//////////////////////2BgYP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MzMz/01NT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v7+//b29v/i4uL/wICAv/Gxsb//////////////////////7W1tf8iIiL/////&#13;&#10;///////i4uL/AwMD//Ly8v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Kysr/4CAgP//////////////////////8fHx/w8PD//8/Pz/////&#13;&#10;/8fHx/81NTX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/v7/8MDAz/q6ur///////9/f3/lpaW/9jY2P//////NTU1/7Gxsf//////bm5u&#13;&#10;/3V1df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dH&#13;&#10;R/81NTX/HR0d/2VlZf/+/v7///////v7+/8AAAD/nJyc//////++vr7/FxcX/zIyMv8qKir/5OTk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8PDw/9fX&#13;&#10;1//8/Pz////////////////////////////////////////////4+Pj/3d3d//7+/v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R0dP9gYGD/&#13;&#10;YGBg/2BgYP9gYGD/YGBg/2BgYP9gYGD/YGBg/2BgYP9gYGD/YGBg/2BgYP9gYGD/YGBg/2BgYP9g&#13;&#10;YGD/YGBg/wAAAP8AAAD/YGBg/2BgYP9gYGD/YGBg/2BgYP9gYGD/YGBg/2BgYP9gYGD/YGBg/2Bg&#13;&#10;YP9gYGD/YGBg/2BgYP9gYGD/YGBg/2BgYP90dHT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WFhY/0BAQP9AQED/&#13;&#10;QEBA/0BAQP9AQED/QEBA/0BAQP9AQED/QEBA/0BAQP9AQED/QEBA/0BAQP9AQED/QEBA/0BAQP9A&#13;&#10;QED/QEBA/0BAQP9AQED/QEBA/0BAQP9AQED/QEBA/0BAQP9AQED/QEBA/0BAQP9AQED/QEBA/0BA&#13;&#10;QP9AQED/QEBA/0BAQP9AQED/QEBA/1hYW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dnZ/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+vr6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8/Pz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+/v7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Pj4//p6en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fX1/8TExP/U1NT/+vr6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t7e3/2FhYf8iIiL/AAAA/6Skp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tLS0&#13;&#10;/zU1Nf8EBAT/AAAA/wAAAP8fHx//vr6+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QUFD/KCgo/zc3N/8AAAD/pKSk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JiYn/V1dX&#13;&#10;/7y8vP/V1dX/hYWF/wICAv8UFBT/8PDw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f39///////oKCg/wAAAP+kpKT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RERE/wAAAP+7u7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goKD/AAAA/6Skp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nZ2f/AAAA/7m5u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6CgoP8AAAD/pKSk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Pj4&#13;&#10;/yAgIP8GBgb/9fX1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oKCg/wAAAP+kpKT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hYWH/AAAA&#13;&#10;/3d3d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g&#13;&#10;oKD/AAAA/6Skp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d3d3/wAAAP9lZWX//f39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CgoP8A&#13;&#10;AAD/pKSk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Nzc/8AAAD/d3d3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oKCg/wAAAP+k&#13;&#10;pK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FhYX/AAAA/29vb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goKD/AAAA/6Skp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zMzM/wICAv8zMzP//v7+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CwsL/paWl/2ZmZv8AAAD/aWlp/6Wlpf/E&#13;&#10;xM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LS0v/AAAA/zg4OP9ycnL/cnJy/3Jycv9ycnL/1tbW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FRUf8AAAD/AAAA/wAAAP8AAAD/AAAA/1VVV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z09Pf8AAAD/AAAA/wAAAP8AAAD/AAAA/wAAAP+zs7P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PDw/+goKD/r6+v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b&#13;&#10;W1v/AAAA/wAAAP8AAAD/AAAA/wUFBf8mJib/Tk5O/7+/v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Wlpa/wAAAP8mJib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paWv8A&#13;&#10;AAD/AAAA/yUlJf8ZGRn/AAAA/wAAAP8AAAD/AAAA/3V1d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8fHz/MjIy/1JSU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Wlpa/wAAAP8O&#13;&#10;Dg7////////////y8vL/n5+f/wUFBf8AAAD/AAAA/8XFx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Wlr/AAAA/yYmJ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paWv8AAAD/JiY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8vLy/+rq6v/u7u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29vb/+bm5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">
                <v:group id="Group 105" o:spid="_x0000_s1029" style="position:absolute;top:3606;width:33704;height:29086" coordorigin=",3606" coordsize="33704,29086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&#13;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106" o:spid="_x0000_s1030" type="#_x0000_t75" style="position:absolute;top:3606;width:33704;height:2139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">
                    <v:imagedata r:id="rId5" o:title="" croptop="4679f" cropbottom="11958f" cropleft="3612f" cropright="16467f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Box 25" o:spid="_x0000_s1031" type="#_x0000_t202" style="position:absolute;left:6704;top:24739;width:8168;height:266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" filled="f" stroked="f">
                    <v:textbox>
                      <w:txbxContent>
                        <w:p w14:paraId="19F0B8C8" w14:textId="4E7F3424" w:rsidR="00C25701" w:rsidRPr="00C25701" w:rsidRDefault="00AE1E8F" w:rsidP="00C25701">
                          <w:pPr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Baseline</w:t>
                          </w:r>
                        </w:p>
                      </w:txbxContent>
                    </v:textbox>
                  </v:shape>
                  <v:shape id="TextBox 26" o:spid="_x0000_s1032" type="#_x0000_t202" style="position:absolute;left:22309;top:24908;width:6230;height:266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" filled="f" stroked="f">
                    <v:textbox>
                      <w:txbxContent>
                        <w:p w14:paraId="302EB8C7" w14:textId="77777777" w:rsidR="00C25701" w:rsidRPr="00C25701" w:rsidRDefault="00C25701" w:rsidP="00C25701">
                          <w:pPr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 w:rsidRPr="00C25701"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Post</w:t>
                          </w:r>
                        </w:p>
                      </w:txbxContent>
                    </v:textbox>
                  </v:shape>
                  <v:shape id="TextBox 19" o:spid="_x0000_s1033" type="#_x0000_t202" style="position:absolute;left:6051;top:27535;width:21835;height:515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" filled="f" stroked="f">
                    <v:textbox>
                      <w:txbxContent>
                        <w:p w14:paraId="69EB9AA9" w14:textId="77777777" w:rsidR="00C25701" w:rsidRPr="00C25701" w:rsidRDefault="00C25701" w:rsidP="00C25701">
                          <w:pPr>
                            <w:jc w:val="center"/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 w:rsidRPr="00C25701"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Group x time interaction:</w:t>
                          </w:r>
                        </w:p>
                        <w:p w14:paraId="0E9926BB" w14:textId="77777777" w:rsidR="00C25701" w:rsidRPr="00C25701" w:rsidRDefault="00C25701" w:rsidP="00C25701">
                          <w:pPr>
                            <w:jc w:val="center"/>
                            <w:rPr>
                              <w:rFonts w:ascii="Arial" w:eastAsiaTheme="minorEastAsia" w:hAnsi="Arial" w:cs="Arial"/>
                              <w:i/>
                              <w:i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</w:pPr>
                          <w:proofErr w:type="gramStart"/>
                          <w:r w:rsidRPr="00C25701">
                            <w:rPr>
                              <w:rFonts w:ascii="Arial" w:hAnsi="Arial" w:cs="Arial"/>
                              <w:i/>
                              <w:i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  <w:t>F(</w:t>
                          </w:r>
                          <w:proofErr w:type="gramEnd"/>
                          <w:r w:rsidRPr="00C25701">
                            <w:rPr>
                              <w:rFonts w:ascii="Arial" w:hAnsi="Arial" w:cs="Arial"/>
                              <w:i/>
                              <w:i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  <w:t xml:space="preserve">1,86) = 13.62, p &lt; .001 </w:t>
                          </w:r>
                        </w:p>
                      </w:txbxContent>
                    </v:textbox>
                  </v:shape>
                </v:group>
                <v:shape id="TextBox 5" o:spid="_x0000_s1034" type="#_x0000_t202" style="position:absolute;left:8231;top:85;width:20906;height:360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" filled="f" stroked="f">
                  <v:textbox>
                    <w:txbxContent>
                      <w:p w14:paraId="6562BC0C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Depressive Symptoms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50C8760F" wp14:editId="547865C3">
                <wp:simplePos x="0" y="0"/>
                <wp:positionH relativeFrom="column">
                  <wp:posOffset>64770</wp:posOffset>
                </wp:positionH>
                <wp:positionV relativeFrom="paragraph">
                  <wp:posOffset>3009900</wp:posOffset>
                </wp:positionV>
                <wp:extent cx="2460625" cy="2719705"/>
                <wp:effectExtent l="0" t="0" r="3175" b="0"/>
                <wp:wrapNone/>
                <wp:docPr id="124" name="Group 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60625" cy="2719705"/>
                          <a:chOff x="0" y="0"/>
                          <a:chExt cx="3355848" cy="3307711"/>
                        </a:xfrm>
                      </wpg:grpSpPr>
                      <pic:pic xmlns:pic="http://schemas.openxmlformats.org/drawingml/2006/picture">
                        <pic:nvPicPr>
                          <pic:cNvPr id="125" name="Picture 1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"/>
                          <a:srcRect l="4862" t="6620" r="25224" b="17770"/>
                          <a:stretch/>
                        </pic:blipFill>
                        <pic:spPr>
                          <a:xfrm>
                            <a:off x="0" y="341120"/>
                            <a:ext cx="3355848" cy="21418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26" name="TextBox 25"/>
                        <wps:cNvSpPr txBox="1"/>
                        <wps:spPr>
                          <a:xfrm>
                            <a:off x="718108" y="2479809"/>
                            <a:ext cx="638671" cy="34358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72F9519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r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7" name="TextBox 26"/>
                        <wps:cNvSpPr txBox="1"/>
                        <wps:spPr>
                          <a:xfrm>
                            <a:off x="2168183" y="2476369"/>
                            <a:ext cx="684580" cy="35693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56C9832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ost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8" name="TextBox 19"/>
                        <wps:cNvSpPr txBox="1"/>
                        <wps:spPr>
                          <a:xfrm>
                            <a:off x="261186" y="2765199"/>
                            <a:ext cx="2766980" cy="542512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9AC4E30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Group x time interaction:</w:t>
                              </w:r>
                            </w:p>
                            <w:p w14:paraId="724054E9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eastAsiaTheme="minorEastAsia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proofErr w:type="gramStart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F(</w:t>
                              </w:r>
                              <w:proofErr w:type="gramEnd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 xml:space="preserve">1,46) = 13.23, p = .001 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9" name="TextBox 5"/>
                        <wps:cNvSpPr txBox="1"/>
                        <wps:spPr>
                          <a:xfrm>
                            <a:off x="1076394" y="0"/>
                            <a:ext cx="1447635" cy="3411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5C918BC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Resilienc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0C8760F" id="_x0000_s1035" style="position:absolute;margin-left:5.1pt;margin-top:237pt;width:193.75pt;height:214.15pt;z-index:251662336;mso-width-relative:margin;mso-height-relative:margin" coordsize="33558,33077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PDw/+goKD/r6+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0dHR/0FBQf9B&#13;&#10;QUH/0NDQ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Dw8P/oKCg/6+vr///////////////////&#13;&#10;////////////////////////////////////////////////////////////////////////////&#13;&#10;////////////////////////hYWF/0FBQf9fX1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HR0f9KSkr/&#13;&#10;HBwc/yQkJP9HR0f/9vb2////////////////////////////////////////////////////////&#13;&#10;////////////////////////////////////////////////////////////////////////////&#13;&#10;////////////////////////////////////////////////////////////////////////////&#13;&#10;///////////////////////+/v7/3Nzc/7+/v//S0tL/8vLy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z8/P/Q0N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bW1v/AAAA/wAAAP8AAAD/AAAA/wAAAP8AAAD/&#13;&#10;PT09////////////////////////////////////////////////////////////////////////&#13;&#10;////////////////////Wlpa/wAAAP8mJib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Wlpa/wAAAP8mJib//////////////////////////////////////1paWv8AAAD/AAAA&#13;&#10;/wAAAP9xcXH/////////////////VVVV/wAAAP8AAAD/AAAA/9TU1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+Li4v/Dw8P/wcHB/+Dg4P//////////////////////////&#13;&#10;////////////5ubm/8XFxf/BwcH/4+Pj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aGhv8EBAT/NTU1&#13;&#10;/1tbW/8cHBz/AAAA/wAAAP9sbGz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8fHx/1paWv9aWlr/Wlpa/1paWv9aWlr/Wlpa/1paWv9aWlr/8fHx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mZmZ/yEhIf8AAAD/AAAA&#13;&#10;/wAAAP8EBAT/aGho//Ly8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u&#13;&#10;7u7/NDQ0/zQ0NP80NDT/NDQ0/zQ0NP80NDT/NDQ0/zQ0NP/u7u7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Dw8P/ExMT/0NDQ&#13;&#10;//Pz8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6+vr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PDw/+goKD/r6+v&#13;&#10;////////////////////////////////////////////hYWF/0FBQf9fX1/////////////Dw8P/&#13;&#10;oKCg/6+vr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KSkp/wAAAP9ZWVn/////////////////VVVV/wAAAP9AQED/////////////////b29v/wAA&#13;&#10;AP+urq7/////////////////////////////////////////////////Wlpa/wAAAP8mJib/////&#13;&#10;//////////////////////////////////////9aWlr/AAAA/yYmJv///////////1paWv8AAAD/&#13;&#10;JiYm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k&#13;&#10;ZGT/AAAA/xsbG/////////////////8aGhr/AAAA/wsLC//8/Pz///////////8tLS3/AQEB/+vr&#13;&#10;6/////////////////////////////////////////////////98fHz/MjIy/1JSUv//////////&#13;&#10;/8PDw/92dnb/YGBg/////////////////1paWv8AAAD/JiYm////////////fHx8/zIyMv9SUlL/&#13;&#10;///////////////////////////////////////////////////////////Dw8P/dnZ2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Kiov8A&#13;&#10;AAD/AAAA/93d3f//////39/f/wAAAP8AAAD/AAAA/9DQ0P//////6urq/wEBAf8uLi7/////////&#13;&#10;////////////////////////////////////////////////////////////////////////dnZ2&#13;&#10;/wAAAP8KCgr/////////////////Wlpa/wAAAP8mJib/////////////////////////////////&#13;&#10;/////////////////////////////////////////////////////3Z2dv8AAAD/CgoK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4eHh/wAAAP8A&#13;&#10;AAD/n5+f//////+lpaX/AAAA/wAAAP8AAAD/mJiY//////+qqqr/AAAA/3BwcP//////qqqq/1xc&#13;&#10;XP8qKir/BAQE/xUVFf95eXn/8PDw////////////e3t7/zIyMv9RUVH//////5qamv8VFRX/AAAA&#13;&#10;/wAAAP8yMjL/XV1d//////9aWlr/AAAA/yYmJv///////////3t7e/8yMjL/UVFR////////////&#13;&#10;/f39/5OTk/9OTk7/Dg4O/xEREf8xMTH/u7u7//////+ampr/FRUV/wAAAP8AAAD/MjIy/11dX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Hx8f/wAAAP9h&#13;&#10;YWH//////2pqav8AAAD/CAgI/wAAAP9gYGD//////2hoaP8AAAD/sbGx//////9MTEz/AAAA/y4u&#13;&#10;Lv89PT3/AwMD/wAAAP9paWn///////////9aWlr/AAAA/yYmJv//////lpaW/xISEv8AAAD/AAAA&#13;&#10;/yoqKv9WVlb//////1paWv8AAAD/JiYm////////////Wlpa/wAAAP8mJib///////////+Kior/&#13;&#10;AAAA/wEBAf89PT3/Ojo6/wkJCf+goKD//////5aWlv8SEhL/AAAA/wAAAP8qKir/VlZW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eXl7/AAAA/yIiIv//&#13;&#10;////Ly8v/w0NDf9ubm7/AAAA/ygoKP//////Jycn/wMDA//w8PD//////8bGxv/l5eX/////////&#13;&#10;//9hYWH/AAAA/x0dHf///////////1paWv8AAAD/JiYm////////////dnZ2/wAAAP8KCgr/////&#13;&#10;////////////Wlpa/wAAAP8mJib///////////9aWlr/AAAA/yYmJv///////////zExMf8AAAD/&#13;&#10;Li4u////////////+/v7//f39////////////3Z2dv8AAAD/CgoK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5ycnP8AAAD/AAAA/9fX1/8C&#13;&#10;AgL/RkZG/6urq/8AAAD/AQEB/9TU1P8AAAD/NDQ0//////////////////Dw8P+0tLT/mpqa/05O&#13;&#10;Tv8AAAD/CgoK////////////Wlpa/wAAAP8mJib///////////92dnb/AAAA/woKCv//////////&#13;&#10;//////9aWlr/AAAA/yYmJv///////////1paWv8AAAD/JiYm////////////b29v/wAAAP8AAAD/&#13;&#10;Ojo6/6urq//8/Pz/////////////////dnZ2/wAAAP8KCg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+/v7/////////////////////&#13;&#10;/////////////v7+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29vb/wAAAP8AAAD/YWFh/wAAAP+C&#13;&#10;goL/5OTk/wAAAP8AAAD/XFxc/wAAAP92dnb///////////+ZmZn/CwsL/wAAAP8AAAD/AAAA/wAA&#13;&#10;AP8KCgr///////////9aWlr/AAAA/yYmJv///////////3Z2dv8AAAD/CgoK////////////////&#13;&#10;/1paWv8AAAD/JiYm////////////Wlpa/wAAAP8mJib////////////j4+P/PDw8/wAAAP8AAAD/&#13;&#10;AAAA/yUlJf/Nzc3///////////92dnb/AAAA/woKC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j4+P/UlJS/xYWFv81NTX/xsbG////////////2dnZ&#13;&#10;/zIyMv8TExP/UlJS//T09P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GRkZ/wAAAP8AAAD/AAAA/76+vv//&#13;&#10;////HR0d/wAAAP8AAAD/AAAA/7i4uP//////z8/P/wUFBf8AAAD/Y2Nj/8bGxv+AgID/AAAA/woK&#13;&#10;Cv///////////1paWv8AAAD/JiYm////////////dnZ2/wAAAP8JCQn/////////////////Wlpa&#13;&#10;/wAAAP8mJib///////////9aWlr/AAAA/yYmJv/////////////////9/f3/qKio/zY2Nv8AAAD/&#13;&#10;AAAA/0BAQP///////////3Z2dv8AAAD/CQkJ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ZmZv90dHT//v7+/4qKiv9FRUX///////////9BQUH/lJSU&#13;&#10;//39/f9YWFj/gYGB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XV1f/AAAA/wAAAP8EBAT/9fX1//////9W&#13;&#10;Vlb/AAAA/wAAAP8FBQX/9PT0//////+VlZX/AAAA/wAAAP/k5OT//f39/21tbf8AAAD/BgYG//39&#13;&#10;/f//////Wlpa/wAAAP8mJib///////////+Ghob/AAAA/wAAAP/f39////////////9aWlr/AAAA&#13;&#10;/yYmJv///////////1paWv8AAAD/JiYm////////////7Ozs/////////////v7+/0dHR/8AAAD/&#13;&#10;AAAA//n5+f//////hoaG/wAAAP8AAAD/39/f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WFh/0pKSv/29vb/e3t7/2xsbP//////9/f3/w8PD//39/f/////&#13;&#10;/8DAwP8/Pz////////////////////////////9gYGD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95eXn/WFhY/1hYWP9YWFj/WFhY/1hYWP9YWFj/WFhY/1hYWP9YWFj/&#13;&#10;WFhY/1hYWP9YWFj/WFhY/1hYWP9YWFj/WFhY/1hYWP9YWFj/WFhY/1hYWP9YWFj/WFhY/1hYWP9Y&#13;&#10;WFj/WFhY/1hYWP9YWFj/WFhY/1hYWP9YWFj/WFhY/1hYWP9YWFj/WFhY/1hYWP9YWFj/WFhY/6am&#13;&#10;pv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n5+f/FBQU/xsbG/84ODj/+/v7//////++vr7/Hx8f////////////4ODg&#13;&#10;/wcHB//29vb//////////////////////2BgY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3Nzc/8gICD/ICAg/yAgIP8gICD/ICAg/yAgIP8gICD/ICAg/yAgIP8gICD/&#13;&#10;ICAg/yAgIP8gICD/ICAg/yAgIP8gICD/ICAg/wAAAP8AAAD/ICAg/yAgIP8gICD/ICAg/yAgIP8g&#13;&#10;ICD/ICAg/yAgIP8gICD/ICAg/yAgIP8gICD/ICAg/yAgIP8gICD/ICAg/yAgIP8gICD/4ODg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6Ojv9BQUH/cXFx/wICAv+EhIT//////7W1tf8iIiL////////////i4uL/AwMD&#13;&#10;//Ly8v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b29v/d3d3////////////8/Pz/19fX//Hx8f//////////////&#13;&#10;//////////////////////////////n5+f/S0tL/9PT0////////////////////////////////&#13;&#10;///////////////////////////////////////q6ur/2tra////////////////////////////&#13;&#10;///////////5+fn/0tLS//T09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09PT/BAQE/9/f3///////pKSk/wQEBP/y8vL/8fHx/w8PD//8/Pz//////8fHx/81NTX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b2&#13;&#10;9v8UFBT/tLS0//////+8vLz/Dw8P//Ly8v//////NTU1/7Gxsf//////bm5u/3V1df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5yc&#13;&#10;nP8bGxv/MDAw/yUlJf+jo6P///////////++vr7/FxcX/zIyMv8qKir/5OTk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7+&#13;&#10;/v/e3t7////////////////////////////4+Pj/3d3d//7+/v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C&#13;&#10;wsL/NTU1/5eXl///////////////////////////////////////////////////////////////&#13;&#10;////////////////////////YmJi/35+f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dXV/8A&#13;&#10;AAD/IyMj//7+/v//////////////////////////////////////////////////////mJiY/5OT&#13;&#10;k/////////////////98fHz/lZW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r6+v/BgYG/yYmJv8A&#13;&#10;AAD/vb29///////////////////////v7+//urq6/6Wlpf/CwsL/9/f3/9vb2/8yMjL/PDw8/8bG&#13;&#10;xv/j4+P//////9LS0v/d3d3//////8jIyP/h4eH/////////////////4+Pj/8/Pz///////////&#13;&#10;/+bm5v+rq6v/u7u7//r6+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4yMjP8ICAj/2NjY/wUFBf9Z&#13;&#10;WVn/////////////////tra2/xMTE/8AAAD/Jycn/wgICP/Pz8//c3Nz/wcHB/8ICAj/Gxsb/4OD&#13;&#10;g///////NDQ0/1tbW///////QEBA/0BAQP////////////////9CQkL/U1NT//////+ysrL/CwsL&#13;&#10;/xsbG/8DAwP/Q0ND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HBwf8AAAD/wsLC//////+6urr/AAAA/5GRkf//&#13;&#10;////w8PD/wAAAP92dnb///////////////////////////9BQUH/Tk5O/////////////////zQ0&#13;&#10;NP9bW1v///////Pz8/8LCwv/gICA//////95eXn/Hx8f//39/f/CwsL/AAAA/1xcXP+MjIz/i4uL&#13;&#10;/wMDA/+Xl5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XFxc/wAAAP8oKCj/KSkp/ycnJ/8AAAD/Li4u//////+t&#13;&#10;ra3/AAAA/6Wlpf///////////////////////////0FBQf9OTk7/////////////////NDQ0/1tb&#13;&#10;W////////////15eXv8iIiL/+vr6/xgYGP+CgoL//////62trf8AAAD/Pj4+/1VVVf9VVVX/VVVV&#13;&#10;/56en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7u7v8ICAj/aWlp/6urq/+rq6v/q6ur/2JiYv8AAAD/ysrK/9HR0f8A&#13;&#10;AAD/YGBg////////////////////////////QUFB/0lJSf////////////////80NDT/W1tb////&#13;&#10;////////vb29/wAAAP9xcXH/AwMD/+Tk5P//////0tLS/wAAAP9+fn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kZGR/wYGBv/r6+v/////////////////5OTk/wMDA/9mZmb//////zw8PP8M&#13;&#10;DAz/iIiI/93d3f+tra3/39/f//////9qamr/ExMT/+Li4v/9/f3//////zQ0NP9bW1v/////////&#13;&#10;///+/v7/Hh4e/wAAAP9MTEz/////////////////Pz8//xYWFv+ioqL/7+/v/8vLy//Ozs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uLi7/V1dX////////////////////////////TExM/w0NDf/39/f/5OTk/0BAQP8A&#13;&#10;AAD/AAAA/xQUFP/IyMj//////8/Pz/8kJCT/AQEB/319ff//////NDQ0/1tbW///////////////&#13;&#10;//97e3v/AAAA/7Gxsf/////////////////m5ub/SkpK/wEBAf8AAAD/DAwM/46Oj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3t7f/p&#13;&#10;6en////////////////////////////i4uL/+vr6////////////////////////////////////&#13;&#10;////////////////////////////////////////9PT0/+Hh4f/+/v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qqq/7i4u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f39/zs7O/+ZmZn////////////z8/P/&#13;&#10;NjY2/4aGhv////////////////9HR0f/sLCw//////////////////////////////////////9i&#13;&#10;YmL/fn5+//////////////////////////////////////80NDT/W1tb////////////YmJi/35+&#13;&#10;f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Ojo6/0JCQv///////////7u7u/8AAAD/&#13;&#10;MTEx////////////1NTU/wAAAP/a2tr//////////////////////////////////////3x8fP+V&#13;&#10;lZX///////////+YmJj/k5OT/////////////////zQ0NP9bW1v///////////98fHz/lZWV////&#13;&#10;/////////////////////////////////////////////5iYmP+Tk5P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8fHz/CAgI//f39///////fn5+/wAAAP8DAwP/&#13;&#10;8/Pz//////+MjIz/IiIi////////////3d3d/6mpqf/Gxsb/////////////////0tLS/93d3f//&#13;&#10;////29vb/zIyMv88PDz/xsbG/+Pj4///////NDQ0/1tbW////////////9LS0v/d3d3/////////&#13;&#10;////////5OTk/6enp/+4uLj/7+/v///////b29v/MjIy/zw8PP/Gxsb/4+Pj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UFB/zk5Of/Gxsb/BwcH//j4+P83Nzf/R0dH/7Ozs/8GBgb/&#13;&#10;8/Pz////////////6enp/7+/v/9ycnL/AAAA/+bm5v//////NDQ0/1tbW////////////0FBQf9O&#13;&#10;Tk7/////////////////NDQ0/1tbW////////////zQ0NP9bW1v///////////85OTn/DQ0N/4aG&#13;&#10;hv/v7+//////////////////QUFB/05OT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Dg4P/BAQE/3x8fP88PDz//////3Jycv8PDw//aGho/0FBQf//////&#13;&#10;/////3Fxcf8KCgr/Ojo6/0RERP8AAAD/5ubm//////80NDT/W1tb////////////QUFB/05OTv//&#13;&#10;//////////////80NDT/W1tb////////////NDQ0/1tbW////////////+jo6P9VVVX/AwMD/xgY&#13;&#10;GP/Gxsb///////////9BQUH/Tk5O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XFxf8AAAD/CgoK/3p6ev//////rKys/wAAAP8FBQX/iYmJ//////+3t7f/&#13;&#10;AAAA/6Wlpf//////qamp/wAAAP/m5ub//////zQ0NP9bW1v///////////9BQUH/SUlJ////////&#13;&#10;/////////zQ0NP9bW1v///////////80NDT/W1tb///////////////////////W1tb/Hx8f/0hI&#13;&#10;SP///////////0FBQf9JSU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/v7/wwMDP8AAAD/t7e3///////m5ub/AAAA/wAAAP/R0dH//////7i4uP8AAAD/&#13;&#10;lJSU/729vf9AQED/AAAA/8fHx///////NDQ0/1tbW////////////2pqav8TExP/4uLi//39/f//&#13;&#10;////NDQ0/1tbW////////////zQ0NP9bW1v///////n5+f+Kior/0dHR/+jo6P8qKir/SUlJ////&#13;&#10;////////ampq/xMTE//i4uL//f39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SUlJ/wICAv/x8fH///////////8hISH/GRkZ/////////////f39/0tLS/8BAQH/&#13;&#10;CgoK/4ODg/8bGxv/CAgI/+7u7v80NDT/W1tb////////////z8/P/yQkJP8BAQH/fX19//////80&#13;&#10;NDT/W1tb////////////NDQ0/1tbW///////9fX1/yQkJP8BAQH/AgIC/z09Pf/W1tb/////////&#13;&#10;///Pz8//JCQk/wEBAf99fX3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jo6P/5+fn/&#13;&#10;//////b29v/p6en//////////////////////////////////////+Li4v/6+vr/////////////&#13;&#10;//////////////////////////////////////////Hx8f/t7e3/////////////////////////&#13;&#10;////////4uLi//r6+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n5+f//v7+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7m5uf+IiIj/5ubm///////R0dH/MjIy/wAAAP8bGxv/y8vL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UVFR/wAAAP/p6en//////zIyMv8AAAD/AAAA/wAAAP9HR0f/////////////////////////////&#13;&#10;////////////////////////////////////////////////////////////////////QUFB/yoq&#13;&#10;Kv8qKir/Kioq/yoqKv/c3Nz//////3p6ev8qKir/Kioq/yoqKv+srKz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yMjL/&#13;&#10;Hx8f//////++vr7/AAAA/wAAAP9TU1P/IyMj/wgICP/19fX/////////////////////////////&#13;&#10;///////////////////////////////////////////////////////////////ExMT/vr6+/76+&#13;&#10;vv+Pj4//Dw8P/+/v7///////XV1d/35+fv/Q0ND/0NDQ/+3t7f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/v7//v7+//7+/v/+/&#13;&#10;v7//v7+//7+/v/+/v7//v7+//7+/v/+/v7//v7+//7+/v/+/v7//v7+//7+/v/+/v7//v7+//7+/&#13;&#10;v/+/v7//v7+//7+/v/+/v7//v7+//7+/v/+/v7//v7+//7+/v/+/v7//v7+//7+/v/+/v7//v7+/&#13;&#10;/7+/v/+/v7//v7+//7+/v/+/v7//z8/P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zY2Nv8ZGRn/&#13;&#10;/v7+/0tLS/8AAAD/KSkp//z8/P+Pj4//AAAA/8DAwP//////////////////////////////////&#13;&#10;/////////////////////////////////////////////////////////////////////f39/zg4&#13;&#10;OP+Tk5P///////////9dXV3/nJyc////////////////////////////////////////////YGBg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wAAAP8AAAD/AAAA/wAAAP8A&#13;&#10;AAD/AAAA/wAAAP8AAAD/AAAA/wAAAP8AAAD/AAAA/wAAAP8AAAD/AAAA/wAAAP8AAAD/AAAA/wAA&#13;&#10;AP8AAAD/AAAA/wAAAP8AAAD/AAAA/wAAAP8AAAD/AAAA/wAAAP8AAAD/AAAA/wAAAP8AAAD/AAAA&#13;&#10;/wAAAP8AAAD/AAAA/wAAAP87Ozv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dnZ2/x4eHv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d3d3/wAAAP8YGBj/&#13;&#10;AAAA/wAAAP+fn5///////3Nzc/8AAAD/1tbW////////////////////////////////////////&#13;&#10;//////////////////////////////////////////////////////////////+Xl5f/Ly8v//z8&#13;&#10;/P///////////11dXf8cHBz/a2tr/7+/v/////////////////////////////////9gYG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qKio/6ioqP+oqKj/qKio/6ioqP+o&#13;&#10;qKj/qKio/6ioqP+oqKj/qKio/6ioqP+oqKj/qKio/6ioqP+oqKj/qKio/6ioqP+oqKj/GBgY/0hI&#13;&#10;SP+oqKj/qKio/6ioqP+oqKj/qKio/6ioqP+oqKj/qKio/6ioqP+oqKj/qKio/6ioqP+oqKj/qKio&#13;&#10;/6ioqP+oqKj/qKio/66urv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9gYGD/&#13;&#10;GBgY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+vr7/AAAA/wAAAP8AAAD/&#13;&#10;OTk5//7+/v//////NDQ0/wMDA//5+fn/////////////////////////////////////////////&#13;&#10;////////////////////////////////////////////////////6urq/xEREf/ExMT/////////&#13;&#10;////////+/v7/9vb2/+Li4v/AgIC/8bGxv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f39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jo6P/UFBQ/3x8fP/k5OT/&#13;&#10;//////z8/P88PDz/UVFR////////////////////////////////////////////////////////&#13;&#10;//////////////////////////////////////////////9ra2v/RkZG////////////////////&#13;&#10;//////////////////8rKyv/gICA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/f3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6urq/wUFBf+goKD/////////////////////////&#13;&#10;////////7+/v/wwMDP+rq6v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39/f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mpqb/CAgI//Hx8f//////////////////////R0dH/zU1&#13;&#10;Nf8dHR3/ZWVl//7+/v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f39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+/v7/x8fH/6ioqP+oqKj/qKio/6ioqP+oqKj/&#13;&#10;qKio//j4+P//////////////////////////////////////////////////////////////////&#13;&#10;///////////////////////////////////////////////////////////////w8PD/19fX//z8&#13;&#10;/P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/f3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zMzM/x0dHf8AAAD/AAAA/wAAAP8AAAD/AAAA/wAAAP8AAAD/&#13;&#10;6Ojo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39/f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WVlb/AAAA/wAAAP8AAAD/AAAA/wAAAP8AAAD/AAAA/wAAAP/o6Oj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f39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zIyMv8AAAD/ampq/83Nzf/X19f/19fX/9fX1//X19f/19fX//39/f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/f3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dXV1/wAAAP+np6f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39/f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w8PD/OTk5/xsbG//S0tL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f39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9fX/8DAwP/AAAA/wQEBP8ODg7/Dg4O/w4ODv8ODg7/Dg4O/+rq6v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/f3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VFRU&#13;&#10;/wAAAP8AAAD/AAAA/wAAAP8AAAD/AAAA/wAAAP8AAAD/6Ojo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39/f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hoaH/cnJy&#13;&#10;/3Jycv9ycnL/cnJy/3Jycv9ycnL/cnJy/3Jycv/z8/P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+/v7/9PT0//7+/v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/&#13;&#10;f3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8vLy&#13;&#10;//Ly8v/y8vL/7u7u/21tbf8AAAD/1tbW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39/f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u7u7/TU1N/wYGBv8AAAD/AAAA&#13;&#10;/wAAAP8AAAD/AAAA/wAAAP/FxcX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f39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d3d/8AAAD/AAAA/wAAAP8AAAD/AAAA&#13;&#10;/wAAAP8AAAD/GBgY//v7+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/f3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OTk5/wAAAP9ra2v/bm5u/wAAAP+Dg4P/k5OT&#13;&#10;/wAAAP+JiYn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39/f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pKSn/ISEh//////+6urr/AAAA/6ampv//////SEhI&#13;&#10;/woKCv/z8/P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f39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NTU/8NDQ3/+vr6/9XV1f8AAAD/QUFB/8rKyv84ODj/AAAA&#13;&#10;/8PDw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/f3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hISE/wAAAP/AwMD//v7+/yUlJf8AAAD/AAAA/wAAAP8HBwf/7+/v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39/f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MzMz/Y2Nj/7m5uf//////ubm5/woKCv8AAAD/AwMD/3R0dP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f39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5+fn/7Gxsf/l5eX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/f3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Ly8v/QUFB/w4ODv+Xl5f/8/Pz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BwcH/iYmJ/3BwcP/Y2Nj//////2hoaP95eXn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39/f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jo6O/xEREf8gICD/CQkJ/ygnKP8qKir/7+/v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8/Pz/PT09/wAAAP8AAAD/AAAA/7y8vP//////Ly8v/wgICP/9/f3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f39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vL&#13;&#10;y/8RERH/aGdo/zs7O/8PDw//d3Z3/zMzM/9eXl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+P&#13;&#10;j/8AAAD/AAAA/wQEBP8AAAD/vLy8//////9jY2P/AAAA/97e3v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/f3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g4OD/0BA&#13;&#10;QP93dnf/Ozs7/w8PD/93dnf/bGts/xcXF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Li4u/wIC&#13;&#10;Av/CwsL/xMTE/wAAAP+8vLz//////15eXv8AAAD/vb29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39/f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WVlb/SEhI/3d2&#13;&#10;d/87Ozv/Dw8P/3d2d/93dnf/CQkJ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xMTH/Dg4O//Pz&#13;&#10;8//Gxsb/AAAA/7y8vP/5+fn/EhIS/wAAAP/W1tb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f39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4+Pj/5+fn/9gYGD/ICAg/yIiIv8iIiL/d3Z3/zs7&#13;&#10;O/8PDw//d3Z3/1JRUv8wMD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9fX/8AAAD/Ojo6/2ho&#13;&#10;aP8AAAD/U1NT/xwcHP8AAAD/DQ0N//r6+v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/f3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f39/+/v7//f39//0BAQP8gICD/YGBg/5+fn//f39//9/f3/yMjI/86Ojr/ODg4/w8P&#13;&#10;D/9dXF3/FRQV/7a2t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1tbW/wgICP8AAAD/AAAA/wAA&#13;&#10;AP8AAAD/AAAA/wAAAP+QkJD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39/f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39/f/5+fn/9g&#13;&#10;YGD/GBgY/0BAQP9/f3//v7+///v7+///////////////////////5+fn/0pKSv8HBwf/AwMD/xcX&#13;&#10;F/+enp7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u7u7/yQkJP8AAAD/AAAA/wAA&#13;&#10;AP8JCQn/i4uL//39/f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f39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f39/+/v7//f39//ygoKP8gICD/YGBg/5+fn//v&#13;&#10;7+///////////////////////////////////////////////////////319ff8dHR3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9bW1v+1tbX/y8vL//T0&#13;&#10;9P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/f3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39/f/5+fn/9ISEj/EBAQ/0BAQP9/f3//19fX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39/f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f39/+/v7//&#13;&#10;aGho/yAgIP8gICD/YGBg/7e3t//39/f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U1NT/vLy8/7y8vP+8vLz/vLy8/7y8vP+8vLz/vLy8/7y8vP+8vLz/vLy8/7y8&#13;&#10;vP/6+vr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f39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39/f/4eHh/9AQED/EBAQ/0BAQP+Xl5f/&#13;&#10;39/f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hYWP8AAAD/AAAA/wAAAP8AAAD/AAAA/wAAAP8AAAD/AAAA/wAAAP8AAAD/AAAA/+jo&#13;&#10;6P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/f3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f39/+np6f/YGBg/yAgIP8gICD/eHh4/7+/v//39/f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FhY/wAAAP8AAAD/AAAA/wAAAP8AAAD/AAAA/wAAAP8AAAD/AAAA/wAAAP8AAAD/6Ojo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39/f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x8fH&#13;&#10;/39/f/9AQED/EBAQ/1hYWP+fn5//39/f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0&#13;&#10;dHT/AAAA/wAAAP8AAAD/Nzc3/5KSkv/X19f/3Nzc/9zc3P/c3Nz/3Nzc/9zc3P/9/f3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f39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Pj4/+fn5//YGBg/yAgIP84ODj/f39/&#13;&#10;/7+/v//39/f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e&#13;&#10;3t7/hYWF/ysrK/8AAAD/AAAA/xUVFf9ra2v/xsbG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/f3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39/f/v7+//39/f/9AQED/ICAg/2BgYP+fn5//39/f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DQ0P92dnb/HR0d/wAAAP8AAAD/IiIi/3x8fP/o6Oj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39/f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/f&#13;&#10;3/+fn5//YGBg/xgYGP9AQED/f39//7+/v//7+/v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fn5+/wAAAP8AAAD/AAAA/66urv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f39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39/f/v7+//39/f/8oKCj/ICAg/2Bg&#13;&#10;YP+fn5//7+/v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7+/v/C&#13;&#10;wsL/a2tr/xcXF/8AAAD/AAAA/wAAAP8AAAD/sbGx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/f3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/f3/+fn5//SEhI/xAQEP9AQED/f39//9fX1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nJyf9xcXH/HBwc/wAAAP8A&#13;&#10;AAD/AAAA/wAAAP8jIyP/enp6/9HR0f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39/f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3&#13;&#10;9/f/v7+//2hoaP8gICD/ICAg/2BgYP+3t7f/9/f3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kZGT/AAAA/wAAAP8AAAD/AAAA/xwcHP9z&#13;&#10;c3P/ysrK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f39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/f3/+Hh4f/QEBA/xAQEP9A&#13;&#10;QED/l5eX/9/f3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hYWP8AAAD/AAAA/wAAAP8+Pj7/eHh4/3p6ev96&#13;&#10;enr/enp6/3p6ev96enr/enp6//T09P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/f3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39/f/p6en/2BgYP8gICD/ICAg/3h4eP+/v7//9/f3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FhY/wAAAP8AAAD/AAAA/wAAAP8AAAD/AAAA/wAAAP8A&#13;&#10;AAD/AAAA/wAAAP8AAAD/6Ojo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39/f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+/v7/7+/v/9/f3//QEBA/xAQEP9YWFj/n5+f/9/f3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kpKT/cnJy/3Jycv9ycnL/cnJy/3Jycv9ycnL/cnJy/3Jycv9y&#13;&#10;cnL/cnJy/3Jycv/z8/P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f39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n5+f/2BgYP8cHBz/&#13;&#10;ODg4/39/f/+/v7//9/f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/f3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/f3/7+/v/9/f3//KCgo/xwcHP9gYGD/n5+f/9/f3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39/f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f39//l5eX/0BAQP8QEBD/QEBA/39/f/+/v7//+/v7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f39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/f3/6enp/9gYGD/ICAg&#13;&#10;/yAgIP9gYGD/n5+f/+/v7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/f3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f39/+/v7//f39//0BAQP8QEBD/QEBA/39/f//X19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39/f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39/f/5+fn/9gYGD/EBAQ/yAgIP9gYGD/t7e3//f39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f39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+/v7//eHh4/yAg&#13;&#10;IP8ICAj/QEBA/5eXl//f39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/f3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9/f/4eHh/9AQED/CAgI/yAgIP94eHj/v7+/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ZmZn/Dg4O/w4ODv8ODg7/&#13;&#10;Dg4O/w4ODv8ODg7/Dg4O/w4ODv8ODg7/Dg4O/w4ODv8ODg7/6urq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39/f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f39/+3t7f/aGho/yAgIP8ICAj/WFhY/5+fn//f39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5KSkv8AAAD/AAAA/wAAAP8AAAD/&#13;&#10;AAAA/wAAAP8AAAD/AAAA/wAAAP8AAAD/AAAA/wAAAP/o6Oj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f39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09PT/4ODg/9M&#13;&#10;TEz/DAwM/yQkJP98fHz/v7+///f39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xMTE/3Jycv9ycnL/cnJy/3Jycv9ycnL/&#13;&#10;cnJy/3Jycv9ycnL/cnJy/3Jycv9ycnL/cnJy//Pz8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v7+/+3t7f/cHBw/ygoKP8QEBD/UFBQ/5eXl//j&#13;&#10;4+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7+/v/09PT//v7+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39/&#13;&#10;f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19fX/4eHh/9AQED/EBAQ/zg4OP9/f3//09PT//v7+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v7+//y8vL/&#13;&#10;8vLy//Ly8v/u7u7/bW1t/wAAAP/W1tb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f39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Pz8/+rq6v/&#13;&#10;cHBw/xgYGP8kJCT/YGBg/6Ojo//r6+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7u7v9NTU3/BgYG/wAAAP8AAAD/&#13;&#10;AAAA/wAAAP8AAAD/AAAA/8XFxf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/f3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8PD/4eHh/9AQED/EBAQ/0RERP+Li4v/&#13;&#10;y8vL//v7+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d3d3/wAAAP8AAAD/AAAA/wAAAP8AAAD/&#13;&#10;AAAA/wAAAP8YGBj/+/v7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39/f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Pj4/+jo6P/VFRU/xgYGP8oKCj/aGho/6urq//v7+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5OTn/AAAA/2tra/9ubm7/AAAA/4ODg/+Tk5P/&#13;&#10;AAAA/4mJif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f39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t7e3&#13;&#10;/39/f/80NDT/EBAQ/0RERP+Li4v/z8/P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ykpKf8hISH//////7q6uv8AAAD/pqam//////9ISEj/&#13;&#10;CgoK//Pz8///////////////////////////////////////////////////////////////////&#13;&#10;//////////////////////////////////////////////////////////////////////////7+&#13;&#10;/v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/f3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PT0/+Tk5P/RERE/xQUFP8sLCz/bGxs&#13;&#10;/7+/v//39/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U1NT/w0NDf/6+vr/1dXV/wAAAP9BQUH/ysrK/zg4OP8AAAD/&#13;&#10;w8PD////////////////////////////////////////////////////////////////////////&#13;&#10;////////////////////QUFB/yoqKv8qKir/Kioq/yoqKv/c3Nz//////9nZ2f8yMjL/ExMT/1JS&#13;&#10;Uv/09PT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39/f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39/f/p6en/2BgYP8kJCT/EBAQ/0xMTP+Xl5f/4+Pj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EhIT/AAAA/8DAwP/+/v7/JSUl/wAAAP8AAAD/AAAA/wcHB//v7+//&#13;&#10;////////////////////////////////////////////////////////////////////////////&#13;&#10;///////////////ExMT/vr6+/76+vv+Pj4//Dw8P/+/v7///////QUFB/5SUlP/9/f3/WFhY/4GB&#13;&#10;gf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f39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fH&#13;&#10;x/9/f3//QEBA/wgICP84ODj/f39//8fHx//39/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zMzP9jY2P/ubm5//////+5ubn/CgoK/wAAAP8DAwP/dHR0////////////&#13;&#10;////////////////////////////////////////////////////////////////////////////&#13;&#10;/////////////////////f39/zg4OP+Tk5P///////f39/8PDw//9/f3///////AwMD/Pz8/////&#13;&#10;////////////////////////YGBg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zY2Nv9sbGz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AwMD/h4eH/1FRUf8bGxv/GBgY/1FR&#13;&#10;Uf+Hh4f/vb29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bGxs/xsbG/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n5+f/sbGx/+Xl5f//////////////////////&#13;&#10;////////////////////////////////////////////////////////////////////////////&#13;&#10;//////////////+Xl5f/Ly8v//z8/P//////vr6+/x8fH////////////+Dg4P8HBwf/9vb2////&#13;&#10;//////////////////9gYGD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NTU1/2pqav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zs7O/6CgoP9qamr/NTU1/woKCv81NTX/ampq/6CgoP/S0tL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9qamr/Gxsb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6urq/xEREf/ExMT///////////+1tbX/IiIi////////////4uLi/wMDA//y8vL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f39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f&#13;&#10;39//n5+f/2BgYP8QEBD/ICAg/2BgYP+fn5//7+/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+/v7/x8fH/6ioqP+oqKj/qKio/6ioqP+oqKj/qKio//j4+P//////////////////////&#13;&#10;//////////////////////////////////////////////////////////////////////////9r&#13;&#10;a2v/RkZG//////////////////Hx8f8PDw///Pz8///////Hx8f/NTU1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/f3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9/f3/7+/v/9/f3//KCgo/wgICP9A&#13;&#10;QED/f39//9fX1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zMzM&#13;&#10;/x0dHf8AAAD/AAAA/wAAAP8AAAD/AAAA/wAAAP8AAAD/6Ojo////////////////////////////&#13;&#10;////////////////////////////////////////////////////////////////6urq/wUFBf+g&#13;&#10;oKD//////////////////////zU1Nf+xsbH//////25ubv91dXX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39/f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f39//n5+f/0hISP8ICAj/ICAg/2BgYP+3t7f/9/f3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WVlb/AAAA&#13;&#10;/wAAAP8AAAD/AAAA/wAAAP8AAAD/AAAA/wAAAP/o6Oj/////////////////////////////////&#13;&#10;//////////////////////////////////////////////////////////+mpqb/CAgI//Hx8f//&#13;&#10;////////////////////vr6+/xcXF/8yMjL/Kioq/+Tk5P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/f3/7+/v/9oaGj/ICAg/wgICP9AQED/l5eX/9/f3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zIyMv8AAAD/ampq&#13;&#10;/83Nzf/X19f/19fX/9fX1//X19f/19fX//39/f//////////////////////////////////////&#13;&#10;////////////////////////////////////////////////////////////////////////////&#13;&#10;////////////////////+Pj4/93d3f/+/v7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9gYGD/YGBg/2BgYP9gYGD/&#13;&#10;YGBg/2BgYP9gYGD//////////////////////2BgYP9gYGD/YGBg/2BgYP///////////0BAQP9/&#13;&#10;f3//YGBg/2BgYP9gYGD/YGBg/2BgYP9gYGD/YGBg/2BgYP//////////////////////YGBg/2Bg&#13;&#10;YP9gYG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h4eH/0BAQP8ICAj/&#13;&#10;ICAg/3h4eP+/v7//9/f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dXV1/wAAAP+np6f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0BAQP9AQED/QEBA/0BAQP9AQED/&#13;&#10;QEBA/0BAQP//////////////////////QEBA/0BAQP9AQED/QEBA////////////QEBA/39/f/9A&#13;&#10;QED/QEBA/0BAQP9AQED/QEBA/0BAQP9AQED/QEBA//////////////////////9AQED/QEBA/0BA&#13;&#10;QP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/f3/6enp/9gYGD/ICAg/wgICP9YWFj/n5+f/9/f3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w8PD/OTk5/xsbG//S0tL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cHBz/T09P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Hx8f/f39//0BAQP8ICAj/ODg4/39/f/+/v7//9/f3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9fX/8DAwP/AAAA/wQEBP8ODg7/Dg4O&#13;&#10;/w4ODv8ODg7/Dg4O/+rq6v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xAQEP8/Pz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4+Pj/5+fn/9gYGD/ICAg&#13;&#10;/xwcHP9gYGD/n5+f/9/f3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VFRU/wAAAP8AAAD/AAAA/wAAAP8AAAD/AAAA&#13;&#10;/wAAAP8AAAD/6Ojo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EBAQ/z8/P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f39/+/v7//f39//0BAQP8MDAz/QEBA/39/f/+/v7//+/v7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hoaH/cnJy/3Jycv9ycnL/cnJy/3Jycv9ycnL/cnJy&#13;&#10;/3Jycv/z8/P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QEBD/Pz8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39/f/5+fn/9gYGD/EBAQ/yAgIP9gYGD/n5+f/+/v7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xAQEP8/Pz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+/v7//f39//ygo&#13;&#10;KP8ICAj/QEBA/39/f//X19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EBAQ/z8/P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9/f/5+fn/9ISEj/CAgI/yAgIP9gYGD/t7e3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X1&#13;&#10;9f8ODg7/Dg4O//Dw8P9fX1//Dg4O/w4ODv8ODg7/Dg4O/w4ODv8ODg7/Dg4O/w4ODv/q6ur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QEBD/Pz8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f39/+/v7//aGho/yAgIP8ICAj/QEBA/5eXl//f39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PT0/wAA&#13;&#10;AP8AAAD/7u7u/1RUVP8AAAD/AAAA/wAAAP8AAAD/AAAA/wAAAP8AAAD/AAAA/+jo6P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AQEP8/Pz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39/f/4eHh/9A&#13;&#10;QED/CAgI/yAgIP94eHj/v7+///f39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6+vr/cnJy/3Jy&#13;&#10;cv/39/f/oaGh/3Jycv9ycnL/cnJy/3Jycv9ycnL/cnJy/3Jycv9ycnL/8/Pz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NDQ0/29vb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vr6/+np6f/YGBg/yAgIP8ICAj/WFhY/5+fn//f&#13;&#10;39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f39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z8/P/4uLi/9MTEz/DAwM/zAwMP94eHj/v7+///f39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/f3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Pz8/+zs7P/&#13;&#10;ZGRk/xQUFP8kJCT/VFRU/4+Pj//j4+P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xMTE/6am&#13;&#10;pv+mpqb/pqam/6ampv+mpqb/pqam/6qqqv+0tLT/1NTU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39/f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v7+//3x8fP88PDz/DAwM/zg4OP+Li4v/&#13;&#10;19fX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UVFT/AAAA/wAA&#13;&#10;AP8AAAD/AAAA/wAAAP8AAAD/AAAA/wAAAP8AAAD/RUVF/+Hh4f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cHBz/&#13;&#10;T09P////////////////////////////////////////////////////////////////////////&#13;&#10;////////////////////////////////////////////////////////////////////////////&#13;&#10;////////////////////////////////////////////////////////////////////////////&#13;&#10;/////////////////9/f3/+fn5//YGBg/yAgIP8cHBz/ZGRk/6enp//r6+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dXV/8AAAD/AAAA/wAA&#13;&#10;AP8AAAD/AAAA/wAAAP8AAAD/AAAA/wAAAP8AAAD/Q0ND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xAQEP8/Pz//&#13;&#10;////////////////////////////////////////////////////////////////////////////&#13;&#10;////////////////////////////////////////////////////////////////////////////&#13;&#10;///////////////////////////////////////////////////////////////////7+/v/y8vL&#13;&#10;/4eHh/8sLCz/DAwM/1BQUP+Tk5P/x8fH//v7+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8vL/wAAAP+EhIT/19fX/9fX&#13;&#10;1//MzMz/Kioq/xUVFf+jo6P/b29v/wICAv8AAAD/2tra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EBAQ/z8/P///////&#13;&#10;////////////////////////////////////////////////////////////////////////////&#13;&#10;////////////////////////////////////////////////////////////////////////////&#13;&#10;/////////////////////////////////////////////+vr6/+Tk5P/VFRU/xAQEP8oKCj/eHh4&#13;&#10;/8PDw//39/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TU1P/FBQU////////////////////&#13;&#10;///U1NT/AAAA/0JCQv//////Ojo6/wAAAP+1tbX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QEBD/Pz8/////////////&#13;&#10;////////////////////////////////////////////////////////////////////////////&#13;&#10;////////////////////////////////////////////////////////////////////////////&#13;&#10;///////////////////z8/P/u7u7/3x8fP84ODj/KCgo/1RUVP+Pj4//19fX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yoqKv8AAAD/w8PD/////////////////8zM&#13;&#10;zP8AAAD/BgYG//b29v90dHT/AAAA/6+vr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zQ0NP9vb2//////////////////&#13;&#10;////////////////////////////////////////////////////////////////////////////&#13;&#10;/////////////////////////////////////////////////////////////////////////9/f&#13;&#10;3/+fn5//UFBQ/wwMDP84ODj/g4OD/9PT0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UlJS/wAAAP8RERH/VFRU/4qKiv9ra2v/ICAg/wAA&#13;&#10;AP8KCgr/9vb2/0dHR/8AAAD/3t7e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39/f///////////////////////&#13;&#10;////////////////////////////////////////////////////////////////////////////&#13;&#10;///////////////////////////////////////////////v7+//n5+f/2BgYP8gICD/EBAQ/1BQ&#13;&#10;UP+jo6P/8/Pz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AwMD/BAQE/wAAAP8AAAD/AAAA/wAAAP8AAAD/AAAA/4WF&#13;&#10;hf/8/Pz/DQ0N/w8PD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f39/////////////////////////////&#13;&#10;////////////////////////////////////////////////////////////////////////////&#13;&#10;////////////////////+/v7/8vLy/+Li4v/TExM/xQUFP84ODj/f39//7u7u//7+/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zs7P/KCgo/wAAAP8AAAD/AAAA/wUFBf9mZmb/+fn5//f3&#13;&#10;9/+goKD/oaGh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/f3//////////////////////////////////&#13;&#10;///////////////////////////////////////////////////////////////////////////v&#13;&#10;7+//s7Oz/3BwcP8cHBz/FBQU/1RUVP+Xl5f/7+/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6enp/+Tk5P/09PT/4uLi/8LCwv/Pz8//8fHx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HBwc/09PT///////////////////////////////////////&#13;&#10;/////////////////////////////////////////////////////9fX1/+Pj4//NDQ0/wwMDP9M&#13;&#10;TEz/i4uL/8vLy//7+/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sLCz/AAAA/6ampv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QEBD/Pz8/////////////////////////////////////////////&#13;&#10;///////////////////////////z8/P/r6+v/1xcXP8cHBz/JCQk/2RkZP+jo6P/5+fn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pqav8AAAD/jo6O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/f3/w0NDf81NTX/+/v7////////////////////////////////////////////&#13;&#10;+/v7/7+/v/9/f3//PDw8/xAQEP9ISEj/n5+f/9/f3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4eHh/y0tLf8ZGRn/1dXV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5eXl/8PDw//AwMD/wcHB/8XFxf/v7+////////////////////////n5+f/n5+f/2BgYP8gICD/&#13;&#10;NDQ0/3R0dP+zs7P/9/f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f&#13;&#10;X1//AgIC/wAAAP8FBQX/Dg4O/w4ODv8ODg7/Dg4O/w4ODv/q6ur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Xl5f/EhIS&#13;&#10;/2RjZP8ICAj/HR0d/1RTVP8MDAz/xMTE/8vLy/+Li4v/ODg4/xQUFP9MTEz/m5ub/+/v7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RUVP8A&#13;&#10;AAD/AAAA/wAAAP8AAAD/AAAA/wAAAP8AAAD/AAAA/+jo6P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yYmJv9ZWFn/d3Z3&#13;&#10;/wgICP8dHR3/d3Z3/zs6O/8ODg7/RERE/4ODg//Hx8f/+/v7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oaGh/3Jycv9y&#13;&#10;cnL/cnJy/3Jycv9ycnL/cnJy/3Jycv9ycnL/8/Pz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DAwM/3d2d/93dnf/CAgI&#13;&#10;/x0dHf93dnf/WVhZ/z09P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v7+//T09P/+/v7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lJSX/X15f/3d2d/8ICAj/HR0d&#13;&#10;/3d2d/9DQkP/ZGRk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+/v7//Ly8v/y&#13;&#10;8vL/8vLy/+7u7v9tbW3/AAAA/9bW1v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5KSkv8aGhr/bm1u/xgYGP80NDT/YWBh&#13;&#10;/xEREf/Hx8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7u7u/01NTf8GBgb/AAAA/wAAAP8A&#13;&#10;AAD/AAAA/wAAAP8AAAD/xcXF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Z2dv8ODg7/DQ0N/xYWFv8MDAz/pqam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3d3f/AAAA/wAAAP8AAAD/AAAA/wAAAP8A&#13;&#10;AAD/AAAA/xgYGP/7+/v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Pj4/8sLCz/WVlZ/+vr6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zk5Of8AAAD/a2tr/25ubv8AAAD/g4OD/5OTk/8A&#13;&#10;AAD/iYmJ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/f3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KSkp/yEhIf//////urq6/wAAAP+mpqb//////0hISP8K&#13;&#10;Cgr/8/Pz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HBwc/09PT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TU1P/DQ0N//r6+v/V1dX/AAAA/0FBQf/Kysr/ODg4/wAAAP/D&#13;&#10;w8P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QEBD/Pz8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4SEhP8AAAD/wMDA//7+/v8lJSX/AAAA/wAAAP8AAAD/BwcH/+/v7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xAQEP8/Pz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zMzM/2NjY/+5ubn//////7m5uf8KCgr/AAAA/wMDA/90dHT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EBAQ/z8/P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fn5/+xsbH/5eXl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0NDT/b29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/f3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1NTU/7y8vP+8vLz/&#13;&#10;vLy8/7y8vP+8vLz/vLy8/7y8vP+8vLz/vLy8/7y8vP+8vLz/+vr6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39/f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YWFj/AAAA/wAAAP8AAAD/&#13;&#10;AAAA/wAAAP8AAAD/AAAA/wAAAP8AAAD/AAAA/wAAAP/o6Oj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f39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hYWP8AAAD/AAAA/wAAAP8AAAD/&#13;&#10;AAAA/wAAAP8AAAD/AAAA/wAAAP8AAAD/AAAA/+jo6P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xwc&#13;&#10;HP9PT0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dHR0/wAAAP8AAAD/AAAA/zc3N/+SkpL/&#13;&#10;19fX/9zc3P/c3Nz/3Nzc/9zc3P/c3Nz//f39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EBAQ/z8/&#13;&#10;P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r6+v/39/f/9/f3//f39//39/f&#13;&#10;/9/f3//f39//39/f//Pz8//////////////////r6+v/39/f/9/f3//f39//8/Pz//////9/f3//&#13;&#10;ICAg/+vr6//f39//39/f/9/f3//f39//39/f/9/f3//f39//8/Pz/////////////////+vr6//f&#13;&#10;39//39/f/9/f3//z8/P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3t7e/4WFhf8rKyv/AAAA/wAAAP8VFRX/&#13;&#10;a2tr/8bGxv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QEBD/Pz8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8AAAD/AAAA/wAAAP8AAAD/AAAA&#13;&#10;/wAAAP8AAAD/n5+f/////////////////2BgYP8AAAD/AAAA/wAAAP+fn5///////19fX/8SEhL/&#13;&#10;YGBg/wAAAP8AAAD/AAAA/wAAAP8AAAD/AAAA/wAAAP+fn5//////////////////YGBg/wAAAP8A&#13;&#10;AAD/AAAA/5+fn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Q0ND/dnZ2/x0dHf8AAAD/&#13;&#10;AAAA/yIiIv98fHz/6Ojo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xAQEP8/Pz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6+vr/9/f3//f39//39/f/9/f3//f39//39/f&#13;&#10;/9/f3//z8/P/////////////////6+vr/9/f3//f39//39/f//Pz8///////Pz8//wQEBP/r6+v/&#13;&#10;39/f/9/f3//f39//39/f/9/f3//f39//39/f//Pz8//////////////////r6+v/39/f/9/f3//f&#13;&#10;39//8/Pz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+/v7/35+fv8AAAD/&#13;&#10;AAAA/wAAAP+urq7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EBAQ/z8/P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/Pz//BAQE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+/v7/wsLC/2tra/8XFxf/AAAA/wAAAP8AAAD/&#13;&#10;AAAA/7Gxsf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QEBD/Pz8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PDw/+fn5//n5+f/5+fn/+fn5//n5+f/5+fn/+fn5//n5+f&#13;&#10;/5+fn/+fn5//n5+f/5+fn/+fn5//n5+f/5+fn/+fn5//n5+f/xAQEP8AAAD/n5+f/5+fn/+fn5//&#13;&#10;n5+f/5+fn/+fn5//n5+f/5+fn/+fn5//n5+f/5+fn/+fn5//n5+f/5+fn/+fn5//n5+f/5+fn/+f&#13;&#10;n5//8/Pz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Jycn/cXFx/xwcHP8AAAD/AAAA/wAAAP8AAAD/IyMj/3p6ev/R0dH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xAQEP8/Pz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dHR0/yAgIP8gICD/ICAg/yAgIP8gICD/ICAg/yAgIP8gICD/ICAg&#13;&#10;/yAgIP8gICD/ICAg/yAgIP8gICD/ICAg/yAgIP8gICD/AAAA/wAAAP8gICD/ICAg/yAgIP8gICD/&#13;&#10;ICAg/yAgIP8gICD/ICAg/yAgIP8gICD/ICAg/yAgIP8gICD/ICAg/yAgIP8gICD/ICAg/yAgIP/j&#13;&#10;4+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GRk/wAAAP8AAAD/AAAA/wAAAP8cHBz/c3Nz/8rKyv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EBAQ/z8/P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YWFj/AAAA/wAAAP8AAAD/Pj4+/3h4eP96enr/enp6/3p6ev96enr/enp6/3p6ev/09PT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0NDT/b29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hYWP8AAAD/AAAA/wAAAP8AAAD/AAAA/wAAAP8AAAD/AAAA/wAAAP8AAAD/AAAA/+jo6P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/f3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pKSk&#13;&#10;/3Jycv9ycnL/cnJy/3Jycv9ycnL/cnJy/3Jycv9ycnL/cnJy/3Jycv9ycnL/8/Pz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39/f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f39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xwcHP9PT0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EBAQ/z8/P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Q&#13;&#10;EBD/Pz8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f39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xAQEP8/&#13;&#10;Pz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7Ozs/09PT/8SEhL/FBQU/3x8fP//&#13;&#10;/////////3p6ev8qKir/Kioq/yoqKv+srKz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NDQ0/29vb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ISEj/U1NT/+bm5v/y8vL/2dnZ////////&#13;&#10;////XV1d/35+fv/Q0ND/0NDQ/+3t7f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f39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2tra/6ampv+mpqb/pqam/6ampv+mpqb/pqam/6ampv+mpqb/pqam&#13;&#10;/6ampv+mpqb/pqam//j4+P//////////////////////////////////////////////////////&#13;&#10;////////////////////////////////39/f/wAAAP/Kysr/+fn5//////////////////////9d&#13;&#10;XV3/nJyc////////////////////////////////////////////YGBg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zExMf9hYWH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SkpL/AAAA/wAAAP8AAAD/AAAA/wAAAP8AAAD/AAAA/wAAAP8AAAD/AAAA&#13;&#10;/wAAAP8AAAD/6Ojo////////////////////////////////////////////////////////////&#13;&#10;//////////////////////////+7u7v/AAAA/0ZGRv8XFxf/Ozs7/8bGxv///////////11dXf8c&#13;&#10;HBz/a2tr/7+/v/////////////////////////////////9gYGD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Ozs7/3V1df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KSkv8AAAD/AAAA/wAAAP8AAAD/AAAA/wAAAP8AAAD/AAAA/wAAAP8AAAD/AAAA&#13;&#10;/wAAAP/o6Oj/////////////////////////////////////////////////////////////////&#13;&#10;/////////////////////7a2tv8AAAD/qKio//7+/v95eXn/Q0ND////////////+/v7/9vb2/+L&#13;&#10;i4v/AgIC/8bGxv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cHBz/T09P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7+/v/9jY2P/Y2Nj/2NjY/6enp/8AAAD/fn5+/9jY2P/Y2Nj/19fX/1dXV/8CAgL/o6Oj&#13;&#10;//39/f//////////////////////////////////////////////////////////////////////&#13;&#10;////////////////8PDw/wMDA//w8PD//////8nJyf8LCwv//f39//////////////////////8r&#13;&#10;Kyv/gICA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xAQEP8/Pz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U1NT/xAQEP/+/v7//////////////////Pz8/xgYGP8TExP//f39&#13;&#10;////////////////////////////////////////////////////////////////////////////&#13;&#10;////////////////MzMz/5ubm///////j4+P/1hYWP//////////////////////7+/v/wwMDP+r&#13;&#10;q6v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EBAQ/z8/P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rKyv/BgYG/97e3v/////////////////v7+//Dw8P/wAAAP/Ly8v/////&#13;&#10;////////////////////////////////////////////////////////////////////////////&#13;&#10;//////////+2trb/DAwM/yYmJv88PDz/0NDQ////////////R0dH/zU1Nf8dHR3/ZWVl//7+/v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QEBD/Pz8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NTU/8AAAD/EBAQ/1FRUf+IiIj/cnJy/y4uLv8AAAD/AAAA/9LS0v//////////&#13;&#10;////////////////////////////////////////////////////////////////////////////&#13;&#10;///////////5+fn/4ODg///////////////////////w8PD/19fX//z8/P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AQEP8/Pz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wcHB/wUFBf8AAAD/AAAA/wAAAP8AAAD/AAAA/wAAAP8sLCz//Pz8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EBAQ/z8/P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uLi4/y8vL/8AAAD/AAAA/wAAAP8AAAD/SUlJ/9/f3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QEBD/Pz8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bm5v/FxcX/yMjI/+np6f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xAQEP8/Pz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BwcH/iYmJ/3BwcP/Y2Nj//////2hoaP95eXn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NDQ0/29vb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8/Pz/PT09/wAA&#13;&#10;AP8AAAD/AAAA/7y8vP//////Ly8v/wgICP/9/f3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f39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+Pj/8AAAD/AAAA/wQE&#13;&#10;BP8AAAD/vLy8//////9jY2P/AAAA/97e3v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/f3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Li4u/wICAv/CwsL/xMTE/wAA&#13;&#10;AP+8vLz//////15eXv8AAAD/vb29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39/f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xMTH/Dg4O//Pz8//Gxsb/AAAA/7y8&#13;&#10;vP/5+fn/EhIS/wAAAP/W1tb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cHBz/T09P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9fX/8AAAD/Ojo6/2hoaP8AAAD/U1NT/xwc&#13;&#10;HP8AAAD/DQ0N//r6+v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xAQEP8/Pz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1tbW/wgICP8AAAD/AAAA/wAAAP8AAAD/AAAA/wAA&#13;&#10;AP+QkJD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EBAQ/z8/P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u7u7/yQkJP8AAAD/AAAA/wAAAP8JCQn/i4uL//39&#13;&#10;/f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QEBD/Pz8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+/v7/9bW1v+1tbX/y8vL//T09P/5+fn/8vLy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zQ0NP9vb2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aGho/yYmJv///////////////////////////319ff8AAAD/2dnZ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39/f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+/v7//Ly8v9OTk7/CAgI//Ly8v/y8vL/8vLy//Ly8v/Ozs7/MDAw/wAAAP/ExMT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f39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q&#13;&#10;qqr/AAAA/wAAAP8AAAD/AAAA/wAAAP8AAAD/AAAA/wAAAP8AAAD/EBAQ//r6+v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fHx/+/v7//v7+//zAwMP9fX1//v7+//7+/v//X19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bGxv8A&#13;&#10;AAD/AAAA/wAAAP8AAAD/AAAA/wAAAP8AAAD/AAAA/wMDA/91dXX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AAAA&#13;&#10;/ygoKP8oKCj/BAQE/wwMDP8oKCj/CgoK/x4eH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+/v/42Njf8t&#13;&#10;LS3/BAQE/42Njf+NjY3/jY2N/42Njf+ampr/6Ojo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AAAD/d3Z3&#13;&#10;/3d2d/8ICAj/HR0d/3d2d/9ZWFn/OTk5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7u7u/+d&#13;&#10;nZ3////////////////////////////+/v7/9PT0//7+/v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wAAAP93dnf/d3Z3&#13;&#10;/wgICP8dHR3/d3Z3/1lYWf85OTn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8vLy//Ly8v/y8vL/7u7u/21tbf8AAAD/1tbW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AAAA/3d2d/93dnf/CAgI&#13;&#10;/x0dHf93dnf/WVhZ/yYmJv/Ly8v/6+vr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u7u7/TU1N/wYGBv8A&#13;&#10;AAD/AAAA/wAAAP8AAAD/AAAA/wAAAP/FxcX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AAAD/d3Z3/3d2d/8ICAj/HR0d&#13;&#10;/3d2d/9ZWFn/FxcX/zAwMP8QEBD/DAwM/ywsLP/Pz8/////////////f39//9/f3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d3d/8AAAD/AAAA/wAAAP8A&#13;&#10;AAD/AAAA/wAAAP8AAAD/GBgY//v7+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wAAAP93dnf/d3Z3/wgICP8dHR3/d3Z3&#13;&#10;/1lYWf85OTn////////////v7+//z8/P//Pz8////////////2BgYP8EBAT/GBgY/zw8PP9gYGD/&#13;&#10;5+fn////////////+/v7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OTk5/wAAAP9ra2v/bm5u/wAAAP+D&#13;&#10;g4P/k5OT/wAAAP+JiYn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AAAA/z08Pf89PD3/BAQE/w8PD/89PD3/Hx4f&#13;&#10;/x0dHf////////////////////////////////////////////v7+//f39//v7+//6Ojo//v7+//&#13;&#10;//////////9AQED/HBwc/zw8PP9cXFz/i4uL/7Ozs//T09P/8/Pz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pKSn/ISEh//////+6urr/AAAA/6ampv//&#13;&#10;////SEhI/woKCv/z8/P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Hh4f/f39//39/f/8ICAj/Hx8f/39/f/9/f3//p6en&#13;&#10;////////////////////////////////////////////////////////////////////////////&#13;&#10;//////v7+//f39//v7+//5+fn/9wcHD/SEhI/ygoKP8ICAj/FBQU/+/v7////////////7Ozs/+/&#13;&#10;v7//7+/v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NTU/8NDQ3/+vr6/9XV1f8AAAD/QUFB/8rKyv84&#13;&#10;ODj/AAAA/8PDw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zQ0NP9vb2//////////////////////&#13;&#10;////////////////////////////////////////////////////////////////////////////&#13;&#10;///////////////////////////////////////////r6+v/////////////////ZGRk/zg4OP8I&#13;&#10;CAj/FBQU/zg4OP/////////////////Ly8v/5+fn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hISE/wAAAP/AwMD//v7+/yUlJf8AAAD/AAAA/wAAAP8H&#13;&#10;Bwf/7+/v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39/f///////////////////////////&#13;&#10;////////////////////////////////////////////////////////////////////////////&#13;&#10;///////////////////////////////////////////////////////////////////////////n&#13;&#10;5+f/z8/P////////////+/v7/zg4OP8UFBT/CAgI/ygoKP9YWFj/eHh4/5eXl/+3t7f/4+Pj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MzMz/Y2Nj/7m5uf//////ubm5/woKCv8AAAD/AwMD/3R0dP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f39/////////////////////////////////&#13;&#10;////////////////////////////////////////////////////////////////////////////&#13;&#10;////////////////////////////////////////////////////////////////////////////&#13;&#10;///////////////////////////////z8/P/09PT/6enp/+Hh4f/aGho/0hISP9ERET/////////&#13;&#10;///z8/P/h4eH/6urq//Ly8v/6+vr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5+fn/7Gxsf/l5eX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/f3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f3&#13;&#10;9/90dHT/UFBQ/zAwMP8QEBD/RERE////////////8/Pz/6+vr//Pz8//7+/v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HBwc/09PT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39/f////////////j4+P/VFRU/zAwMP8MDAz/FBQU/zg4OP9YWFj/fHx8&#13;&#10;/5ubm//T09P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/f3/7i4uP+kpKT/pKSk/6SkpP+kpKT/pKSk/6SkpP/4+Pj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QEBD/Pz8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r6+v/x8fH/6Ojo/98fHz/YGBg&#13;&#10;/4uLi////////////8vLy/9QUFD/cHBw/5+fn/+/v7//5+fn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7e3t/8LCwv/AAAA/wAAAP8AAAD/AAAA/wAAAP8AAAD/AAAA/+jo6P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xAQEP8/Pz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6+vr/6urq/+Hh4f/XFxc/zg4OP94eHj////////////Ly8v/dHR0/5OTk/+zs7P/&#13;&#10;19fX//v7+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UFBQ/wAAAP8AAAD/AAAA/wAAAP8AAAD/AAAA/wAAAP8AAAD/6Ojo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EBAQ/z8/P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vb2/+Hh4f/aGho/0hISP8gICD/&#13;&#10;BAQE/yAgIP9AQED/YGBg/8fHx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5OTn/&#13;&#10;AAAA/3l5ef/n5+f/9PT0//T09P/09PT/9PT0//T09P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0NDT/b29v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z8/P/&#13;&#10;09PT/7Ozs/+Tk5P/u7u7////////////j4+P/zg4OP9YWFj/eHh4/5eXl//j4+P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aGhv8AAAD/&#13;&#10;np6e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39/f/x8fH/6enp/+Hh4f/aGho/7+/v////////////4+Pj/9Y&#13;&#10;WFj/eHh4/5eXl/+/v7//6+vr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Pz8/1JSUv8PDw//&#13;&#10;tra2/+bm5v/m5ub/5ubm/+bm5v/m5ub//v7+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39/&#13;&#10;f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39/f/6Ojo/+D&#13;&#10;g4P/ZGRk/zQ0NP8QEBD/DAwM/ywsLP9MTEz/09PT////////////7+/v//f39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Pz8//Kioq/wAAAP8AAAD/&#13;&#10;AAAA/wAAAP8AAAD/AAAA/wAAAP/o6Oj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f39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v7+//z8/P/6+vr//r6+v///////////9cXFz/BAQE/yQkJP9QUFD/cHBw/+fn&#13;&#10;5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xcXP8AAAD/AAAA/wAAAP8AAAD/&#13;&#10;AAAA/wAAAP8AAAD/AAAA/+jo6P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xwcHP9PT0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z8/P/6urq/+Li4v/5+fn////&#13;&#10;////////PDw8/xwcHP88PDz/XFxc/4uLi/+zs7P/09PT//Pz8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Ly8v/wAAAP9ISEj/paWl/7Gxsf+xsbH/&#13;&#10;sbGx/7Gxsf+xsbH/+fn5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EBAQ/z8/P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39/f/7+/v/+fn5//cHBw/0hISP8oKCj/CAgI/xgYGP/v7+/////////////Pz8//39/f&#13;&#10;//v7+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ra2v/AAAA/7Kysv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QEBD/Pz8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4+Pj/////////////////0RERP8YGBj/BAQE&#13;&#10;/yAgIP9ISEj/////////////////6+vr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Dg4P8mJib/Li4u/+bm5v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xAQEP8/Pz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39/f/19fX&#13;&#10;/7u7u/////////////////8YGBj/CAgI/ygoKP9ISEj/eHh4/5eXl/+3t7f/19fX//f39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b29v/xISEv8AAAD/EBAQ/yYmJv8mJib/JiYm/yYmJv8mJib/&#13;&#10;7Ozs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EBAQ/z8/P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z8/P/09PT/7Ozs/+Hh4f/aGho/0hISP8oKCj/MDAw////////////&#13;&#10;9/f3/6enp//Ly8v/6+vr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UVFT/AAAA/wAAAP8AAAD/AAAA/wAAAP8AAAD/AAAA/wAAAP/o6Oj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QEBD/Pz8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z8/P/&#13;&#10;cHBw/1BQUP8kJCT/EBAQ/1BQUP////////////v7+/+7u7v/19fX//f39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6Ghof9ycnL/cnJy/3Jycv9ycnL/cnJy/3Jycv9ycnL/cnJy//Pz8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xAQEP8/Pz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7+/v////////////39/f/1RUVP8oKCj/CAgI/xwcHP9UVFT/dHR0/5eXl/+3&#13;&#10;t7f/5+fn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EBAQ/z8/P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39/f/7+/v/+Xl5f/dHR0/1BQUP90&#13;&#10;dHT////////////Pz8//cHBw/4+Pj/+7u7v/29vb//v7+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0NDT/b29v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Pj4/+Li4v/bGxs/0xMTP8oKCj/dHR0////////////09PT/5OTk/+zs7P/09PT//Pz&#13;&#10;8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fX1/w4ODv8ODg7/8PDw&#13;&#10;/19fX/8ODg7/Dg4O/w4ODv8ODg7/Dg4O/w4ODv8ODg7/Dg4O/+rq6v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/f3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Ly8v/aGho/0hISP8oKCj/DAwM/yAg&#13;&#10;IP9AQED/YGBg/39/f//Pz8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09PT/AAAA/wAAAP/u7u7/VFRU&#13;&#10;/wAAAP8AAAD/AAAA/wAAAP8AAAD/AAAA/wAAAP8AAAD/6Ojo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39/f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39/f/09PT/7Oz&#13;&#10;s/+Tk5P/dHR0/7Ozs////////////5eXl/9YWFj/dHR0/5ubm/+rq6v/5+fn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r6+v9ycnL/cnJy//f39/+hoaH/cnJy&#13;&#10;/3Jycv9ycnL/cnJy/3Jycv9ycnL/cnJy/3Jycv/z8/P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6+vr/6enp/+Li4v/ZGRk/1BQUP+zs7P///////////+Tk5P/eHh4&#13;&#10;/5eXl/+3t7f/39/f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5+fn/8vLy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xwcHP9P&#13;&#10;T0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/Pz/+Dg4P/ZGRk&#13;&#10;/0RERP8UFBT/DAwM/ywsLP9MTEz/bGxs/9vb2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aGho/yYmJv//////////&#13;&#10;/////////////////319ff8AAAD/2dnZ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EBAQ/z8/P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v7+//z8/P/6+vr/+Pj4//5+fn////////////SEhI/xgYGP9ERET/cHBw/4+Pj//r6+v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+/v7//Ly8v9OTk7/CAgI//Ly8v/y8vL/8vLy&#13;&#10;//Ly8v/Ozs7/MDAw/wAAAP/ExMT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QEBD/Pz8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4+Pj/7Ozs/+Li4v/bGxs/+fn5///////&#13;&#10;/////1BQUP9ERET/YGBg/4ODg/+zs7P/x8fH//Pz8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qqqr/AAAA/wAAAP8AAAD/AAAA/wAAAP8AAAD/AAAA&#13;&#10;/wAAAP8AAAD/EBAQ//r6+v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xAQEP8/Pz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6+vr/7e3t/+fn5//fHx8/0xMTP84ODj/DAwM/xwcHP9ERET/7+/v////////////4+Pj//v7+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bGxv8AAAD/AAAA/wAAAP8AAAD/AAAA/wAAAP8AAAD/AAAA&#13;&#10;/wMDA/91dXX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NDQ0/29vb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4+Pj/8vLy//7+/v///////////84ODj/BAQE/yAgIP9A&#13;&#10;QED/aGho//////////////////v7+///////////////////////////////////////////////&#13;&#10;//////////////////////////////////+enp7/UVFR/11dXf8uLi7/DAwM/11dXf9dXV3/UlJS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7+/v/42Njf8tLS3/BAQE/42Njf+NjY3/jY2N/42Njf+ampr/6Ojo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f39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39/f/19fX/7e3t/+j&#13;&#10;o6P/////////////////GBgY/ygoKP9ISEj/aGho/5eXl/+3t7f/19fX//f39///////////////&#13;&#10;/////////////////////////////09PT/8eHh7/SkpK/yUlJf8JCQn/SkpK/0pKSv8AAA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7u7u/+dnZ3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/f3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z8/P/09PT/7Ozs/+Tk5P/aGho/0hISP8oKCj/CAgI/zg4OP////////////f3&#13;&#10;9/+vr6//y8vL//f39///////W1pb/0pKSv93dnf/d3Z3/3d2d/93dnf/d3Z3/wAAA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5+fn//7+/v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39/f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7+/v////////////7+/v/1BQ&#13;&#10;UP8wMDD/BAQE/xgYGP8kIyT/SkpK/3d2d/93dnf/d3Z3/3d2d/93dnf/AAA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5ubn/iIiI/+bm5v//////0dHR/zIyMv8AAAD/Gxsb/8vLy///////////&#13;&#10;////////////////////////////////////////////////////////////////////////////&#13;&#10;//////////////////////39/f/////////////////////////////////+/v7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cHBz/T09P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4+Pj/09OT/9KSkr/d3Z3/3d2d/93dnf/d3Z3/3d2d/8AAA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FRUf8AAAD/6enp//////8yMjL/AAAA/wAAAP8AAAD/R0dH////////////////&#13;&#10;////////////////////////////////////////////////////////////////////////////&#13;&#10;/////+zs7P9PT0//EhIS/xQUFP98fHz////////////Z2dn/MjIy/xMTE/9SUlL/9PT0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AQEP8/Pz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W1pb/0pKSv93dnf/d3Z3/3d2d/93dnf/d3Z3/wAAA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MjIy/x8fH///////vr6+/wAAAP8AAAD/U1NT/yMjI/8ICAj/9fX1////////////////&#13;&#10;////////////////////////////////////////////////////////////////////////////&#13;&#10;SEhI/1NTU//m5ub/8vLy/9nZ2f///////////0FBQf+UlJT//f39/1hYWP+BgYH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EBAQ/z8/P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bWlv/SkpK/3d2d/87Ozv/Dw8P/3d2d/93dnf/AAAA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2Njb/GRkZ//7+/v9LS0v/AAAA/ykpKf/8/Pz/j4+P/wAAAP/AwMD/////////////////////&#13;&#10;/////////////////////////////////////////////////////////////////9/f3/8AAAD/&#13;&#10;ysrK//n5+f/////////////////39/f/Dw8P//f39///////wMDA/z8/P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QEBD/Pz8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FR&#13;&#10;Uf8AAAD/FhYW/wsLC/8DAwP/FhYW/xYWFv8AAA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d3&#13;&#10;d/8AAAD/GBgY/wAAAP8AAAD/n5+f//////9zc3P/AAAA/9bW1v//////////////////////////&#13;&#10;////////////////////////////////////////////////////////////u7u7/wAAAP9GRkb/&#13;&#10;FxcX/zs7O//Gxsb//////76+vv8fHx/////////////g4OD/BwcH//b29v//////////////////&#13;&#10;////YGBg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wsLC/8rKyv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pqam/5iY&#13;&#10;mP+YmJj/TExM/xMTE/+YmJj/mJiY/5iYmP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vr6+/wAA&#13;&#10;AP8AAAD/AAAA/zk5Of/+/v7//////zQ0NP8DAwP/+fn5////////////////////////////////&#13;&#10;//////////////////////////////////////////////////////+2trb/AAAA/6ioqP/+/v7/&#13;&#10;eXl5/0NDQ///////tbW1/yIiIv///////////+Li4v8DAwP/8vLy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EBAQ/z8/P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o6Oj/1BQ&#13;&#10;UP98fHz/5OTk///////8/Pz/PDw8/1FRUf//////////////////////////////////////////&#13;&#10;//////////////////////////////////////////////////Dw8P8DAwP/8PDw///////Jycn/&#13;&#10;CwsL//39/f/x8fH/Dw8P//z8/P//////x8fH/zU1Nf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AAAD/AAAA/wAAAP8AAAD/AAAA&#13;&#10;/wAAAP8AAAD/AAAA/wAAAP8AAAD/AAAA/wAAAP8AAAD/AAAA/wAAAP8AAAD/AAAA/wAAAP8AAAD/&#13;&#10;AAAA/wAAAP8AAAD/AAAA/wAAAP8AAAD/AAAA/wAAAP8AAAD/AAAA/wAAAP8AAAD/AAAA/wAAAP8A&#13;&#10;AAD/AAAA/wAAAP8AAAD/QEBA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zMzM/+bm5v//////4+Pj/9YWFj/&#13;&#10;//////////81NTX/sbGx//////9ubm7/dXV1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7+/v/+/v7//v7+//7+/v/+/v7//v7+/&#13;&#10;/7+/v/+/v7//v7+//7+/v/+/v7//v7+//7+/v/+/v7//v7+//7+/v/+/v7//v7+//zAwMP9fX1//&#13;&#10;v7+//7+/v/+/v7//v7+//7+/v/+/v7//v7+//7+/v/+/v7//v7+//7+/v/+/v7//v7+//7+/v/+/&#13;&#10;v7//v7+//7+/v//Pz8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9bW1v/Gxsb/+/v7////////////////////////////////////////////////&#13;&#10;////////////////////////////////////////////tra2/wwMDP8mJib/PDw8/9DQ0P//////&#13;&#10;/////76+vv8XFxf/MjIy/yoqKv/k5OT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8/P/9/f3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xcXH/JCQk/+fn5///////////////////////////////&#13;&#10;////////RERE/wAAAP/o6Oj/////////////////////////////////////////////////////&#13;&#10;////////////////////////////////////////////+fn5/+Dg4P//////////////////////&#13;&#10;//////j4+P/d3d3//v7+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hYWP8AAAD/4uLi////////////Kysr/x8fH///////////////&#13;&#10;//9ERET/AAAA/+jo6P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FhY/wAAAP/i4uL///////////8oKCj/HBwc/////////////////0RE&#13;&#10;RP8AAAD/6Ojo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YWFj/AAAA/+Li4v///////////ygoKP8cHBz/////////////////RERE/wAA&#13;&#10;AP/o6Oj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wcHD/n5+f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hYWP8AAAD/2dnZ//b29v/29vb/JiYm/xoaGv/29vb/9vb2//b29v9BQUH/AAAA/+jo&#13;&#10;6P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/f3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FhY/wAAAP8AAAD/AAAA/wAAAP8AAAD/AAAA/wAAAP8AAAD/AAAA/wAAAP8AAAD/6Ojo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39/f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Y&#13;&#10;WFj/AAAA/wAAAP8AAAD/AAAA/wAAAP8AAAD/AAAA/wAAAP8AAAD/AAAA/wAAAP/o6Oj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f39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SkpP9y&#13;&#10;cnL/cnJy/3Jycv9ycnL/cnJy/3Jycv9ycnL/cnJy/3Jycv9ycnL/cnJy//Pz8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/Pz//f39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cHBw&#13;&#10;/5+fn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f39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/f3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39/f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f39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/f3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39/f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f39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/Pz//f39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cHBw/5+fn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f39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39/&#13;&#10;f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Pz8//39/f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BwcP+fn5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39/f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f39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/f3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39/f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f39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/f3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n5+f/5+fn/+fn5//&#13;&#10;n5+f/5+fn/+fn5//n5+f/5+fn///////////////////////n5+f/5+fn/+fn5//n5+f////////&#13;&#10;////QEBA/39/f/+fn5//n5+f/5+fn/+fn5//n5+f/5+fn/+fn5//n5+f////////////////////&#13;&#10;//+fn5//n5+f/5+fn/+fn5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gICD/ICAg/yAgIP8gICD/&#13;&#10;ICAg/yAgIP8gICD/ICAg//////////////////////8gICD/ICAg/yAgIP8gICD////////////P&#13;&#10;z8//39/f/yAgIP8gICD/ICAg/yAgIP8gICD/ICAg/yAgIP8gICD//////////////////////yAg&#13;&#10;IP8gICD/ICAg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p6ev8qKir/Kioq/yoqKv+srKz///////////96enr/&#13;&#10;Kioq/yoqKv8qKir/rKys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XV1d/35+fv/Q0ND/0NDQ/+3t7f///////////11dXf9+fn7/&#13;&#10;0NDQ/9DQ0P/t7e3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dXV3/nJyc////////////////////////////XV1d/5ycnP//////&#13;&#10;/////////////////////////////////////2BgYP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1dXf8cHBz/a2tr/7+/v/////////////////9dXV3/HBwc/2tra/+/v7//&#13;&#10;////////////////////////////////YGBg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YWFh/xgYGP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/v7/9vb2/+Li4v/AgIC/8bGxv////////////v7+//b29v/i4uL/wICAv/Gxsb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rKyv/gICA////////////////////////////Kysr/4CAgP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7+/v/wwMDP+rq6v//////////////////////+/v7/8MDAz/q6ur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R0dH&#13;&#10;/zU1Nf8dHR3/ZWVl//7+/v///////////0dHR/81NTX/HR0d/2VlZf/+/v7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w8PD/19fX&#13;&#10;//z8/P//////////////////////8PDw/9fX1//8/Pz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bm5v/YGBg/2BgYP9gYGD/&#13;&#10;YGBg/2BgYP9gYGD/YGBg/8PDw/////////////////+bm5v/YGBg/2BgYP9gYGD/w8PD//////9/&#13;&#10;f3//ICAg/5ubm/9gYGD/YGBg/2BgYP9gYGD/YGBg/2BgYP9gYGD/w8PD/////////////////5ub&#13;&#10;m/9gYGD/YGBg/2BgYP/Dw8P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eHh/9AQED/QEBA/0BAQP9AQED/&#13;&#10;QEBA/0BAQP9AQED/t7e3/////////////////4eHh/9AQED/QEBA/0BAQP+3t7f/////////////&#13;&#10;////h4eH/0BAQP9AQED/QEBA/0BAQP9AQED/QEBA/0BAQP+3t7f/////////////////h4eH/0BA&#13;&#10;QP9AQED/QEBA/7e3t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dnZ/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r6+v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8/Pz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v7+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Pj4//p6en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X19f/ExMT/1NTU//r6+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t7e3/2FhYf8i&#13;&#10;IiL/AAAA/6Skp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7S0tP81NTX/BAQE&#13;&#10;/wAAAP8AAAD/Hx8f/76+v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QUFD/KCgo/zc3N/8A&#13;&#10;AAD/pKSk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iYmJ/1dXV/+8vLz/1dXV&#13;&#10;/4WFhf8CAgL/FBQU//Dw8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f39///////oKCg/wAAAP+k&#13;&#10;pK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RERP8AAAD/u7u7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goKD/AAAA/6Skp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Z2dn&#13;&#10;/wAAAP+5ub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6CgoP8AAAD/pKSk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j4+P8gICD/BgYG&#13;&#10;//X19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oKCg/wAAAP+kpKT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WFh/wAAAP93d3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goKD/AAAA/6Skp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d3d/8AAAD/ZWVl//39/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6CgoP8AAAD/pKSk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zc3P/AAAA/3d3d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oKCg/wAAAP+kpKT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hYWF/wAAAP9vb2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goKD/AAAA/6Skp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zMzP8CAgL/MzMz//7+/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CwsL/paWl/2ZmZv8AAAD/aWlp/6Wlpf/ExMT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S0tL/wAAAP84ODj/cnJy/3Jycv9ycnL/cnJy/9bW1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FRUf8AAAD/AAAA/wAAAP8AAAD/AAAA/1VVVf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9PT3/AAAA/wAAAP8AAAD/AAAA/wAAAP8AAAD/s7Oz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x8fH/Wlpa/1paWv9aWlr/Wlpa/1paWv9aWlr/Wlpa/1paWv/x8fH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7u7v80NDT/NDQ0/zQ0NP80NDT/NDQ0/zQ0NP80NDT/NDQ0/+7u7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vb2//m5ub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">
                <v:shape id="Picture 125" o:spid="_x0000_s1036" type="#_x0000_t75" style="position:absolute;top:3411;width:33558;height:21418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">
                  <v:imagedata r:id="rId7" o:title="" croptop="4338f" cropbottom="11646f" cropleft="3186f" cropright="16531f"/>
                </v:shape>
                <v:shape id="TextBox 25" o:spid="_x0000_s1037" type="#_x0000_t202" style="position:absolute;left:7181;top:24798;width:6386;height:343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" filled="f" stroked="f">
                  <v:textbox>
                    <w:txbxContent>
                      <w:p w14:paraId="372F9519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re</w:t>
                        </w:r>
                      </w:p>
                    </w:txbxContent>
                  </v:textbox>
                </v:shape>
                <v:shape id="TextBox 26" o:spid="_x0000_s1038" type="#_x0000_t202" style="position:absolute;left:21681;top:24763;width:6846;height:357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" filled="f" stroked="f">
                  <v:textbox>
                    <w:txbxContent>
                      <w:p w14:paraId="056C9832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ost</w:t>
                        </w:r>
                      </w:p>
                    </w:txbxContent>
                  </v:textbox>
                </v:shape>
                <v:shape id="TextBox 19" o:spid="_x0000_s1039" type="#_x0000_t202" style="position:absolute;left:2611;top:27651;width:27670;height:542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" filled="f" stroked="f">
                  <v:textbox>
                    <w:txbxContent>
                      <w:p w14:paraId="49AC4E30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Group x time interaction:</w:t>
                        </w:r>
                      </w:p>
                      <w:p w14:paraId="724054E9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eastAsiaTheme="minorEastAsia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</w:pPr>
                        <w:proofErr w:type="gramStart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F(</w:t>
                        </w:r>
                        <w:proofErr w:type="gramEnd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 xml:space="preserve">1,46) = 13.23, p = .001 </w:t>
                        </w:r>
                      </w:p>
                    </w:txbxContent>
                  </v:textbox>
                </v:shape>
                <v:shape id="TextBox 5" o:spid="_x0000_s1040" type="#_x0000_t202" style="position:absolute;left:10763;width:14477;height:341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" filled="f" stroked="f">
                  <v:textbox>
                    <w:txbxContent>
                      <w:p w14:paraId="75C918BC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Resilience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5372E441" wp14:editId="68A92E90">
                <wp:simplePos x="0" y="0"/>
                <wp:positionH relativeFrom="column">
                  <wp:posOffset>2767330</wp:posOffset>
                </wp:positionH>
                <wp:positionV relativeFrom="paragraph">
                  <wp:posOffset>3018155</wp:posOffset>
                </wp:positionV>
                <wp:extent cx="2392680" cy="2724785"/>
                <wp:effectExtent l="0" t="0" r="0" b="0"/>
                <wp:wrapNone/>
                <wp:docPr id="130" name="Group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92680" cy="2724785"/>
                          <a:chOff x="4138954" y="83662"/>
                          <a:chExt cx="3355848" cy="3307775"/>
                        </a:xfrm>
                      </wpg:grpSpPr>
                      <wps:wsp>
                        <wps:cNvPr id="131" name="TextBox 25"/>
                        <wps:cNvSpPr txBox="1"/>
                        <wps:spPr>
                          <a:xfrm>
                            <a:off x="4931225" y="2509730"/>
                            <a:ext cx="572204" cy="28848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3C1394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r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2" name="TextBox 26"/>
                        <wps:cNvSpPr txBox="1"/>
                        <wps:spPr>
                          <a:xfrm>
                            <a:off x="6326475" y="2524610"/>
                            <a:ext cx="665009" cy="34825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06EE48E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ost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133" name="Group 133"/>
                        <wpg:cNvGrpSpPr/>
                        <wpg:grpSpPr>
                          <a:xfrm>
                            <a:off x="4138954" y="83662"/>
                            <a:ext cx="3355848" cy="3307775"/>
                            <a:chOff x="4138954" y="83662"/>
                            <a:chExt cx="3355848" cy="3307775"/>
                          </a:xfrm>
                        </wpg:grpSpPr>
                        <pic:pic xmlns:pic="http://schemas.openxmlformats.org/drawingml/2006/picture">
                          <pic:nvPicPr>
                            <pic:cNvPr id="134" name="Picture 134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8"/>
                            <a:srcRect l="5653" t="7056" r="25049" b="17770"/>
                            <a:stretch/>
                          </pic:blipFill>
                          <pic:spPr>
                            <a:xfrm>
                              <a:off x="4138954" y="424852"/>
                              <a:ext cx="3355848" cy="2148441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35" name="TextBox 19"/>
                          <wps:cNvSpPr txBox="1"/>
                          <wps:spPr>
                            <a:xfrm>
                              <a:off x="4579580" y="2803754"/>
                              <a:ext cx="2523802" cy="587683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2D7CCF0" w14:textId="77777777" w:rsidR="00C25701" w:rsidRPr="00C25701" w:rsidRDefault="00C25701" w:rsidP="00C25701">
                                <w:pPr>
                                  <w:jc w:val="center"/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 w:rsidRPr="00C25701"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Group x time interaction:</w:t>
                                </w:r>
                              </w:p>
                              <w:p w14:paraId="5BDE1483" w14:textId="77777777" w:rsidR="00C25701" w:rsidRPr="00C25701" w:rsidRDefault="00C25701" w:rsidP="00C25701">
                                <w:pPr>
                                  <w:jc w:val="center"/>
                                  <w:rPr>
                                    <w:rFonts w:ascii="Arial" w:eastAsiaTheme="minorEastAsia" w:hAnsi="Arial" w:cs="Arial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proofErr w:type="gramStart"/>
                                <w:r w:rsidRPr="00C25701">
                                  <w:rPr>
                                    <w:rFonts w:ascii="Arial" w:hAnsi="Arial" w:cs="Arial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  <w:t>F(</w:t>
                                </w:r>
                                <w:proofErr w:type="gramEnd"/>
                                <w:r w:rsidRPr="00C25701">
                                  <w:rPr>
                                    <w:rFonts w:ascii="Arial" w:hAnsi="Arial" w:cs="Arial"/>
                                    <w:i/>
                                    <w:iCs/>
                                    <w:color w:val="000000" w:themeColor="text1"/>
                                    <w:kern w:val="24"/>
                                    <w:sz w:val="16"/>
                                    <w:szCs w:val="16"/>
                                  </w:rPr>
                                  <w:t xml:space="preserve">1,46) = 8.32, p = .006 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36" name="TextBox 5"/>
                          <wps:cNvSpPr txBox="1"/>
                          <wps:spPr>
                            <a:xfrm>
                              <a:off x="5220553" y="83662"/>
                              <a:ext cx="1436905" cy="424852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D448E7E" w14:textId="77777777" w:rsidR="00C25701" w:rsidRPr="00C25701" w:rsidRDefault="00C25701" w:rsidP="00C25701">
                                <w:pPr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 w:rsidRPr="00C25701"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Mindfulness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372E441" id="Group 16" o:spid="_x0000_s1041" style="position:absolute;margin-left:217.9pt;margin-top:237.65pt;width:188.4pt;height:214.55pt;z-index:251663360;mso-width-relative:margin;mso-height-relative:margin" coordorigin="41389,836" coordsize="33558,33077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PDw/+goKD/r6+v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0dHR/0FBQf9BQUH/0NDQ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Dw8P/oKCg/6+vr///&#13;&#10;////////////////////////////////////////////////////////////////////////////&#13;&#10;////////////////////////////////////////hYWF/0FBQf9fX1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HR0f9KSkr/HBwc/yQkJP9HR0f/9vb2////////////////////////////////////////&#13;&#10;////////////////////////////////////////////////////////////////////////////&#13;&#10;////////////////////////////////////////////////////////////////////////////&#13;&#10;///////////////////////////////////////+/v7/3Nzc/7+/v//S0tL/8vL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z8/P/Q0N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bW1v/AAAA/wAAAP8AAAD/&#13;&#10;AAAA/wAAAP8AAAD/PT09////////////////////////////////////////////////////////&#13;&#10;////////////////////////////////////Wlpa/wAAAP8mJib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Wlpa/wAAAP8mJib/////////////////////////////////////&#13;&#10;/1paWv8AAAD/AAAA/wAAAP9xcXH/////////////////VVVV/wAAAP8AAAD/AAAA/9TU1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+Li4v/Dw8P/wcHB/+Dg4P//////////&#13;&#10;////////////////////////////5ubm/8XFxf/BwcH/4+Pj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aGhv8EBAT/NTU1/1tbW/8cHBz/AAAA/wAAAP9sbGz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8fHx/1paWv9aWlr/Wlpa/1paWv9aWlr/Wlpa/1paWv9aWlr/8fHx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mZmZ&#13;&#10;/yEhIf8AAAD/AAAA/wAAAP8EBAT/aGho//Ly8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u7u7/NDQ0/zQ0NP80NDT/NDQ0/zQ0NP80NDT/NDQ0/zQ0NP/u7u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Dw8P/ExMT/0NDQ//Pz8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vr6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PDw/+goKD/r6+v////////////////////////////////////////////hYWF/0FBQf9fX1//&#13;&#10;///////////Dw8P/oKCg/6+vr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KSkp/wAAAP9ZWVn/////////////////VVVV/wAAAP9AQED/////////&#13;&#10;////////b29v/wAAAP+urq7/////////////////////////////////////////////////Wlpa&#13;&#10;/wAAAP8mJib///////////////////////////////////////////9aWlr/AAAA/yYmJv//////&#13;&#10;/////1paWv8AAAD/JiYm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e&#13;&#10;Xl7/AAAA/yIiIv//////Ly8v/w0NDf9ubm7/AAAA/ygoKP//////Jycn/wMDA//w8PD//////8bG&#13;&#10;xv/l5eX///////////9hYWH/AAAA/x0dHf///////////1paWv8AAAD/JiYm////////////dnZ2&#13;&#10;/wAAAP8KCgr/////////////////Wlpa/wAAAP8mJib///////////9aWlr/AAAA/yYmJv//////&#13;&#10;/////zExMf8AAAD/Li4u////////////+/v7//f39////////////3Z2dv8AAAD/CgoK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5ycnP8A&#13;&#10;AAD/AAAA/9fX1/8CAgL/RkZG/6urq/8AAAD/AQEB/9TU1P8AAAD/NDQ0//////////////////Dw&#13;&#10;8P+0tLT/mpqa/05OTv8AAAD/CgoK////////////Wlpa/wAAAP8mJib///////////92dnb/AAAA&#13;&#10;/woKCv////////////////9aWlr/AAAA/yYmJv///////////1paWv8AAAD/JiYm////////////&#13;&#10;b29v/wAAAP8AAAD/Ojo6/6urq//8/Pz/////////////////dnZ2/wAAAP8KCgr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v7+&#13;&#10;//////////////////////////////////////////////////////////////////7+/v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29vb/wAAAP8A&#13;&#10;AAD/YWFh/wAAAP+CgoL/5OTk/wAAAP8AAAD/XFxc/wAAAP92dnb///////////+ZmZn/CwsL/wAA&#13;&#10;AP8AAAD/AAAA/wAAAP8KCgr///////////9aWlr/AAAA/yYmJv///////////3Z2dv8AAAD/CgoK&#13;&#10;/////////////////1paWv8AAAD/JiYm////////////Wlpa/wAAAP8mJib////////////j4+P/&#13;&#10;PDw8/wAAAP8AAAD/AAAA/yUlJf/Nzc3///////////92dnb/AAAA/woKC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MzMz/YGBg/yAgIP/CwsL/////&#13;&#10;////////////enp6/yoqKv8qKir/Kioq/6ysrP///////////9nZ2f8yMjL/ExMT/1JSUv/09PT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GRkZ/wAAAP8A&#13;&#10;AAD/AAAA/76+vv//////HR0d/wAAAP8AAAD/AAAA/7i4uP//////z8/P/wUFBf8AAAD/Y2Nj/8bG&#13;&#10;xv+AgID/AAAA/woKCv///////////1paWv8AAAD/JiYm////////////dnZ2/wAAAP8JCQn/////&#13;&#10;////////////Wlpa/wAAAP8mJib///////////9aWlr/AAAA/yYmJv/////////////////9/f3/&#13;&#10;qKio/zY2Nv8AAAD/AAAA/0BAQP///////////3Z2dv8AAAD/CQkJ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fHx/+tra3/Dw8P/8LCwv//////////&#13;&#10;//////9dXV3/fn5+/9DQ0P/Q0ND/7e3t////////////QUFB/5SUlP/9/f3/WFhY/4GBgf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XV1f/AAAA/wAAAP8E&#13;&#10;BAT/9fX1//////9WVlb/AAAA/wAAAP8FBQX/9PT0//////+VlZX/AAAA/wAAAP/k5OT//f39/21t&#13;&#10;bf8AAAD/BgYG//39/f//////Wlpa/wAAAP8mJib///////////+Ghob/AAAA/wAAAP/f39//////&#13;&#10;//////9aWlr/AAAA/yYmJv///////////1paWv8AAAD/JiYm////////////7Ozs////////////&#13;&#10;/v7+/0dHR/8AAAD/AAAA//n5+f//////hoaG/wAAAP8AAAD/39/f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VFRX/wsLC////////////////&#13;&#10;/11dXf+cnJz///////////////////////f39/8PDw//9/f3///////AwMD/Pz8/////////////&#13;&#10;////////////////YGBg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xUVFf/CwsL/////////////////XV1d&#13;&#10;/xwcHP9ra2v/v7+/////////////vr6+/x8fH////////////+Dg4P8HBwf/9vb2////////////&#13;&#10;//////////9gYGD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RUV/8LCwv/////////////////7+/v/29vb&#13;&#10;/4uLi/8CAgL/xsbG//////+1tbX/IiIi////////////4uLi/wMDA//y8vL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b29v/d3d3////////////8/Pz/19fX//Hx&#13;&#10;8f////////////////////////////////////////////n5+f/S0tL/9PT0////////////////&#13;&#10;///////////////////////////////////////////////////////q6ur/2tra////////////&#13;&#10;///////////////////////////5+fn/0tLS//T09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VFRX/wsLC////////////////////////////////&#13;&#10;/ysrK/+AgID///////Hx8f8PDw///Pz8///////Hx8f/NTU1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xUVFf/CwsL////////////////////////////v7+//DAwM&#13;&#10;/6urq////////////zU1Nf+xsbH//////25ubv91dXX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iYmP8aGhr/AgIC/xQUFP9PT0////////////9HR0f/NTU1/x0dHf9lZWX//v7+&#13;&#10;////////////vr6+/xcXF/8yMjL/Kioq/+Tk5P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Dw8P/X19f//Pz8////////////////&#13;&#10;////////////+Pj4/93d3f/+/v7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CwsL/NTU1/5eXl///////////////////////////////////////////////&#13;&#10;////////////////////////////////////////YmJi/35+f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dXV/8AAAD/IyMj//7+/v//////////////////////////////////////////////&#13;&#10;////////mJiY/5OTk/////////////////98fHz/lZWV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r&#13;&#10;6+v/BgYG/yYmJv8AAAD/vb29///////////////////////v7+//urq6/6Wlpf/CwsL/9/f3/9vb&#13;&#10;2/8yMjL/PDw8/8bGxv/j4+P//////9LS0v/d3d3//////8jIyP/h4eH/////////////////4+Pj&#13;&#10;/8/Pz////////////+bm5v+rq6v/u7u7//r6+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yMjP8I&#13;&#10;CAj/2NjY/wUFBf9ZWVn/////////////////tra2/xMTE/8AAAD/Jycn/wgICP/Pz8//c3Nz/wcH&#13;&#10;B/8ICAj/Gxsb/4ODg///////NDQ0/1tbW///////QEBA/0BAQP////////////////9CQkL/U1NT&#13;&#10;//////+ysrL/CwsL/xsbG/8DAwP/Q0ND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HBwf8AAAD/wsLC//////+6&#13;&#10;urr/AAAA/5GRkf//////w8PD/wAAAP92dnb///////////////////////////9BQUH/Tk5O////&#13;&#10;/////////////zQ0NP9bW1v///////Pz8/8LCwv/gICA//////95eXn/Hx8f//39/f/CwsL/AAAA&#13;&#10;/1xcXP+MjIz/i4uL/wMDA/+Xl5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XFxc/wAAAP8oKCj/KSkp/ycnJ/8A&#13;&#10;AAD/Li4u//////+tra3/AAAA/6Wlpf///////////////////////////0FBQf9OTk7/////////&#13;&#10;////////NDQ0/1tbW////////////15eXv8iIiL/+vr6/xgYGP+CgoL//////62trf8AAAD/Pj4+&#13;&#10;/1VVVf9VVVX/VVVV/56en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7u7v8ICAj/aWlp/6urq/+rq6v/q6ur/2JiYv8A&#13;&#10;AAD/ysrK/9HR0f8AAAD/YGBg////////////////////////////QUFB/0lJSf//////////////&#13;&#10;//80NDT/W1tb////////////vb29/wAAAP9xcXH/AwMD/+Tk5P//////0tLS/wAAAP9+fn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kZGR/wYGBv/r6+v/////////////////5OTk/wMDA/9m&#13;&#10;Zmb//////zw8PP8MDAz/iIiI/93d3f+tra3/39/f//////9qamr/ExMT/+Li4v/9/f3//////zQ0&#13;&#10;NP9bW1v////////////+/v7/Hh4e/wAAAP9MTEz/////////////////Pz8//xYWFv+ioqL/7+/v&#13;&#10;/8vLy//Ozs7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uLi7/V1dX////////////////////////////TExM/w0NDf/3&#13;&#10;9/f/5OTk/0BAQP8AAAD/AAAA/xQUFP/IyMj//////8/Pz/8kJCT/AQEB/319ff//////NDQ0/1tb&#13;&#10;W/////////////////97e3v/AAAA/7Gxsf/////////////////m5ub/SkpK/wEBAf8AAAD/DAwM&#13;&#10;/46Oj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3t7f/p6en////////////////////////////i4uL/+vr6////////////////////&#13;&#10;////////////////////////////////////////////////////////9PT0/+Hh4f/+/v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qqq/7i4&#13;&#10;u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f39/zs7O/+ZmZn/&#13;&#10;///////////z8/P/NjY2/4aGhv////////////////9HR0f/sLCw////////////////////////&#13;&#10;//////////////9iYmL/fn5+//////////////////////////////////////80NDT/W1tb////&#13;&#10;////////YmJi/35+f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Ojo6/0JCQv//////&#13;&#10;/////7u7u/8AAAD/MTEx////////////1NTU/wAAAP/a2tr/////////////////////////////&#13;&#10;/////////3x8fP+VlZX///////////+YmJj/k5OT/////////////////zQ0NP9bW1v/////////&#13;&#10;//98fHz/lZWV/////////////////////////////////////////////////5iYmP+Tk5P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8fHz/CAgI//f39///////&#13;&#10;fn5+/wAAAP8DAwP/8/Pz//////+MjIz/IiIi////////////3d3d/6mpqf/Gxsb/////////////&#13;&#10;////0tLS/93d3f//////29vb/zIyMv88PDz/xsbG/+Pj4///////NDQ0/1tbW////////////9LS&#13;&#10;0v/d3d3/////////////////5OTk/6enp/+4uLj/7+/v///////b29v/MjIy/zw8PP/Gxsb/4+Pj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UFB/zk5Of/Gxsb/BwcH//j4+P83Nzf/&#13;&#10;R0dH/7Ozs/8GBgb/8/Pz////////////6enp/7+/v/9ycnL/AAAA/+bm5v//////NDQ0/1tbW///&#13;&#10;/////////0FBQf9OTk7/////////////////NDQ0/1tbW////////////zQ0NP9bW1v/////////&#13;&#10;//85OTn/DQ0N/4aGhv/v7+//////////////////QUFB/05OT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Dg4P/BAQE/3x8fP88PDz//////3Jycv8PDw//&#13;&#10;aGho/0FBQf///////////3Fxcf8KCgr/Ojo6/0RERP8AAAD/5ubm//////80NDT/W1tb////////&#13;&#10;////QUFB/05OTv////////////////80NDT/W1tb////////////NDQ0/1tbW////////////+jo&#13;&#10;6P9VVVX/AwMD/xgYGP/Gxsb///////////9BQUH/Tk5O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XFxf8AAAD/CgoK/3p6ev//////rKys/wAAAP8FBQX/&#13;&#10;iYmJ//////+3t7f/AAAA/6Wlpf//////qamp/wAAAP/m5ub//////zQ0NP9bW1v///////////9B&#13;&#10;QUH/SUlJ/////////////////zQ0NP9bW1v///////////80NDT/W1tb////////////////////&#13;&#10;///W1tb/Hx8f/0hISP///////////0FBQf9JSUn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wwMDP8AAAD/t7e3///////m5ub/AAAA/wAAAP/R0dH/&#13;&#10;/////7i4uP8AAAD/lJSU/729vf9AQED/AAAA/8fHx///////NDQ0/1tbW////////////2pqav8T&#13;&#10;ExP/4uLi//39/f//////NDQ0/1tbW////////////zQ0NP9bW1v///////n5+f+Kior/0dHR/+jo&#13;&#10;6P8qKir/SUlJ////////////ampq/xMTE//i4uL//f39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SUlJ/wICAv/x8fH///////////8hISH/GRkZ////////////&#13;&#10;/f39/0tLS/8BAQH/CgoK/4ODg/8bGxv/CAgI/+7u7v80NDT/W1tb////////////z8/P/yQkJP8B&#13;&#10;AQH/fX19//////80NDT/W1tb////////////NDQ0/1tbW///////9fX1/yQkJP8BAQH/AgIC/z09&#13;&#10;Pf/W1tb////////////Pz8//JCQk/wEBAf99fX3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jo6P/5+fn///////b29v/p6en//////////////////////////////////////+Li4v/6&#13;&#10;+vr///////////////////////////////////////////////////////Hx8f/t7e3/////////&#13;&#10;////////////////////////4uLi//r6+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WFhY/yAgIP8gICD/ICAg/yAgIP8gICD/ICAg/yAgIP8gICD/ICAg/yAgIP8gICD/ICAg/yAgIP8g&#13;&#10;ICD/ICAg/yAgIP8gICD/EBAQ/wQEBP8gICD/ICAg/yAgIP8gICD/ICAg/yAgIP8gICD/ICAg/yAg&#13;&#10;IP8gICD/ICAg/yAgIP8gICD/ICAg/yAgIP8gICD/ICAg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fn5//&#13;&#10;f39//39/f/9/f3//f39//39/f/9/f3//f39//39/f/9/f3//f39//39/f/9/f3//f39//39/f/9/&#13;&#10;f3//f39//39/f/8AAAD/AAAA/39/f/9/f3//f39//39/f/9/f3//f39//39/f/9/f3//f39//39/&#13;&#10;f/9/f3//f39//39/f/9/f3//f39//39/f/9/f3//f39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n5+f//v7+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m5uf+IiIj/5ubm///////R0dH/MjIy/wAAAP8bGxv/y8vL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UVFR/wAAAP/p6en//////zIyMv8AAAD/AAAA/wAAAP9HR0f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yMjL/Hx8f//////++vr7/AAAA/wAAAP9TU1P/IyMj/wgICP/19fX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zY2Nv8ZGRn//v7+/0tLS/8AAAD/KSkp//z8/P+Pj4//AAAA/8DAwP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d3d3/wAAAP8YGBj/AAAA/wAAAP+fn5///////3Nzc/8AAAD/1tbW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+vr7/&#13;&#10;AAAA/wAAAP8AAAD/OTk5//7+/v//////NDQ0/wMDA//5+fn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jo6P/&#13;&#10;UFBQ/3x8fP/k5OT///////z8/P88PDz/UVFR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+/v7/x8fH/6ioqP+oqKj/&#13;&#10;qKio/6ioqP+oqKj/qKio//j4+P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zMzM/x0dHf8AAAD/AAAA/wAAAP8AAAD/&#13;&#10;AAAA/wAAAP8AAAD/6Ojo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WVlb/AAAA/wAAAP8AAAD/AAAA/wAAAP8AAAD/&#13;&#10;AAAA/wAAAP/o6Oj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zIyMv8AAAD/ampq/83Nzf/X19f/19fX/9fX1//X19f/&#13;&#10;19fX//39/f//////////////////////////////////////////////////////////////////&#13;&#10;//////////////////////////////////////////7+/v//////////////////////////////&#13;&#10;///////////////////////////////////+/v7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dXV1/wAAAP+np6f/////////////////////////////////&#13;&#10;////////////////////////////////////////////////////////////////////////////&#13;&#10;////////////////////zMzM/2BgYP8gICD/wsLC////////////////////////////tbW1/yoq&#13;&#10;Kv/39/f////////////Z2dn/MjIy/xMTE/9SUlL/9PT0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w8PD/OTk5/xsbG//S0tL/////////////////////////////////&#13;&#10;////////////////////////////////////////////////////////////////////////////&#13;&#10;///////////////Hx8f/ra2t/w8PD//CwsL//////////////////////+bm5v8aGhr/AAAA//X1&#13;&#10;9f///////////0FBQf+UlJT//f39/1hYWP+BgYH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9fX/8DAwP/AAAA/wQEBP8ODg7/Dg4O/w4ODv8ODg7/Dg4O/+rq6v//////&#13;&#10;////////////////////////////////////////////////////////////////////////////&#13;&#10;////////////////////FRUV/8LCwv/////////////////9/f3/QkJC/46Ojv8FBQX/9fX1////&#13;&#10;///39/f/Dw8P//f39///////wMDA/z8/P////////////////////////////2BgYP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9paWn/Ghoa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VFRU/wAAAP8AAAD/AAAA/wAAAP8AAAD/AAAA/wAAAP8AAAD/6Ojo////////////&#13;&#10;////////////////////////////////////////////////////////////////////////////&#13;&#10;//////////////8VFRX/wsLC/////////////////4WFhf9MTEz//////wUFBf/19fX//////76+&#13;&#10;vv8fHx/////////////g4OD/BwcH//b29v//////////////////////YGBg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21tbf8bGx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hoaH/cnJy/3Jycv9ycnL/cnJy/3Jycv9ycnL/cnJy/3Jycv/z8/P/////////////////&#13;&#10;////////////////////////////////////////////////////////////////////////////&#13;&#10;/////////xUVFf/CwsL////////////Gxsb/Dw8P/8fHx//a2tr/BAQE/9HR0f/9/f3/tbW1/yIi&#13;&#10;Iv///////////+Li4v8DAwP/8vLy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+/v7/9PT0//7+/v//////////////////////&#13;&#10;////////////////////////////////////////////////////////////////////////////&#13;&#10;////FRUV/8LCwv///////////5SUlP8uLi7/Li4u/ywsLP8AAAD/LCws//Ly8v/x8fH/Dw8P//z8&#13;&#10;/P//////x8fH/zU1Nf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8vLy//Ly8v/y8vL/7u7u/21tbf8AAAD/1tbW////////////////////////////&#13;&#10;//////////////////////////////////////////////////////////////////////////8V&#13;&#10;FRX/wsLC////////////////////////////9PT0/wAAAP/19fX///////////81NTX/sbGx////&#13;&#10;//9ubm7/dXV1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u7u7/TU1N&#13;&#10;/wYGBv8AAAD/AAAA/wAAAP8AAAD/AAAA/wAAAP/FxcX/////////////////////////////////&#13;&#10;//////////////////////////////////////////////////////////+YmJj/Ghoa/wICAv8U&#13;&#10;FBT/T09P///////////////////////09PT/AAAA//b29v///////////76+vv8XFxf/MjIy/yoq&#13;&#10;Kv/k5OT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d3d/8AAAD/AAAA&#13;&#10;/wAAAP8AAAD/AAAA/wAAAP8AAAD/GBgY//v7+///////////////////////////////////////&#13;&#10;////////////////////////////////////////////////////////////////////////////&#13;&#10;//////////////////////////////////////////////////////////j4+P/d3d3//v7+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OTk5/wAAAP9ra2v/bm5u&#13;&#10;/wAAAP+Dg4P/k5OT/wAAAP+JiYn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pKSn/ISEh//////+6urr/AAAA&#13;&#10;/6ampv//////SEhI/woKCv/z8/P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NTU/8NDQ3/+vr6/9XV1f8AAAD/QUFB&#13;&#10;/8rKyv84ODj/AAAA/8PDw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hISE/wAAAP/AwMD//v7+/yUlJf8AAAD/AAAA&#13;&#10;/wAAAP8HBwf/7+/v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MzMz/Y2Nj/7m5uf//////ubm5/woKCv8AAAD/AwMD&#13;&#10;/3R0dP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5+fn/7Gxsf/l5eX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BwcH/iYmJ/3BwcP/Y2Nj//////2hoaP95eXn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8/Pz/PT09/wAAAP8AAAD/AAAA/7y8vP//////Ly8v/wgICP/9/f3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+Pj/8AAAD/AAAA/wQEBP8AAAD/vLy8//////9jY2P/AAAA/97e3v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Li4u/wICAv/CwsL/xMTE/wAAAP+8vLz//////15eXv8AAAD/vb29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xMTH/Dg4O//Pz8//Gxsb/AAAA/7y8vP/5+fn/EhIS/wAAAP/W1tb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9f&#13;&#10;X/8AAAD/Ojo6/2hoaP8AAAD/U1NT/xwcHP8AAAD/DQ0N//r6+v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1tbW/wgI&#13;&#10;CP8AAAD/AAAA/wAAAP8AAAD/AAAA/wAAAP+QkJD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u7u7/yQk&#13;&#10;JP8AAAD/AAAA/wAAAP8JCQn/i4uL//39/f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+/v7/9bW&#13;&#10;1v+1tbX/y8vL//T09P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U1NT/vLy8/7y8vP+8vLz/vLy8/7y8vP+8vLz/vLy8/7y8&#13;&#10;vP+8vLz/vLy8/7y8vP/6+vr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hYWP8AAAD/AAAA/wAAAP8AAAD/AAAA/wAAAP8AAAD/AAAA/wAA&#13;&#10;AP8AAAD/AAAA/+jo6P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FhY/wAAAP8AAAD/AAAA/wAAAP8AAAD/AAAA/wAAAP8AAAD/AAAA/wAA&#13;&#10;AP8AAAD/6Ojo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0dHT/AAAA/wAAAP8AAAD/Nzc3/5KSkv/X19f/3Nzc/9zc3P/c3Nz/3Nzc/9zc&#13;&#10;3P/9/f3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e3t7/hYWF/ysrK/8AAAD/AAAA/xUVFf9ra2v/xsbG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DQ0P92dnb/HR0d/wAAAP8AAAD/IiIi/3x8fP/o6Oj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fn5+/wAAAP8AAAD/AAAA/66urv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7+/v/CwsL/a2tr/xcXF/8AAAD/AAAA/wAAAP8AAAD/sbGx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nJyf9x&#13;&#10;cXH/HBwc/wAAAP8AAAD/AAAA/wAAAP8jIyP/enp6/9HR0f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kZGT/AAAA/wAAAP8A&#13;&#10;AAD/AAAA/xwcHP9zc3P/ysrK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hYWP8AAAD/AAAA/wAAAP8+&#13;&#10;Pj7/eHh4/3p6ev96enr/enp6/3p6ev96enr/enp6//T09P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WFhY/wAAAP8AAAD/AAAA/wAAAP8A&#13;&#10;AAD/AAAA/wAAAP8AAAD/AAAA/wAAAP8AAAD/6Ojo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kpKT/cnJy/3Jycv9ycnL/cnJy/3Jycv9y&#13;&#10;cnL/cnJy/3Jycv9ycnL/cnJy/3Jycv/z8/P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ZmZn/&#13;&#10;Dg4O/w4ODv8ODg7/Dg4O/w4ODv8ODg7/Dg4O/w4ODv8ODg7/Dg4O/w4ODv8ODg7/6urq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5KSkv8AAAD/&#13;&#10;AAAA/wAAAP8AAAD/AAAA/wAAAP8AAAD/AAAA/wAAAP8AAAD/AAAA/wAAAP/o6Oj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xMTE/3Jycv9ycnL/&#13;&#10;cnJy/3Jycv9ycnL/cnJy/3Jycv9ycnL/cnJy/3Jycv9ycnL/cnJy//Pz8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7+/v/09PT//v7+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v7+//y8vL/8vLy//Ly8v/u7u7/bW1t/wAAAP/W1tb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7u7v9NTU3/&#13;&#10;BgYG/wAAAP8AAAD/AAAA/wAAAP8AAAD/AAAA/8XFxf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d3d3/wAAAP8AAAD/&#13;&#10;AAAA/wAAAP8AAAD/AAAA/wAAAP8YGBj/+/v7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v7+//&#13;&#10;XFxc/wsLC/8CAgL/OTk5/8vLy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5OTn/AAAA/2tra/9ubm7/&#13;&#10;AAAA/4ODg/+Tk5P/AAAA/4mJif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/f3/y0tLf8rKiv/&#13;&#10;NTQ1/w8PD/9ISEj/DAwM/7u7u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ykpKf8hISH//////7q6uv8AAAD/&#13;&#10;pqam//////9ISEj/CgoK//Pz8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jo6P/ISEh/3V0df87Ozv/&#13;&#10;Dw8P/3d2d/9ISEj/NTU1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U1NT/w0NDf/6+vr/1dXV/wAAAP9BQUH/&#13;&#10;ysrK/zg4OP8AAAD/w8PD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1tbf9KSUr/d3Z3/zs7O/8PDw//&#13;&#10;d3Z3/3V0df8JCQn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EhIT/AAAA/8DAwP/+/v7/JSUl/wAAAP8AAAD/&#13;&#10;AAAA/wcHB//v7+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/Pz/+Li4v/Jycn/zs6O/93dnf/Ozs7/w8PD/93dnf/&#13;&#10;bGts/xcXF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zMzP9jY2P/ubm5//////+5ubn/CgoK/wAAAP8DAwP/&#13;&#10;dHR0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39/f/9/f3//f39//39/f/9/&#13;&#10;f3//f39//39/f/9/f3//f39//39/f/9/f3//f39//39/f/9/f3//f39//39/f/9/f3//f39//39/&#13;&#10;f/9/f3//f39//39/f/9/f3//f39//39/f/9/f3//f39//39/f/9/f3//f39//39/f/9/f3//f39/&#13;&#10;/39/f/9/f3//f39//4+Pj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Pz8/+7u7v/dHR0/1BQUP8gICD/RERE/4ODg/+bm5v/Dw8P/2hnaP87Ozv/Dw8P/3d2d/8yMTL/&#13;&#10;Xl5e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n5+f/sbGx/+Xl5f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gICD/ICAg/yAgIP8gICD/ICAg/yAgIP8g&#13;&#10;ICD/ICAg/yAgIP8gICD/ICAg/yAgIP8gICD/ICAg/yAgIP8gICD/ICAg/yAgIP8AAAD/AAAA/yAg&#13;&#10;IP8gICD/ICAg/yAgIP8gICD/ICAg/yAgIP8gICD/ICAg/yAgIP8gICD/ICAg/yAgIP8gICD/ICAg&#13;&#10;/yAgIP8gICD/PDw8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39/f/v7+//3x8fP88PDz/EBAQ&#13;&#10;/0BAQP9/f3//v7+///f39/////////////////+EhIT/DQ0N/x8fH/8JCQn/JCQk/zMzM//v7+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+/v7/8vLy/9/f3//QEBA/wwMDP80NDT/eHh4/7+/v//39/f/////&#13;&#10;//////////////////////////////////////+/v7//PT09/w4ODv+bm5v/9/f3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+/v7/x8fH/6ioqP+oqKj/qKio/6ioqP+oqKj/qKio//j4+P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T09P/i4uL/0xMTP8gICD/VFRU/5OTk/+/v7//7+/v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MzM/x0dHf8AAAD/AAAA/wAAAP8AAAD/AAAA/wAAAP8AAAD/6Ojo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z8/P/u7u7/3h4eP9ERET/JCQk/0xM&#13;&#10;TP+Li4v/y8vL//v7+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WVlb/AAAA/wAAAP8AAAD/AAAA/wAAAP8AAAD/AAAA/wAAAP/o6Oj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/f3/7+/v/98fHz/PDw8/xQUFP9ERET/g4OD/8PDw//39/f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zIyMv8AAAD/ampq/83Nzf/X19f/19fX/9fX1//X19f/19fX//39/f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f39/+/&#13;&#10;v7//f39//0BAQP8QEBD/QEBA/39/f//Dw8P/9/f3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dXV1&#13;&#10;/wAAAP+np6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39/f/v7+//39/f/9AQED/EBAQ/0BAQP9/&#13;&#10;f3//v7+///f39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w8PD/OTk5&#13;&#10;/xsbG//S0tL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/f3/7+/v/9/f3//QEBA/xAQEP9AQED/f39//7+/v//39/f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9fX/8DAwP/AAAA&#13;&#10;/wQEBP8ODg7/Dg4O/w4ODv8ODg7/Dg4O/+rq6v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f39/+/v7//&#13;&#10;f39//0BAQP8QEBD/QEBA/39/f/+/v7//9/f3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VFRU/wAAAP8AAAD/AAAA&#13;&#10;/wAAAP8AAAD/AAAA/wAAAP8AAAD/6Ojo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39/f/v7+//39/f/9AQED/EBAQ/0BAQP9/f3//&#13;&#10;v7+///f39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hoaH/cnJy/3Jycv9ycnL/cnJy&#13;&#10;/3Jycv9ycnL/cnJy/3Jycv/z8/P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/f3/7+/v/9/f3//QEBA/xAQEP9AQED/f39//7+/v//39/f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f39/+/v7//f39/&#13;&#10;/0BAQP8QEBD/QEBA/39/f/+/v7//9/f3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39/f/v7+//39/f/9AQED/EBAQ/0BAQP9/f3//v7+/&#13;&#10;//f39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X19f8ODg7/Dg4O//Dw8P9fX1//Dg4O/w4ODv8ODg7/Dg4O/w4ODv8ODg7/Dg4O&#13;&#10;/w4ODv/q6ur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/f3/7+/v/9/f3//QEBA/xAQEP9AQED/f39//7+/v//39/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PT0/wAAAP8AAAD/7u7u/1RUVP8AAAD/AAAA/wAAAP8AAAD/AAAA/wAAAP8AAAD/AAAA&#13;&#10;/+jo6P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+/v7//f39//0BA&#13;&#10;QP8QEBD/QEBA/39/f/+/v7//9/f3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6+vr/cnJy/3Jycv/39/f/oaGh/3Jycv9ycnL/cnJy/3Jycv9ycnL/cnJy/3Jycv9ycnL/8/Pz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39/f/v7+//39/f/9AQED/EBAQ/0BAQP9/f3//v7+/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/f3/7+/v/9/f3//QEBA/xAQEP9AQED/f39//7+/v//39/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f39//n5+f/2BgYP8Y&#13;&#10;GBj/QEBA/39/f/+/v7//9/f3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xMTE/6ampv+mpqb/pqam/6ampv+mpqb/pqam/6qqqv+0tLT/1NTU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39/f/5+fn/9gYGD/ICAg/yAgIP9gYGD/n5+f/+/v7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UVFT/AAAA/wAAAP8AAAD/AAAA/wAAAP8AAAD/AAAA/wAAAP8AAAD/RUVF/+Hh4f//////////&#13;&#10;////////////////////////////////////////////////////////////////////////////&#13;&#10;///////////+/v7///////////////////////7+/v//////////////////////////////////&#13;&#10;/////v7+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/f3/+fn5//YGBg/yAgIP8gICD/YGBg/5+fn//f39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dX&#13;&#10;V/8AAAD/AAAA/wAAAP8AAAD/AAAA/wAAAP8AAAD/AAAA/wAAAP8AAAD/Q0ND////////////////&#13;&#10;/////////////////////////////////////////////////////////////////8zMzP9gYGD/&#13;&#10;ICAg/8LCwv////////////////9OTk7/FRUV/woKCv9ZWVn/9/f3////////////2dnZ/zIyMv8T&#13;&#10;ExP/UlJS//T09P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n5+f/2BgYP8gICD/&#13;&#10;ICAg/2BgYP+fn5//39/f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8vL/wAA&#13;&#10;AP+EhIT/19fX/9fX1//MzMz/Kioq/xUVFf+jo6P/b29v/wICAv8AAAD/2tra////////////////&#13;&#10;////////////////////////////////////////////////////////////x8fH/62trf8PDw//&#13;&#10;wsLC/////////////////87Ozv/5+fn/6enp/w0NDf+1tbX///////////9BQUH/lJSU//39/f9Y&#13;&#10;WFj/gYGB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5+fn/5+fn/9gYGD/ICAg/yAgIP9gYGD/n5+f/9/f3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TU1P/FBQU////&#13;&#10;///////////////////U1NT/AAAA/0JCQv//////Ojo6/wAAAP+1tbX/////////////////////&#13;&#10;/////////////////////////////////////////////////////////////////xUVFf/CwsL/&#13;&#10;///////////////////////////r6+v/Dw8P/+Hh4f//////9/f3/w8PD//39/f//////8DAwP8/&#13;&#10;Pz////////////////////////////9gYGD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z09Pf9bW1v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+Dg4P+jo6P/Z2dn/yoqKv8eHh7/W1tb/5CQkP/V1dX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eXl5/x4eHv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yoqKv8AAAD/w8PD////&#13;&#10;/////////////8zMzP8AAAD/BgYG//b29v90dHT/AAAA/6+vr///////////////////////////&#13;&#10;////////////////////////////////////////////////////////////FRUV/8LCwv//////&#13;&#10;///////////Z2dn/VlZW/xcXF/+Li4v///////////++vr7/Hx8f////////////4ODg/wcHB//2&#13;&#10;9vb//////////////////////2BgYP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Ly8v/0ZGR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dnZ3/a2tr/z09Pf8jIyP/EhIS&#13;&#10;/0BAQP96enr/nZ2d/7e3t/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9dXV3/FxcX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UlJS/wAAAP8RERH/VFRU/4qK&#13;&#10;iv9ra2v/ICAg/wAAAP8KCgr/9vb2/0dHR/8AAAD/3t7e////////////////////////////////&#13;&#10;//////////////////////////////////////////////////////8VFRX/wsLC////////////&#13;&#10;/////+7u7v+oqKj/ZmZm/xgYGP/R0dH//////7W1tf8iIiL////////////i4uL/AwMD//Ly8v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29vb/5ubm/9cXFz/HBwc/yQkJP9UVFT/j4+P/9vb2//7+/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AwMD/BAQE/wAAAP8AAAD/AAAA/wAA&#13;&#10;AP8AAAD/AAAA/4WFhf/8/Pz/DQ0N/w8PD///////////////////////////////////////////&#13;&#10;/////////////////////////////////////////////////xUVFf/CwsL/////////////////&#13;&#10;////////////////OTk5/3Fxcf//////8fHx/w8PD//8/Pz//////8fHx/81NTX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/f&#13;&#10;3/+fn5//YGBg/yAgIP8YGBj/WFhY/5ubm//Pz8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zs7P/KCgo/wAAAP8AAAD/AAAA/wUF&#13;&#10;Bf9mZmb/+fn5//f39/+goKD/oaGh////////////////////////////////////////////////&#13;&#10;////////////////////////////////////////////FRUV/8LCwv/////////////////x8fH/&#13;&#10;//////f39/8eHh7/jIyM////////////NTU1/7Gxsf//////bm5u/3V1df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n5+f/q6ur/2xsbP8gICD/HBwc/2Bg&#13;&#10;YP+Xl5f/4+Pj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6enp/+Tk5P/09PT/4uLi/8LCwv/Pz8//8fHx////&#13;&#10;////////////////////////////////////////////////////////////////////////////&#13;&#10;////////////////////////////mJiY/xoaGv8CAgL/FBQU/09PT////////////wwMDP8wMDD/&#13;&#10;FxcX/0xMTP/19fX///////////++vr7/FxcX/zIyMv8qKir/5OTk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09PT/5OTk/9QUFD/ICAg/xgYGP9cXFz/k5OT/8/Pz//7+/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sLCz/AAAA/6ampv//////////////////////////////&#13;&#10;////////////////////////////////////////////////////////////////////////////&#13;&#10;////////////////////////////////////////////////////////////+vr6/9ra2v/z8/P/&#13;&#10;///////////////////////////4+Pj/3d3d//7+/v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vb2/+b&#13;&#10;m5v/WFhY/xQUFP8kJCT/VFRU/5eXl//b29v/+/v7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pqav8AAAD/jo6O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f39//n5+f/2BgYP8cHBz/HBwc/1hYWP+L&#13;&#10;i4v/29vb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4eHh/y0tLf8ZGRn/1dX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39/f/5+fn/9gYGD/ICAg/yAgIP9gYGD/n5+f/9PT0//39/f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fX1//AgIC/wAAAP8FBQX/Dg4O/w4ODv8ODg7/Dg4O/w4ODv/q6ur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/f3/+fn5//&#13;&#10;YGBg/yAgIP8gICD/YGBg/5+fn//f39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RUVP8AAAD/AAAA/wAAAP8AAAD/AAAA/wAAAP8AAAD/AAAA/+jo6P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f39//n5+f/2BgYP8gICD/ICAg/2BgYP+fn5//&#13;&#10;39/f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oaGh/3Jycv9ycnL/cnJy/3Jycv9ycnL/cnJy/3Jycv9ycnL/8/Pz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39/f/5+fn/9gYGD/ICAg/yAgIP9gYGD/n5+f/9/f3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/T09P/+/v7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/f3/+fn5//YGBg&#13;&#10;/yAgIP8gICD/YGBg/5+fn//f39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+/v7//Ly8v/y8vL/8vLy/+7u7v9tbW3/AAAA/9bW1v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f39//n5+f/2BgYP8gICD/ICAg/2BgYP+fn5//39/f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u7u/01NTf8G&#13;&#10;Bgb/AAAA/wAAAP8AAAD/AAAA/wAAAP8AAAD/xcXF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39/f/5+fn/9gYGD/ICAg/yAgIP9gYGD/n5+f/9/f3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3d3f/AAAA/wAAAP8A&#13;&#10;AAD/AAAA/wAAAP8AAAD/AAAA/xgYGP/7+/v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9/f3/+fn5//YGBg/yAg&#13;&#10;IP8gICD/YGBg/5+fn//f39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zk5Of8AAAD/a2tr/25ubv8A&#13;&#10;AAD/g4OD/5OTk/8AAAD/iYmJ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f39//n5+f/2BgYP8gICD/ICAg/2BgYP+fn5//39/f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KSkp/yEhIf//////urq6/wAAAP+m&#13;&#10;pqb//////0hISP8KCgr/8/Pz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39/f/5+fn/9gYGD/ICAg/yAgIP9gYGD/n5+f/9/f3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TU1P/DQ0N//r6+v/V1dX/AAAA/0FBQf/K&#13;&#10;ysr/ODg4/wAAAP/Dw8P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/f3/+fn5//YGBg/yAgIP8g&#13;&#10;ICD/YGBg/5+fn//f39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4SEhP8AAAD/wMDA//7+/v8lJSX/AAAA/wAAAP8A&#13;&#10;AAD/BwcH/+/v7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f39//n5+f/2BgYP8gICD/ICAg/2BgYP+fn5//39/f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zMzM/2NjY/+5ubn//////7m5uf8KCgr/AAAA/wMDA/90&#13;&#10;dHT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39/f/5+fn/9gYGD/ICAg/wgICP9AQED/f39//9fX1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fn5/+xsbH/5eXl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/f3/+fn5//YGBg/yAgIP8ICAj/&#13;&#10;QEBA/39/f/+/v7//9/f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f39//n5+f/2BgYP8gICD/CAgI/0BAQP9/f3//v7+///f39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1NTU/7y8vP+8vLz/vLy8/7y8vP+8vLz/vLy8/7y8vP+8vLz/vLy8/7y8vP+8vLz/+vr6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39/f&#13;&#10;/5+fn/9gYGD/ICAg/wgICP9AQED/f39//7+/v//39/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YWFj/&#13;&#10;AAAA/wAAAP8AAAD/AAAA/wAAAP8AAAD/AAAA/wAAAP8AAAD/AAAA/wAAAP/o6Oj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/f3/+fn5//YGBg/yAgIP8ICAj/QEBA&#13;&#10;/39/f/+/v7//9/f3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hYWP8AAAD/&#13;&#10;AAAA/wAAAP8AAAD/AAAA/wAAAP8AAAD/AAAA/wAAAP8AAAD/AAAA/+jo6P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f39//n5+f/2BgYP8gICD/CAgI/0BAQP9/f3//v7+///f39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dHR0/wAAAP8AAAD/&#13;&#10;AAAA/zc3N/+SkpL/19fX/9zc3P/c3Nz/3Nzc/9zc3P/c3Nz//f39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39/f/5+f&#13;&#10;n/9gYGD/ICAg/wgICP9AQED/f39//7+/v//39/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3t7e/4WFhf8rKyv/&#13;&#10;AAAA/wAAAP8VFRX/a2tr/8bGxv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f39/+/v7//f39//ygoKP8ICAj/QEBA/39/&#13;&#10;f/+/v7//9/f3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Q0ND/&#13;&#10;dnZ2/x0dHf8AAAD/AAAA/yIiIv98fHz/6Ojo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39/f/v7+//39/f/9AQED/EBAQ/0BAQP9/f3//v7+///f39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+/v7/35+fv8AAAD/AAAA/wAAAP+urq7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9/f3/7+/v/9/&#13;&#10;f3//QEBA/xAQEP9AQED/f39//7+/v//39/f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+/v7/wsLC/2tra/8XFxf/&#13;&#10;AAAA/wAAAP8AAAD/AAAA/7Gxsf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f39/+/v7//f39//0BAQP8QEBD/QEBA/39/f/+/&#13;&#10;v7//9/f3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Jycn/cXFx/xwcHP8AAAD/AAAA/wAAAP8AAAD/&#13;&#10;IyMj/3p6ev/R0dH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7+/v/y8vL/39/f/9AQED/EBAQ/0BAQP9/f3//v7+///f39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ZGRk/wAAAP8AAAD/AAAA/wAAAP8cHBz/c3Nz/8rKy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8/Pz/7Ozs/+Pj4//&#13;&#10;UFBQ/xgYGP9AQED/eHh4/7+/v//39/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YWFj/AAAA/wAAAP8AAAD/Pj4+/3h4eP96enr/enp6/3p6ev96enr/&#13;&#10;enp6/3p6ev/09PT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f39/+/v7//fHx8/zw8PP8MDAz/NDQ0/4ODg/+zs7P/&#13;&#10;8/Pz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hYWP8AAAD/AAAA/wAAAP8AAAD/AAAA/wAAAP8AAAD/AAAA/wAAAP8AAAD/&#13;&#10;AAAA/+jo6P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y8vL/4uLi/9MTEz/CAgI/zw8PP90dHT/r6+v//f39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pKSk/3Jycv9ycnL/cnJy/3Jycv9ycnL/cnJy/3Jycv9ycnL/cnJy/3Jycv9ycnL/&#13;&#10;8/Pz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9PT3/W1tb////&#13;&#10;////////////////////////////////////////////////////////8/Pz/7u7u/98fHz/RERE&#13;&#10;/xgYGP8wMDD/cHBw/7Ozs//r6+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Hx8f/LS0t/wUFBf8GBgb/Li4u/8vL&#13;&#10;y/////////////////////////////v7+//Hx8f/f39//0BAQP8QEBD/NDQ0/3h4eP+/v7//7+/v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x8fH/wwMDP9NTU3/HR0d/y0sLf9KSUr/FBQU/9fX&#13;&#10;1//z8/P/w8PD/5OTk/9MTEz/EBAQ/zAwMP98fHz/r6+v//f39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PT0//Q0ND/3d2d/8eHh7/LSwt/3d2d/82Njb/Gxsb/wwM&#13;&#10;DP80NDT/cHBw/7u7u//z8/P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ygoKP9mZWb/d3Z3/x4eHv8tLC3/d3Z3/1lYWf8xMTH/7+/v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RERE/1dXV/93dnf/Hh4e/y0sLf93dnf/SEhI/19fX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fn5//Gxsb/25tbv8eHh7/LSwt/2xrbP8VFRX/s7Oz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xcXH/EBAQ/w8PD/8WFhb/ExMT/319f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2tra/6ampv+mpqb/pqam/6ampv+mpqb/pqam&#13;&#10;/6ampv+mpqb/pqam/6ampv+mpqb/pqam//j4+P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Pz8//JSUl/zc3N//Pz8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SkpL/AAAA/wAAAP8AAAD/AAAA/wAAAP8AAAD/AAAA&#13;&#10;/wAAAP8AAAD/AAAA/wAAAP8AAAD/6Ojo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5KSkv8AAAD/AAAA/wAAAP8AAAD/AAAA/wAAAP8AAAD/AAAA&#13;&#10;/wAAAP8AAAD/AAAA/wAAAP/o6Oj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7+/v/9jY2P/Y2Nj/2NjY/6enp/8AAAD/fn5+/9jY2P/Y2Nj/19fX&#13;&#10;/1dXV/8CAgL/o6Oj//39/f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0BAQP9AQED/&#13;&#10;QEBA/0BAQP9AQED/QEBA/0BAQP//////////////////////QEBA/0BAQP9AQED/QEBA////////&#13;&#10;////QEBA/2BgYP9AQED/QEBA/0BAQP9AQED/QEBA/0BAQP9AQED/QEBA////////////////////&#13;&#10;//9AQED/QEBA/0BAQP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U1NT/xAQEP/+/v7//////////////////Pz8&#13;&#10;/xgYGP8TExP//f39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YGBg/2BgYP9gYGD/&#13;&#10;YGBg/2BgYP9gYGD/YGBg//////////////////////9gYGD/YGBg/2BgYP9gYGD///////////8Q&#13;&#10;EBD/JCQk/2BgYP9gYGD/YGBg/2BgYP9gYGD/YGBg/2BgYP9gYGD//////////////////////2Bg&#13;&#10;YP9gYGD/YGBg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rKyv/BgYG/97e3v/////////////////v7+//Dw8P&#13;&#10;/wAAAP/Ly8v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xAQEP8k&#13;&#10;JCT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NTU/8AAAD/EBAQ/1FRUf+IiIj/cnJy/y4uLv8AAAD/AAAA&#13;&#10;/9LS0v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EBAQ/yQkJ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wcHB/wUFBf8AAAD/AAAA/wAAAP8AAAD/AAAA/wAAAP8sLCz//Pz8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WFhb/LCws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uLi4/y8vL/8AAAD/AAAA/wAAAP8AAAD/SUlJ/9/f3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bm5v/FxcX/yMjI/+np6f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nJyf/CAgI/wgICP8ICAj/CAgI/wgICP8ICAj/CAgI/xoaGv8gICD/ICAg/yAg&#13;&#10;IP8ODg7/CAgI/wgICP8ICAj/Ghoa/yAgIP8AAAD/AAAA/w4ODv8ICAj/CAgI/wgICP8ICAj/CAgI&#13;&#10;/wgICP8ICAj/Ghoa/yAgIP8gICD/ICAg/w4ODv8ICAj/CAgI/wgICP8aGhr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BwcH/iYmJ/3BwcP/Y2Nj//////2hoaP95eXn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FhYf88PDz/PDw8/zw8PP88PDz/PDw8/zw8PP88PDz/hoaG/5+fn/+fn5//n5+f/1RU&#13;&#10;VP88PDz/PDw8/zw8PP+Ghob/n5+f/5+fn/+fn5//VFRU/zw8PP88PDz/PDw8/zw8PP88PDz/PDw8&#13;&#10;/zw8PP+Ghob/n5+f/5+fn/+fn5//VFRU/zw8PP88PDz/PDw8/4aGhv+fn5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8/Pz/PT09/wAAAP8AAAD/AAAA/7y8vP//////Ly8v/wgICP/9/f3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zo6Ov9YWFj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4+P&#13;&#10;j/8AAAD/AAAA/wQEBP8AAAD/vLy8//////9jY2P/AAAA/97e3v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EBAQ/yQkJ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Li4u/wIC&#13;&#10;Av/CwsL/xMTE/wAAAP+8vLz//////15eXv8AAAD/vb29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QEBD/JCQk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xMTH/Dg4O//Pz&#13;&#10;8//Gxsb/AAAA/7y8vP/5+fn/EhIS/wAAAP/W1tb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AQEP8kJCT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9fX/8AAAD/Ojo6/2ho&#13;&#10;aP8AAAD/U1NT/xwcHP8AAAD/DQ0N//r6+v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hYW/ywsL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1tbW/wgICP8AAAD/AAAA/wAA&#13;&#10;AP8AAAD/AAAA/wAAAP+QkJD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u7u7/yQkJP8AAAD/AAAA/wAA&#13;&#10;AP8JCQn/i4uL//39/f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9bW1v+1tbX/y8vL//T0&#13;&#10;9P/5+fn/8vLy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aGho/yYmJv///////////////////////////319&#13;&#10;ff8AAAD/2dnZ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6Ojr/&#13;&#10;WFh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+/v7//Ly8v9OTk7/CAgI//Ly8v/y8vL/8vLy//Ly8v/Ozs7/MDAw/wAA&#13;&#10;AP/ExMT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xAQEP8kJCT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qqqr/AAAA/wAAAP8AAAD/AAAA/wAAAP8AAAD/AAAA/wAAAP8AAAD/EBAQ//r6&#13;&#10;+v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EBAQ/yQkJ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bGxv8AAAD/AAAA/wAAAP8AAAD/AAAA/wAAAP8AAAD/AAAA/wMDA/91dXX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QEBD/JCQk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7+/v/42Njf8tLS3/BAQE/42Njf+NjY3/jY2N/42Njf+ampr/6Ojo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xAQEP8kJCT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u7u/+dnZ3////////////////////////////+/v7/9PT0//7+/v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EBAQ/yQkJ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8vLy//Ly8v/y8vL/7u7u/21tbf8AAAD/1tbW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QEBD/JCQk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u&#13;&#10;7u7/TU1N/wYGBv8AAAD/AAAA/wAAAP8AAAD/AAAA/wAAAP/FxcX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xAQEP8kJCT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d3d/8A&#13;&#10;AAD/AAAA/wAAAP8AAAD/AAAA/wAAAP8AAAD/GBgY//v7+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hYW/ywsL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OTk5/wAAAP9r&#13;&#10;a2v/bm5u/wAAAP+Dg4P/k5OT/wAAAP+JiYn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pKSn/ISEh//////+6&#13;&#10;urr/AAAA/6ampv//////SEhI/woKCv/z8/P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NTU/8NDQ3/+vr6/9XV1f8A&#13;&#10;AAD/QUFB/8rKyv84ODj/AAAA/8PDw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hISE/wAAAP/AwMD//v7+/yUlJf8A&#13;&#10;AAD/AAAA/wAAAP8HBwf/7+/v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6Ojr/WFhY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MzMz/Y2Nj/7m5uf//////ubm5/woKCv8A&#13;&#10;AAD/AwMD/3R0dP//////////////////////////////////////////////////////////////&#13;&#10;///////////////////////////////////////////////////+/v7/////////////////////&#13;&#10;///////+/v7//////////////////////////////////v7+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xAQEP8kJCT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5+fn/7Gxsf/l&#13;&#10;5eX/////////////////////////////////////////////////////////////////////////&#13;&#10;/////////////////////////////8zMzP9gYGD/ICAg/8LCwv////////////////9aWlr/ICAg&#13;&#10;/xsbG/9tbW3//Pz8////////////2dnZ/zIyMv8TExP/UlJS//T09P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EBAQ&#13;&#10;/yQkJ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x8fH/62trf8PDw//wsLC/////////////////6Ojo//v7+//6Ojo&#13;&#10;/xcXF/+vr6////////////9BQUH/lJSU//39/f9YWFj/gYGB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QEBD/JCQk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9/f3/7i4uP+kpKT/pKSk/6SkpP+kpKT/pKSk/6SkpP/4&#13;&#10;+Pj/////////////////////////////////////////////////////////////////////////&#13;&#10;/////////////////////////////xUVFf/CwsL/////////////////////////////////PT09&#13;&#10;/4KCgv//////9/f3/w8PD//39/f//////8DAwP8/Pz////////////////////////////9gYGD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xEREf8hISH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YWFh/xgYGP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e3t/8LCwv/AAAA/wAAAP8AAAD/AAAA/wAAAP8AAAD/AAAA/+jo6P//&#13;&#10;////////////////////////////////////////////////////////////////////////////&#13;&#10;////////////////////////FRUV/8LCwv///////////////////////////8HBwf8ODg7/1NTU&#13;&#10;//////++vr7/Hx8f////////////4ODg/wcHB//29vb//////////////////////2BgYP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Ozs7/1hYWP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91dXX/HR0d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UFBQ/wAAAP8AAAD/AAAA/wAAAP8AAAD/AAAA/wAAAP8AAAD/6Ojo////////&#13;&#10;////////////////////////////////////////////////////////////////////////////&#13;&#10;//////////////////8VFRX/wsLC///////////////////////IyMj/Ghoa/7i4uP//////////&#13;&#10;/7W1tf8iIiL////////////i4uL/AwMD//Ly8v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5OTn/AAAA/3l5ef/n5+f/9PT0//T09P/09PT/9PT0//T09P//////////////////&#13;&#10;////////////////////////////////////////////////////////////////////////////&#13;&#10;/////////////xUVFf/CwsL/////////////////zs7O/xcXF/+8vLz/////////////////8fHx&#13;&#10;/w8PD//8/Pz//////8fHx/81NTX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aGhv8AAAD/np6e////////////////////////////////////////////////////////&#13;&#10;////////////////////////////////////////////////////////////////////////////&#13;&#10;////////FRUV/8LCwv////////////j4+P8lJSX/goKC//n5+f/5+fn//Pz8////////////NTU1&#13;&#10;/7Gxsf//////bm5u/3V1df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Ojo6/1hYW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Pz8/1JSUv8PDw//tra2/+bm5v/m5ub/5ubm/+bm5v/m5ub//v7+////////////////////////&#13;&#10;////////////////////////////////////////////////////////////////////mJiY/xoa&#13;&#10;Gv8CAgL/FBQU/09PT///////0tLS/wAAAP8AAAD/AAAA/wAAAP92dnb///////////++vr7/FxcX&#13;&#10;/zIyMv8qKir/5OTk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QEBD/JCQk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Pz8//&#13;&#10;Kioq/wAAAP8AAAD/AAAA/wAAAP8AAAD/AAAA/wAAAP/o6Oj/////////////////////////////&#13;&#10;////////////////////////////////////////////////////////////////////////////&#13;&#10;///////////////////////////////////////////////////////////////////4+Pj/3d3d&#13;&#10;//7+/v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xAQEP8kJCT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xcXP8AAAD/&#13;&#10;AAAA/wAAAP8AAAD/AAAA/wAAAP8AAAD/AAAA/+jo6P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EBAQ/yQkJ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Ly8v/wAAAP9ISEj/&#13;&#10;paWl/7Gxsf+xsbH/sbGx/7Gxsf+xsbH/+fn5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QEBD/JCQk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ra2v/AAAA/7Kys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xAQEP8kJCT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Dg4P8mJib/Li4u/+bm5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EBAQ/yQkJ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b29v/xISEv8AAAD/EBAQ/yYmJv8mJib/&#13;&#10;JiYm/yYmJv8mJib/7Ozs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QEBD/JCQk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UVFT/AAAA/wAAAP8AAAD/AAAA/wAAAP8AAAD/&#13;&#10;AAAA/wAAAP/o6Oj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xYW&#13;&#10;Fv8sLCz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6Ghof9ycnL/cnJy/3Jycv9ycnL/cnJy/3Jycv9ycnL/&#13;&#10;cnJy//Pz8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fX1&#13;&#10;/w4ODv8ODg7/8PDw/19fX/8ODg7/Dg4O/w4ODv8ODg7/Dg4O/w4ODv8ODg7/Dg4O/+rq6v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Ojo6/1hYW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09PT/AAAA&#13;&#10;/wAAAP/u7u7/VFRU/wAAAP8AAAD/AAAA/wAAAP8AAAD/AAAA/wAAAP8AAAD/6Ojo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dHR3/EBAQ/xkZGf8CAgL/AwMD/xkZGf8GBgb/RERE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r6+v9ycnL/cnJy&#13;&#10;//f39/+hoaH/cnJy/3Jycv9ycnL/cnJy/3Jycv9ycnL/cnJy/3Jycv/z8/P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xAQEP9ZWFn/aGdo/wcHB/8PDw//aGdo/0pKSv8wMD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5+fn/8vLy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GRkZ/2hnaP93dnf/CAgI/xEREf93dnf/WVhZ/zc2N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aGho&#13;&#10;/yYmJv///////////////////////////319ff8AAAD/2dnZ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ZGRn/aGdo/3d2d/8KCgr/FBQU/3d2d/9ZWFn/JyYn/7+/v//Hx8f/39/f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+/v7//Ly8v9OTk7/CAgI&#13;&#10;//Ly8v/y8vL/8vLy//Ly8v/Ozs7/MDAw/wAAAP/ExMT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xkZGf9oZ2j/d3Z3/x4eHv8tLC3/d3Z3/1lYWf8YFxj/QEBA/zQ0NP8gICD/CAgI/5ub&#13;&#10;m////////////5+fn/9oaGj/f39//4uLi/+fn5//39/f////////////8/Pz/+vr6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qqqr/AAAA/wAAAP8AAAD/AAAA&#13;&#10;/wAAAP8AAAD/AAAA/wAAAP8AAAD/EBAQ//r6+v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39/f/9/f3//f39//39/f/9/f3//f39//39/f/9/f3//f39//39/f/9/f3//f39//39/f/9/&#13;&#10;f3//DAwM/zQzNP87Ozv/AAAA/wAAAP87Ozv/LCws/xsbG/9/f3//f39//39/f/9/f3//f39//39/&#13;&#10;f/9/f3//aWlp/0lJSf8/Pz//Ojo6/zAwMP9jY2P/f39//4+Pj/9/f3//FBQU/wAAAP8YGBj/LCws&#13;&#10;/0BAQP9MTEz/YGBg/3h4eP/X19f////////////n5+f/6+vr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bGxv8AAAD/AAAA/wAAAP8AAAD/AAAA&#13;&#10;/wAAAP8AAAD/AAAA/wMDA/91dXX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7+/v/42Njf8tLS3/BAQE/42Njf+NjY3/jY2N&#13;&#10;/42Njf+ampr/6Ojo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7u7u/+dnZ3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fHx/+Pj4//f39//3BwcP9g&#13;&#10;YGD/29vb////////////ZGRk/wgICP8EBAT/ICAg/yAgIP88PDz/XFxc/2RkZP98fHz/4+Pj////&#13;&#10;////////4+Pj/+/v7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5+fn&#13;&#10;//7+/v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v7+//f39//39/f/8PDw/+jo6P/m5ub/4ODg//j4+P/////////&#13;&#10;//9oaGj/EBAQ/wAAAP8QEBD/ICAg/8/Pz////////////4+Pj/9wcHD/f39//5ubm/+vr6//v7+/&#13;&#10;/8/Pz//f39//+/v7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5ubn/iIiI/+bm5v//////0dHR/zIyMv8AAAD/Gxsb&#13;&#10;/8vLy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/v7//f39//+/v7////////////u7u7/4uLi/98fHz/ZGRk/0xMTP9AQED/LCws&#13;&#10;/xwcHP8EBAT/z8/P////////////eHh4/3h4eP+Dg4P/m5ub/5+fn//v7+/////////////r6+v/&#13;&#10;7+/v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FRUf8AAAD/6enp//////8yMjL/AAAA/wAAAP8AAAD/R0dH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/v7//g4OD/3h4eP9gYGD/YGBg/+vr6////////////0hISP8MDAz/&#13;&#10;AAAA/xwcHP8wMDD/QEBA/1RUVP9kZGT/fHx8//Pz8////////////9/f3//z8/P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MjIy/x8fH///////vr6+/wAAAP8AAAD/U1NT/yMjI/8ICAj/9fX1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7+/v/&#13;&#10;4+Pj/8vLy/+/v7//q6ur/5ubm/+Dg4P/7+/v////////////UFBQ/wwMDP8AAAD/FBQU/yAgIP/n&#13;&#10;5+f///////////98fHz/dHR0/4eHh/+fn5//t7e3/7+/v//f39//8/Pz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2Njb/GRkZ//7+/v9LS0v/AAAA/ykpKf/8/Pz/j4+P/wAAAP/AwMD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r6+v/39/f////////&#13;&#10;/////////6+vr/+Li4v/eHh4/2BgYP9ISEj/QEBA/yAgIP8MDAz/AAAA/+vr6////////////2xs&#13;&#10;bP90dHT/f39//5OTk/+fn5//9/f3////////////5+fn//Pz8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d3d/8AAAD/GBgY/wAAAP8AAAD/n5+f//////9zc3P/AAAA/9bW1v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x8fH/6en&#13;&#10;p/+Hh4f/eHh4/2hoaP/7+/v///////////80NDT/CAgI/wQEBP8cHBz/NDQ0/0BAQP9UVFT/ZGRk&#13;&#10;/39/f//////////////////Hx8f/19fX//f39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vr6+/wAAAP8AAAD/AAAA/zk5Of/+/v7//////zQ0NP8DAwP/+fn5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YWFj/dHR0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9/f3/9/f3//Hx8f/v7+//6enp/+Xl5f/g4OD&#13;&#10;/////////////////0hISP8oKCj/CAgI/wgICP8kJCT/////////////////aGho/3h4eP+Hh4f/&#13;&#10;n5+f/7e3t/+/v7//19fX/+fn5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o6Oj/1BQUP98fHz/5OTk///////8/Pz/PDw8/1FRUf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/f3/+Pj4/////////////////+jo6P/h4eH/3h4eP9gYGD/&#13;&#10;SEhI/0BAQP8oKCj/FBQU/wwMDP////////////////9ISEj/WFhY/3h4eP+Hh4f/p6en////////&#13;&#10;/////////+fn5//39/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8PDw/+np6f/h4eH/3R0dP90dHT////////////z&#13;&#10;8/P/KCgo/wgICP8ICAj/ICAg/zg4OP9AQED/WFhY/2hoaP+Tk5P/////////////////w8PD/9fX&#13;&#10;1//39/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bW1v/Gxsb/+/v7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Pz8//f39//x8fH/7+/v/+np6f/k5OT/5OTk////////////+/v7/9ERET/KCgo/wgI&#13;&#10;CP8MDAz/QEBA////////////8/Pz/2RkZP94eHj/i4uL/5+fn/+3t7f/v7+//9fX1//r6+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xcXH/JCQk/+fn5///////////////&#13;&#10;////////////////////////RERE/wAAAP/o6Oj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fn5//r6+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hYWP8AAAD/4uLi////////////Kysr/x8f&#13;&#10;H/////////////////9ERET/AAAA/+jo6P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v7+/+/v7//o6Oj/4ODg/9wcHD/g4OD////////////4+Pj/yAgIP8EBAT/BAQE/xwcHP8kJCT/&#13;&#10;QEBA/1xcXP9sbGz/m5ub////////////9/f3/7+/v//X19f/9/f3////////////////////////&#13;&#10;//////////////////////////////////////////////////////////////9TU1P/Ozs7/2hn&#13;&#10;aP80MzT/DQ0N/2hnaP9oZ2j/AAA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WFhY/wAAAP/i4uL///////////8oKCj/HBwc////&#13;&#10;/////////////0RERP8AAAD/6Ojo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4+Pj/9vb2/+7u7v/&#13;&#10;o6Oj/4+Pj/+np6f////////////X19f/QEBA/yQkJP8EBAT/DAwM/1xcXP///////////9/f3/9g&#13;&#10;YGD/fHx8/4+Pj/+fn5//u7u7/7+/v//b29v/7+/v/////////////////1dXV/9KSkr/d3Z3/zs7&#13;&#10;O/8PDw//d3Z3/3d2d/8AAA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YWFj/AAAA/+Li4v///////////ygoKP8cHBz/////////&#13;&#10;////////RERE/wAAAP/o6Oj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v7+//6+vr////////////7+/v/5+fn/+D&#13;&#10;g4P/cHBw/2BgYP9ERET/QEBA/yQkJP8QEBD/UFBQ////////////SkpK/0pKSv93dnf/Ozs7/w8P&#13;&#10;D/93dnf/d3Z3/wAAA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hYWP8AAAD/2dnZ//b29v/29vb/JiYm/xoaGv/29vb/9vb2//b2&#13;&#10;9v9BQUH/AAAA/+jo6P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WFhY/3R0d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TU1P/SkpK/3d2d/87Ozv/Dw8P/3d2&#13;&#10;d/93dnf/AAA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FhY/wAAAP8AAAD/AAAA/wAAAP8AAAD/AAAA/wAAAP8AAAD/AAAA/wAA&#13;&#10;AP8AAAD/6Ojo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dXV/9KSkr/d3Z3/zs7O/8PDw//d3Z3/3d2&#13;&#10;d/8AAA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YWFj/AAAA/wAAAP8AAAD/AAAA/wAAAP8AAAD/AAAA/wAAAP8AAAD/AAAA/wAA&#13;&#10;AP/o6Oj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U1NT/zs7O/9oZ2j/NDM0/w0NDf9oZ2j/aGdo/wAA&#13;&#10;A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6SkpP9ycnL/cnJy/3Jycv9ycnL/cnJy/3Jycv9ycnL/cnJy/3Jycv9ycnL/cnJy//Pz&#13;&#10;8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oaGj/AAAA/xoaGv8NDQ3/AwMD/xoaGv8aGhr/AAA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n5+f/6+vr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WFhY/3R0d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n5+f/6+vr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hYWP90dHT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5+fn/+vr6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AQED/QEBA/0BAQP9AQED/QEBA/0BAQP9A&#13;&#10;QED//////////////////////0BAQP9AQED/QEBA/0BAQP///////////1hYWP90dHT/QEBA/0BA&#13;&#10;QP9AQED/QEBA/0BAQP9AQED/QEBA/0BAQP//////////////////////QEBA/0BAQP9AQED/QEB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2BgYP9gYGD/YGBg/2BgYP9gYGD/YGBg/2BgYP//&#13;&#10;////////////////////YGBg/2BgYP9gYGD/YGBg//////////////////////9gYGD/YGBg/2Bg&#13;&#10;YP9gYGD/YGBg/2BgYP9gYGD/YGBg//////////////////////9gYGD/YGBg/2BgY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v7+//////////////////////////////////7+/v//////////////&#13;&#10;//////////////7+/v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M&#13;&#10;zMz/YGBg/yAgIP/CwsL/////////////////zMzM/2BgYP8gICD/wsLC/////////////////9nZ&#13;&#10;2f8yMjL/ExMT/1JSUv/09PT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fHx/+t&#13;&#10;ra3/Dw8P/8LCwv/////////////////Hx8f/ra2t/w8PD//CwsL/////////////////QUFB/5SU&#13;&#10;lP/9/f3/WFhY/4GBgf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V&#13;&#10;FRX/wsLC////////////////////////////FRUV/8LCwv////////////f39/8PDw//9/f3////&#13;&#10;///AwMD/Pz8/////////////////////////////YGBg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3Fxcf8cHBz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xUVFf/C&#13;&#10;wsL///////////////////////////8VFRX/wsLC////////////vr6+/x8fH////////////+Dg&#13;&#10;4P8HBwf/9vb2//////////////////////9gYGD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ZWVl/xkZGf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RUV/8LCwv//&#13;&#10;/////////////////////////xUVFf/CwsL///////////+1tbX/IiIi////////////4uLi/wMD&#13;&#10;A//y8vL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VFRX/wsLC////////&#13;&#10;////////////////////FRUV/8LCwv////////////Hx8f8PDw///Pz8///////Hx8f/NTU1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xUVFf/CwsL/////////////&#13;&#10;//////////////8VFRX/wsLC/////////////////zU1Nf+xsbH//////25ubv91dXX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5iYmP8aGhr/AgIC/xQUFP9PT0////////////+Y&#13;&#10;mJj/Ghoa/wICAv8UFBT/T09P////////////vr6+/xcXF/8yMjL/Kioq/+Tk5P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+Pj4/93d3f/+/v7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4eHh/9gYGD/YGBg/2BgYP9gYGD/YGBg/2BgYP9gYGD/19fX/////////////////4eHh/9g&#13;&#10;YGD/YGBg/2BgYP/X19f//////39/f/8gICD/h4eH/2BgYP9gYGD/YGBg/2BgYP9gYGD/YGBg/2Bg&#13;&#10;YP/X19f/////////////////h4eH/2BgYP9gYGD/YGBg/9fX1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cHBw/0BAQP9AQED/QEBA/0BAQP9AQED/QEBA/0BAQP/Pz8//////////////////cHBw/0BAQP9A&#13;&#10;QED/QEBA/8/Pz/////////////////9wcHD/QEBA/0BAQP9AQED/QEBA/0BAQP9AQED/QEBA/8/P&#13;&#10;z/////////////////9wcHD/QEBA/0BAQP9AQED/z8/P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nZ2f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r6+v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Pz8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v7+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4+Pj/+np6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9fX1/8TExP/U1NT/+vr6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3t7f/YWFh/yIiIv8AAAD/pKSk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tLS0/zU1Nf8EBAT/AAAA/wAAAP8fHx//vr6+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BQUP8oKCj/Nzc3/wAAAP+kpKT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JiYn/V1dX/7y8vP/V1dX/hYWF/wICAv8UFBT/8PDw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9/f3//////+goKD/AAAA/6Skp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RERE/wAAAP+7u7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6CgoP8AAAD/pKSk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nZ2f/AAAA/7m5u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oKCg/wAAAP+kpKT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Pj4/yAgIP8GBgb/9fX1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goKD/AAAA/6Skp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hYWH/AAAA/3d3d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6CgoP8AAAD/pKSk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d3d3&#13;&#10;/wAAAP9lZWX//f39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oKCg/wAAAP+kpKT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Nzc/8AAAD/d3d3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g&#13;&#10;oKD/AAAA/6Skp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FhYX/AAAA/29vb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CgoP8A&#13;&#10;AAD/pKSk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zMzM/wICAv8zMzP//v7+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LCwv+lpaX/ZmZm/wAAAP9p&#13;&#10;aWn/paWl/8TEx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LS0v/AAAA/zg4OP9ycnL/cnJy/3Jycv9ycnL/1tbW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UVFR/wAAAP8AAAD/AAAA/wAAAP8A&#13;&#10;AAD/VVVV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z09Pf8AAAD/AAAA/wAAAP8AAAD/AAAA/wAAAP+zs7P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5OTk/8HBwf/c3Nz//f39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tbW/8AAAD/AAAA&#13;&#10;/wAAAP8AAAD/AAAA/wAAAP8xMTH//////1tbW/8AAAD/AAAA/wAAAP8AAAD/AAAA/wAAAP8xMTH/&#13;&#10;/////1tbW/8AAAD/AAAA/x0dHf/+/v7/////////////////9/f3/w0NDf8AAAD/AAAA/9XV1f//&#13;&#10;///////////////8/Pz/hoaG/xAQEP8AAAD/AAAA/wAAAP8KCgr/Z2dn//Pz8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Wlpa/wAAAP8AAAD/JSUl&#13;&#10;/yUlJf8lJSX/JSUl/09PT///////Wlpa/wAAAP8AAAD/JSUl/yUlJf8lJSX/JSUl/09PT///////&#13;&#10;Wlpa/wAAAP8AAAD/AAAA/8bGxv////////////////+srKz/AAAA/wAAAP8AAAD/1NTU////////&#13;&#10;////+/v7/zw8PP8AAAD/AAAA/yYmJv9gYGD/NTU1/wAAAP8AAAD/ICAg/+rq6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Wlr/AAAA/w4ODv//////////&#13;&#10;//////////////////////9aWlr/AAAA/w4ODv////////////////////////////////9aWlr/&#13;&#10;AAAA/wAAAP8AAAD/cXFx/////////////////1VVVf8AAAD/AAAA/wAAAP/U1NT///////////+U&#13;&#10;lJT/AAAA/wAAAP9VVVX/+/v7////////////f39//wAAAP8AAAD/ZmZm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paWv8AAAD/Dg4O////////////////&#13;&#10;/////////////////1paWv8AAAD/Dg4O/////////////////////////////////1paWv8AAAD/&#13;&#10;AAAA/wAAAP8dHR3//v7+///////z8/P/CQkJ/wAAAP8AAAD/AAAA/9TU1P///////f39/xMTE/8A&#13;&#10;AAD/Dw8P//Ly8v//////////////////////MDAw/wAAAP8CAgL/4OD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Wlpa/wAAAP8ODg7/////////////////////&#13;&#10;////////////Wlpa/wAAAP8ODg7/////////////////////////////////Wlpa/wAAAP9JSUn/&#13;&#10;AAAA/wAAAP/Hx8f//////6Wlpf8AAAD/QkJC/wAAAP8AAAD/1NTU///////e3t7/AAAA/wAAAP9m&#13;&#10;Zmb///////////////////////////+UlJT/AAAA/wAAAP+wsL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Wlr/AAAA/wMDA/9SUlL/UlJS/1JSUv9dXV3/////&#13;&#10;//////9aWlr/AAAA/wMDA/9SUlL/UlJS/1JSUv9dXV3///////////9aWlr/AAAA/42Njf8TExP/&#13;&#10;AAAA/3Jycv//////Tk5O/wAAAP+dnZ3/AAAA/wAAAP/U1NT//////7a2tv8AAAD/AAAA/4qKiv//&#13;&#10;/////////////////////////7m5uf8AAAD/AAAA/4mJi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paWv8AAAD/AAAA/wAAAP8AAAD/AAAA/w4ODv//////////&#13;&#10;/1paWv8AAAD/AAAA/wAAAP8AAAD/AAAA/w4ODv///////////1paWv8AAAD/kpKS/2VlZf8AAAD/&#13;&#10;Hh4e/+7u7v8GBgb/MzMz/8TExP8AAAD/AAAA/9TU1P//////r6+v/wAAAP8AAAD/j4+P////////&#13;&#10;////////////////////vb29/wAAAP8AAAD/ho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Wlpa/wAAAP8LCwv/4+Pj/+Pj4//j4+P/5eXl////////////Wlpa&#13;&#10;/wAAAP8LCwv/4+Pj/+Pj4//j4+P/5eXl////////////Wlpa/wAAAP+SkpL/vLy8/wAAAP8AAAD/&#13;&#10;Z2dn/wAAAP+NjY3/xMTE/wAAAP8AAAD/1NTU///////X19f/AAAA/wAAAP9vb2//////////////&#13;&#10;//////////////+enp7/AAAA/wAAAP++vr7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Wlr/AAAA/w4ODv////////////////////////////////9aWlr/AAAA&#13;&#10;/w4ODv////////////////////////////////9aWlr/AAAA/5KSkv/8/Pz/FxcX/wAAAP8AAAD/&#13;&#10;AgIC/+Xl5f/ExMT/AAAA/wAAAP/U1NT///////r6+v8KCgr/AAAA/xwcHP/6+vr/////////////&#13;&#10;/////////0ZGRv8AAAD/BAQE//T09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paWv8AAAD/Dg4O/////////////////////////////////1paWv8AAAD/Dg4O&#13;&#10;/////////////////////////////////1paWv8AAAD/kpKS//////9ra2v/AAAA/wAAAP9CQkL/&#13;&#10;/////8TExP8AAAD/AAAA/9TU1P///////////4WFhf8AAAD/AAAA/3Jycv////////////////+g&#13;&#10;oKD/AAAA/wAAAP9ISE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Wlpa/wAAAP8ODg7/////////////////////////////////Wlpa/wAAAP8ODg7/////&#13;&#10;////////////////////////////Wlpa/wAAAP+SkpL//////8LCwv8AAAD/AAAA/5ycnP//////&#13;&#10;xMTE/wAAAP8AAAD/1NTU////////////+fn5/zc3N/8AAAD/AAAA/zU1Nf9qamr/RERE/wAAAP8A&#13;&#10;AAD/RERE//T09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bW1v/AAAA/w8PD/////////////////////////////////9bW1v/AAAA/w8PD///////////&#13;&#10;//////////////////////9bW1v/AAAA/5OTk////////v7+/8bGxv/FxcX/9fX1///////FxcX/&#13;&#10;AAAA/wAAAP/V1dX/////////////////+vr6/39/f/8NDQ3/AAAA/wAAAP8AAAD/AAAA/xEREf/A&#13;&#10;wMD/+fn5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7+/v/f39//urq6/5ubm/8jIyP/AAAA/wAAAP8H&#13;&#10;Bwf/Ojo6/3d3d//7+/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v7+/+ioqL/SUlJ/wUFBf8D&#13;&#10;AwP/qKio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+/v/8/Pz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9vb2//m5ub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">
                <v:shape id="TextBox 25" o:spid="_x0000_s1042" type="#_x0000_t202" style="position:absolute;left:49312;top:25097;width:5722;height:288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" filled="f" stroked="f">
                  <v:textbox>
                    <w:txbxContent>
                      <w:p w14:paraId="633C1394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re</w:t>
                        </w:r>
                      </w:p>
                    </w:txbxContent>
                  </v:textbox>
                </v:shape>
                <v:shape id="TextBox 26" o:spid="_x0000_s1043" type="#_x0000_t202" style="position:absolute;left:63264;top:25246;width:6650;height:348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" filled="f" stroked="f">
                  <v:textbox>
                    <w:txbxContent>
                      <w:p w14:paraId="206EE48E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ost</w:t>
                        </w:r>
                      </w:p>
                    </w:txbxContent>
                  </v:textbox>
                </v:shape>
                <v:group id="Group 133" o:spid="_x0000_s1044" style="position:absolute;left:41389;top:836;width:33559;height:33078" coordorigin="41389,836" coordsize="33558,33077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">
                  <v:shape id="Picture 134" o:spid="_x0000_s1045" type="#_x0000_t75" style="position:absolute;left:41389;top:4248;width:33559;height:21484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">
                    <v:imagedata r:id="rId9" o:title="" croptop="4624f" cropbottom="11646f" cropleft="3705f" cropright="16416f"/>
                  </v:shape>
                  <v:shape id="TextBox 19" o:spid="_x0000_s1046" type="#_x0000_t202" style="position:absolute;left:45795;top:28037;width:25238;height:587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" filled="f" stroked="f">
                    <v:textbox>
                      <w:txbxContent>
                        <w:p w14:paraId="72D7CCF0" w14:textId="77777777" w:rsidR="00C25701" w:rsidRPr="00C25701" w:rsidRDefault="00C25701" w:rsidP="00C25701">
                          <w:pPr>
                            <w:jc w:val="center"/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 w:rsidRPr="00C25701"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Group x time interaction:</w:t>
                          </w:r>
                        </w:p>
                        <w:p w14:paraId="5BDE1483" w14:textId="77777777" w:rsidR="00C25701" w:rsidRPr="00C25701" w:rsidRDefault="00C25701" w:rsidP="00C25701">
                          <w:pPr>
                            <w:jc w:val="center"/>
                            <w:rPr>
                              <w:rFonts w:ascii="Arial" w:eastAsiaTheme="minorEastAsia" w:hAnsi="Arial" w:cs="Arial"/>
                              <w:i/>
                              <w:i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</w:pPr>
                          <w:proofErr w:type="gramStart"/>
                          <w:r w:rsidRPr="00C25701">
                            <w:rPr>
                              <w:rFonts w:ascii="Arial" w:hAnsi="Arial" w:cs="Arial"/>
                              <w:i/>
                              <w:i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  <w:t>F(</w:t>
                          </w:r>
                          <w:proofErr w:type="gramEnd"/>
                          <w:r w:rsidRPr="00C25701">
                            <w:rPr>
                              <w:rFonts w:ascii="Arial" w:hAnsi="Arial" w:cs="Arial"/>
                              <w:i/>
                              <w:iCs/>
                              <w:color w:val="000000" w:themeColor="text1"/>
                              <w:kern w:val="24"/>
                              <w:sz w:val="16"/>
                              <w:szCs w:val="16"/>
                            </w:rPr>
                            <w:t xml:space="preserve">1,46) = 8.32, p = .006 </w:t>
                          </w:r>
                        </w:p>
                      </w:txbxContent>
                    </v:textbox>
                  </v:shape>
                  <v:shape id="TextBox 5" o:spid="_x0000_s1047" type="#_x0000_t202" style="position:absolute;left:52205;top:836;width:14369;height:4249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" filled="f" stroked="f">
                    <v:textbox>
                      <w:txbxContent>
                        <w:p w14:paraId="4D448E7E" w14:textId="77777777" w:rsidR="00C25701" w:rsidRPr="00C25701" w:rsidRDefault="00C25701" w:rsidP="00C25701">
                          <w:pPr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 w:rsidRPr="00C25701"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Mindfulness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  <w:r w:rsidR="009931F5"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4372BEDB" wp14:editId="4543F00E">
                <wp:simplePos x="0" y="0"/>
                <wp:positionH relativeFrom="column">
                  <wp:posOffset>2731135</wp:posOffset>
                </wp:positionH>
                <wp:positionV relativeFrom="paragraph">
                  <wp:posOffset>80010</wp:posOffset>
                </wp:positionV>
                <wp:extent cx="2415540" cy="2851150"/>
                <wp:effectExtent l="0" t="0" r="0" b="0"/>
                <wp:wrapNone/>
                <wp:docPr id="111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15540" cy="2851150"/>
                          <a:chOff x="0" y="-60929"/>
                          <a:chExt cx="3355848" cy="3332918"/>
                        </a:xfrm>
                      </wpg:grpSpPr>
                      <wpg:grpSp>
                        <wpg:cNvPr id="112" name="Group 112"/>
                        <wpg:cNvGrpSpPr/>
                        <wpg:grpSpPr>
                          <a:xfrm>
                            <a:off x="0" y="373199"/>
                            <a:ext cx="3355848" cy="2434103"/>
                            <a:chOff x="0" y="373199"/>
                            <a:chExt cx="3355848" cy="2434103"/>
                          </a:xfrm>
                        </wpg:grpSpPr>
                        <pic:pic xmlns:pic="http://schemas.openxmlformats.org/drawingml/2006/picture">
                          <pic:nvPicPr>
                            <pic:cNvPr id="113" name="Picture 11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"/>
                            <a:srcRect l="4791" t="7033" r="25027" b="17500"/>
                            <a:stretch/>
                          </pic:blipFill>
                          <pic:spPr>
                            <a:xfrm>
                              <a:off x="0" y="373199"/>
                              <a:ext cx="3355848" cy="2129615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14" name="TextBox 25"/>
                          <wps:cNvSpPr txBox="1"/>
                          <wps:spPr>
                            <a:xfrm>
                              <a:off x="822799" y="2456477"/>
                              <a:ext cx="599319" cy="266700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654378E5" w14:textId="77777777" w:rsidR="00C25701" w:rsidRPr="00C25701" w:rsidRDefault="00C25701" w:rsidP="00C25701">
                                <w:pPr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 w:rsidRPr="00C25701"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Pre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15" name="TextBox 26"/>
                          <wps:cNvSpPr txBox="1"/>
                          <wps:spPr>
                            <a:xfrm>
                              <a:off x="2228741" y="2487173"/>
                              <a:ext cx="623790" cy="320129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57A7BE9C" w14:textId="77777777" w:rsidR="00C25701" w:rsidRPr="00C25701" w:rsidRDefault="00C25701" w:rsidP="00C25701">
                                <w:pPr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</w:pPr>
                                <w:r w:rsidRPr="00C25701">
                                  <w:rPr>
                                    <w:rFonts w:ascii="Arial" w:hAnsi="Arial" w:cs="Arial"/>
                                    <w:color w:val="000000"/>
                                    <w:kern w:val="24"/>
                                    <w:sz w:val="16"/>
                                    <w:szCs w:val="16"/>
                                  </w:rPr>
                                  <w:t>Post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116" name="TextBox 19"/>
                        <wps:cNvSpPr txBox="1"/>
                        <wps:spPr>
                          <a:xfrm>
                            <a:off x="680518" y="2752662"/>
                            <a:ext cx="2172393" cy="51932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372782D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Group x time interaction:</w:t>
                              </w:r>
                            </w:p>
                            <w:p w14:paraId="197932E3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eastAsiaTheme="minorEastAsia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proofErr w:type="gramStart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F(</w:t>
                              </w:r>
                              <w:proofErr w:type="gramEnd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 xml:space="preserve">1,86) = 5.86, p = .02 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17" name="TextBox 5"/>
                        <wps:cNvSpPr txBox="1"/>
                        <wps:spPr>
                          <a:xfrm>
                            <a:off x="1175478" y="-60929"/>
                            <a:ext cx="1330548" cy="3731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445B6A0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State Anxiety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372BEDB" id="Group 17" o:spid="_x0000_s1048" style="position:absolute;margin-left:215.05pt;margin-top:6.3pt;width:190.2pt;height:224.5pt;z-index:251660288;mso-width-relative:margin;mso-height-relative:margin" coordorigin=",-609" coordsize="33558,33329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Dw8P/oKCg/6+vr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9HR0f9BQUH/QUFB/9DQ0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w8PD/6CgoP+vr6//////////////////////////////////////////////////////////////&#13;&#10;/////////////////////////////////////////////////////////4WFhf9BQUH/X19f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8/Pz/0NDQ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W1tb&#13;&#10;/wAAAP8AAAD/AAAA/wAAAP8AAAD/AAAA/z09Pf//////////////////////////////////////&#13;&#10;/////////////////////////////////////////////////////1paWv8AAAD/JiYm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paWv8AAAD/JiYm////////////////////&#13;&#10;//////////////////9aWlr/AAAA/wAAAP8AAAD/cXFx/////////////////1VVVf8AAAD/AAAA&#13;&#10;/wAAAP/U1NT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z8/P/i4uL/w8PD/8HB&#13;&#10;wf/g4OD//////////////////////////////////////+bm5v/FxcX/wcHB/+Pj4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Ghob/BAQE/zU1Nf9bW1v/HBwc/wAAAP8AAAD/bGxs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Hx8f9aWlr/Wlpa/1paWv9aWlr/Wlpa/1paWv9a&#13;&#10;Wlr/Wlpa//Hx8f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5mZmf8hISH/AAAA/wAAAP8AAAD/BAQE/2hoaP/y8v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7u7u/zQ0NP80NDT/NDQ0/zQ0NP80NDT/NDQ0/zQ0NP80&#13;&#10;NDT/7u7u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w8PD/xMTE/9DQ0P/z8/P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vr6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Dw8P/oKCg/6+vr///////////////////////////////////////////&#13;&#10;/4WFhf9BQUH/X19f////////////w8PD/6CgoP+vr6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ykpKf8AAAD/WVlZ/////////////////1VVVf8A&#13;&#10;AAD/QEBA/////////////////29vb/8AAAD/rq6u////////////////////////////////////&#13;&#10;/////////////1paWv8AAAD/JiYm////////////////////////////////////////////Wlpa&#13;&#10;/wAAAP8mJib///////////9aWlr/AAAA/yYmJ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7+/v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vb2/8AAAD/AAAA/2FhYf8AAAD/goKC/+Tk5P8AAAD/AAAA/1xcXP8AAAD/dnZ2////////&#13;&#10;////mZmZ/wsLC/8AAAD/AAAA/wAAAP8AAAD/CgoK////////////Wlpa/wAAAP8mJib/////////&#13;&#10;//92dnb/AAAA/woKCv////////////////9aWlr/AAAA/yYmJv///////////1paWv8AAAD/JiYm&#13;&#10;////////////4+Pj/zw8PP8AAAD/AAAA/wAAAP8lJSX/zc3N////////////dnZ2/wAAAP8KCg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enp6/yoq&#13;&#10;Kv8qKir/Kioq/6ysrP///////////9nZ2f8yMjL/ExMT/1JSUv/09PT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xkZGf8AAAD/AAAA/wAAAP++vr7//////x0dHf8AAAD/AAAA/wAAAP+4uLj//////8/Pz/8F&#13;&#10;BQX/AAAA/2NjY//Gxsb/gICA/wAAAP8KCgr///////////9aWlr/AAAA/yYmJv///////////3Z2&#13;&#10;dv8AAAD/CQkJ/////////////////1paWv8AAAD/JiYm////////////Wlpa/wAAAP8mJib/////&#13;&#10;/////////////f39/6ioqP82Njb/AAAA/wAAAP9AQED///////////92dnb/AAAA/wkJC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dXV3/fn5+/9DQ&#13;&#10;0P/Q0ND/7e3t////////////QUFB/5SUlP/9/f3/WFhY/4GBgf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V1dX/wAAAP8AAAD/BAQE//X19f//////VlZW/wAAAP8AAAD/BQUF//T09P//////lZWV/wAAAP8A&#13;&#10;AAD/5OTk//39/f9tbW3/AAAA/wYGBv/9/f3//////1paWv8AAAD/JiYm////////////hoaG/wAA&#13;&#10;AP8AAAD/39/f////////////Wlpa/wAAAP8mJib///////////9aWlr/AAAA/yYmJv//////////&#13;&#10;/+zs7P////////////7+/v9HR0f/AAAA/wAAAP/5+fn//////4aGhv8AAAD/AAAA/9/f3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1dXf+cnJz/////////&#13;&#10;//////////////f39/8PDw//9/f3///////AwMD/Pz8/////////////////////////////YGBg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XV1d/xwcHP9ra2v/v7+/////&#13;&#10;////////vr6+/x8fH////////////+Dg4P8HBwf/9vb2//////////////////////9gYGD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29vb/4uLi/8CAgL/xsbG////&#13;&#10;//+1tbX/IiIi////////////4uLi/wMDA//y8vL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29vb/3d3d////////&#13;&#10;/////Pz8/9fX1//x8fH////////////////////////////////////////////5+fn/0tLS//T0&#13;&#10;9P//////////////////////////////////////////////////////////////////////6urq&#13;&#10;/9ra2v//////////////////////////////////////+fn5/9LS0v/09PT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ysrK/+AgID///////Hx&#13;&#10;8f8PDw///Pz8///////Hx8f/NTU1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v7+//DAwM/6urq////////////zU1&#13;&#10;Nf+xsbH//////25ubv91dXX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HR0f/NTU1/x0dHf9lZWX//v7+////////////vr6+/xcX&#13;&#10;F/8yMjL/Kioq/+Tk5P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Dw8P/X19f//Pz8////////////////////////////+Pj4/93d&#13;&#10;3f/+/v7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sLC/zU1Nf+Xl5f/////////////////////////////&#13;&#10;/////////////////////////////////////////////////////////2JiYv9+fn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XV1f/AAAA/yMjI//+/v7/////////////////////////////&#13;&#10;/////////////////////////5iYmP+Tk5P/////////////////fHx8/5WVl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6+vr/wYGBv8mJib/AAAA/729vf//////////////////////7+/v/7q6uv+l&#13;&#10;paX/wsLC//f39//b29v/MjIy/zw8PP/Gxsb/4+Pj///////S0tL/3d3d///////IyMj/4eHh////&#13;&#10;/////////////+Pj4//Pz8/////////////m5ub/q6ur/7u7u//6+v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MjIz/CAgI/9jY2P8FBQX/WVlZ/////////////////7a2tv8TExP/AAAA/ycnJ/8I&#13;&#10;CAj/z8/P/3Nzc/8HBwf/CAgI/xsbG/+Dg4P//////zQ0NP9bW1v//////0BAQP9AQED/////////&#13;&#10;////////QkJC/1NTU///////srKy/wsLC/8bGxv/AwMD/0NDQ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BwcH/&#13;&#10;AAAA/8LCwv//////urq6/wAAAP+RkZH//////8PDw/8AAAD/dnZ2////////////////////////&#13;&#10;////QUFB/05OTv////////////////80NDT/W1tb///////z8/P/CwsL/4CAgP//////eXl5/x8f&#13;&#10;H//9/f3/wsLC/wAAAP9cXFz/jIyM/4uLi/8DAwP/l5eX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xcXP8AAAD/&#13;&#10;KCgo/ykpKf8nJyf/AAAA/y4uLv//////ra2t/wAAAP+lpaX///////////////////////////9B&#13;&#10;QUH/Tk5O/////////////////zQ0NP9bW1v///////////9eXl7/IiIi//r6+v8YGBj/goKC////&#13;&#10;//+tra3/AAAA/z4+Pv9VVVX/VVVV/1VVVf+enp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u7u7/CAgI/2lpaf+rq6v/&#13;&#10;q6ur/6urq/9iYmL/AAAA/8rKyv/R0dH/AAAA/2BgYP///////////////////////////0FBQf9J&#13;&#10;SUn/////////////////NDQ0/1tbW////////////729vf8AAAD/cXFx/wMDA//k5OT//////9LS&#13;&#10;0v8AAAD/fn5+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2BgYP9gYGD/YGBg/2BgYP9gYGD/YGBg/2BgYP//////////////////////&#13;&#10;YGBg/2BgYP9gYGD/YGBg//////////////////////9gYGD/YGBg/2BgYP9gYGD/YGBg/2BgYP9g&#13;&#10;YGD/YGBg//////////////////////9gYGD/YGBg/2BgY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5GRkf8GBgb/6+vr////////////&#13;&#10;/////+Tk5P8DAwP/ZmZm//////88PDz/DAwM/4iIiP/d3d3/ra2t/9/f3///////ampq/xMTE//i&#13;&#10;4uL//f39//////80NDT/W1tb/////////////v7+/x4eHv8AAAD/TExM/////////////////z8/&#13;&#10;P/8WFhb/oqKi/+/v7//Ly8v/zs7O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YGBg/2BgYP9gYGD/YGBg/2BgYP9gYGD/YGBg//////////////////////9gYGD/&#13;&#10;YGBg/2BgYP9gYGD///////////9AQED/f39//2BgYP9gYGD/YGBg/2BgYP9gYGD/YGBg/2BgYP9g&#13;&#10;YGD//////////////////////2BgYP9gYGD/YGBg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fX1/+/v7//v7+//7+/v/+/v7//v7+//7+/v/+/v7//5+fn/////////////////9fX&#13;&#10;1/+/v7//v7+//7+/v//n5+f/////////////////19fX/7+/v/+/v7//v7+//7+/v/+/v7//v7+/&#13;&#10;/7+/v//n5+f/////////////////19fX/7+/v/+/v7//v7+//+fn5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Li4u/1dXV///////////////////////&#13;&#10;/////0xMTP8NDQ3/9/f3/+Tk5P9AQED/AAAA/wAAAP8UFBT/yMjI///////Pz8//JCQk/wEBAf99&#13;&#10;fX3//////zQ0NP9bW1v/////////////////e3t7/wAAAP+xsbH/////////////////5ubm/0pK&#13;&#10;Sv8BAQH/AAAA/wwMDP+Ojo7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/f3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wAAAP8AAAD/AAAA/wAAAP8AAAD/AAAA/wAAAP+fn5//////////////////YGBg/wAA&#13;&#10;AP8AAAD/AAAA/5+fn///////r6+v/3R0dP9gYGD/AAAA/wAAAP8AAAD/AAAA/wAAAP8AAAD/AAAA&#13;&#10;/5+fn/////////////////9gYGD/AAAA/wAAAP8AAAD/n5+f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t7e3/6enp////////////////////////////4uLi//r6+v//&#13;&#10;//////////////////////////////////////////////////////////////////////////T0&#13;&#10;9P/h4eH//v7+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39/f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f39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+/v/+Pj4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6qqqv+4uLj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v7+//4+P&#13;&#10;j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39/f87Ozv/mZmZ////////////8/Pz/zY2Nv+Ghob/////////////////R0dH/7CwsP//////&#13;&#10;////////////////////////////////YmJi/35+fv//////////////////////////////////&#13;&#10;////NDQ0/1tbW////////////2JiYv9+fn7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39/f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zo6Ov9CQkL///////////+7u7v/AAAA/zExMf///////////9TU1P8AAAD/2tra////////////&#13;&#10;//////////////////////////98fHz/lZWV////////////mJiY/5OTk/////////////////80&#13;&#10;NDT/W1tb////////////fHx8/5WVlf//////////////////////////////////////////////&#13;&#10;//+YmJj/k5OT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f39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Hx8&#13;&#10;/wgICP/39/f//////35+fv8AAAD/AwMD//Pz8///////jIyM/yIiIv///////////93d3f+pqan/&#13;&#10;xsbG/////////////////9LS0v/d3d3//////9vb2/8yMjL/PDw8/8bGxv/j4+P//////zQ0NP9b&#13;&#10;W1v////////////S0tL/3d3d/////////////////+Tk5P+np6f/uLi4/+/v7///////29vb/zIy&#13;&#10;Mv88PDz/xsbG/+Pj4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/f3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39/f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f39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FBQf85OTn/xsbG&#13;&#10;/wcHB//4+Pj/Nzc3/0dHR/+zs7P/BgYG//Pz8////////////+np6f+/v7//cnJy/wAAAP/m5ub/&#13;&#10;/////zQ0NP9bW1v///////////9BQUH/Tk5O/////////////////zQ0NP9bW1v///////////80&#13;&#10;NDT/W1tb////////////OTk5/w0NDf+Ghob/7+/v/////////////////0FBQf9OTk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/f3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g4OD/wQEBP98fHz/PDw8&#13;&#10;//////9ycnL/Dw8P/2hoaP9BQUH///////////9xcXH/CgoK/zo6Ov9ERET/AAAA/+bm5v//////&#13;&#10;NDQ0/1tbW////////////0FBQf9OTk7/////////////////NDQ0/1tbW////////////zQ0NP9b&#13;&#10;W1v////////////o6Oj/VVVV/wMDA/8YGBj/xsbG////////////QUFB/05OT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39/f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FxcX/AAAA/woKCv96enr/////&#13;&#10;/6ysrP8AAAD/BQUF/4mJif//////t7e3/wAAAP+lpaX//////6mpqf8AAAD/5ubm//////80NDT/&#13;&#10;W1tb////////////QUFB/0lJSf////////////////80NDT/W1tb////////////NDQ0/1tbW///&#13;&#10;////////////////////1tbW/x8fH/9ISEj///////////9BQUH/SUlJ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f39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7+/v/+Pj4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v7+/8MDAz/AAAA/7e3t///////5ubm&#13;&#10;/wAAAP8AAAD/0dHR//////+4uLj/AAAA/5SUlP+9vb3/QEBA/wAAAP/Hx8f//////zQ0NP9bW1v/&#13;&#10;//////////9qamr/ExMT/+Li4v/9/f3//////zQ0NP9bW1v///////////80NDT/W1tb///////5&#13;&#10;+fn/ioqK/9HR0f/o6Oj/Kioq/0lJSf///////////2pqav8TExP/4uLi//39/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lJSf8CAgL/8fHx////////////ISEh&#13;&#10;/xkZGf////////////39/f9LS0v/AQEB/woKCv+Dg4P/Gxsb/wgICP/u7u7/NDQ0/1tbW///////&#13;&#10;/////8/Pz/8kJCT/AQEB/319ff//////NDQ0/1tbW////////////zQ0NP9bW1v///////X19f8k&#13;&#10;JCT/AQEB/wICAv89PT3/1tbW////////////z8/P/yQkJP8BAQH/fX19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o6Oj/+fn5///////29vb/6enp////////////////////////////&#13;&#10;///////////i4uL/+vr6///////////////////////////////////////////////////////x&#13;&#10;8fH/7e3t/////////////////////////////////+Li4v/6+v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v7+//4+Pj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39/f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f39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/f3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39/f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/v7//j4+P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7+/v/+Pj4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/f3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39/f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f39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/f3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39/f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f39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39/&#13;&#10;f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/v7//&#13;&#10;j4+P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5+fn//7+/v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5ubn/iIiI/+bm5v//////0dHR/zIyMv8AAAD/&#13;&#10;Gxsb/8vLy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7+/v/+Pj4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FRUf8AAAD/6enp//////8yMjL/AAAA/wAAAP8AAAD/&#13;&#10;R0dH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/f3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MjIy/x8fH///////vr6+/wAAAP8AAAD/U1NT/yMjI/8ICAj/&#13;&#10;9fX1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39/f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2Njb/GRkZ//7+/v9LS0v/AAAA/ykpKf/8/Pz/j4+P/wAAAP/AwMD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f39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d3d/8AAAD/GBgY/wAAAP8AAAD/n5+f//////9zc3P/AAAA/9bW1v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/f3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v7+//4+Pj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vr6+/wAAAP8AAAD/AAAA/zk5Of/+/v7//////zQ0NP8DAwP/+fn5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o6Oj/1BQUP98fHz/5OTk///////8/Pz/PDw8/1FRUf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/v7//j4+P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v7+&#13;&#10;/8fHx/+oqKj/qKio/6ioqP+oqKj/qKio/6ioqP/4+Pj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zMzP8dHR3/AAAA&#13;&#10;/wAAAP8AAAD/AAAA/wAAAP8AAAD/AAAA/+jo6P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/&#13;&#10;f3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VlZW/wAAAP8AAAD/AAAA&#13;&#10;/wAAAP8AAAD/AAAA/wAAAP8AAAD/6Ojo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39/f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yMjL/AAAA/2pqav/Nzc3/19fX&#13;&#10;/9fX1//X19f/19fX/9fX1//9/f3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f39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V1df8AAAD/p6en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/f3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8PDw/zk5Of8bGxv/0tLS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39/f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fX1//AwMD/wAAAP8EBAT/Dg4O/w4ODv8ODg7/Dg4O&#13;&#10;/w4ODv/q6ur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f39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RUVP8AAAD/AAAA/wAAAP8AAAD/AAAA/wAAAP8AAAD/AAAA&#13;&#10;/+jo6P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/f3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v7+//4+Pj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oaGh/3Jycv9ycnL/cnJy/3Jycv9ycnL/cnJy/3Jycv9ycnL/8/Pz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v7+//T09P/+/v7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+/v7//Ly8v/y8vL/8vLy/+7u7v9tbW3/AAAA/9bW1v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7u7u/01NTf8GBgb/AAAA/wAAAP8AAAD/AAAA/wAAAP8AAAD/xcXF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/v7//j4+P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3d3f/AAAA/wAAAP8AAAD/AAAA/wAAAP8AAAD/AAAA/xgYGP/7+/v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f39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zk5&#13;&#10;Of8AAAD/a2tr/25ubv8AAAD/g4OD/5OTk/8AAAD/iYmJ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/f3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KSkp/yEh&#13;&#10;If//////urq6/wAAAP+mpqb//////0hISP8KCgr/8/Pz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39/f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TU1P/DQ0N//r6&#13;&#10;+v/V1dX/AAAA/0FBQf/Kysr/ODg4/wAAAP/Dw8P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f39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+/&#13;&#10;v/+Pj4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SEhP8AAAD/wMDA//7+&#13;&#10;/v8lJSX/AAAA/wAAAP8AAAD/BwcH/+/v7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wAAAP8aGhr/Ghoa/xoaGv8aGhr/&#13;&#10;Ghoa/wYGBv9FRUX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8vL/5+fn/+fn5//n5+f/5+f&#13;&#10;n/+fn5//n5+f/6Ojo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zMzM/2NjY/+5ubn//////7m5&#13;&#10;uf8KCgr/AAAA/wMDA/90dHT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AAAA/2hnaP9oZ2j/aGdo/2hnaP9oZ2j/&#13;&#10;SkpK/zIyM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MTEz/BgYG/zIyMv8yMjL/MjIy/zIy&#13;&#10;Mv8yMjL/AAA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fn&#13;&#10;5/+xsbH/5eXl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AAAD/d3Z3/3d2d/93dnf/d3Z3/3d2d/9ZWFn/&#13;&#10;OTk5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taW/9KSkr/d3Z3/3d2d/93dnf/d3Z3/3d2&#13;&#10;d/8AAA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wcHB/4mJif9wcHD/2NjY////&#13;&#10;//9oaGj/eXl5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Pz8/z09Pf8AAAD/AAAA/wAAAP+8vLz//////y8v&#13;&#10;L/8ICAj//f39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Pj4//AAAA/wAAAP8EBAT/AAAA/7y8vP//////Y2Nj/wAA&#13;&#10;AP/e3t7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AAAD/d3Z3/3d2d/8eHh7/Ozs7/3d2d/9ZWFn/OTk5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taW/9KSkr/d3Z3/zs7O/8PDw//d3Z3/3d2d/8AAA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y4uLv8CAgL/wsLC/8TExP8AAAD/vLy8//////9eXl7/AAAA/729&#13;&#10;vf//////////////////////////////////////////////////////////////////////////&#13;&#10;////////////////////////////tbW1/yoqKv/39/f///////////96enr/Kioq/yoqKv8qKir/&#13;&#10;rKys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wAAAP9ZWFn/WVhZ/xYWFv8sLCz/WVhZ/zs7O/8rKy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1pb/0pKSv93dnf/Ozs7/w8PD/93dnf/d3Z3/wAAA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MTEx/w4ODv/z8/P/xsbG/wAAAP+8vLz/+fn5/xISEv8AAAD/1tbW////&#13;&#10;////////////////////////////////////////////////////////////////////////////&#13;&#10;/////////////////+bm5v8aGhr/AAAA//X19f///////////11dXf9+fn7/0NDQ/9DQ0P/t7e3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ISEh/zU1Nf81NTX/DQ0N/xoaGv81NTX/KCgo/2FhY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NTU3/AAAA/yYlJv8TEhP/BQUF/yYlJv8mJSb/AAA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fX1//AAAA/zo6Ov9oaGj/AAAA/1NTU/8cHBz/AAAA/w0NDf/6+vr/////////&#13;&#10;////////////////////////////////////////////////////////////////////////////&#13;&#10;///////9/f3/QkJC/46Ojv8FBQX/9fX1////////////XV1d/5ycnP//////////////////////&#13;&#10;/////////////////////2BgYP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8uLi7/W1tb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6CgoP+JiYn/iYmJ/0RERP8RERH/iYmJ/4mJif+MjIz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bW1v8ICAj/AAAA/wAAAP8AAAD/AAAA/wAAAP8AAAD/kJCQ////////////////////&#13;&#10;////////////////////////////////////////////////////////////////////////////&#13;&#10;/4WFhf9MTEz//////wUFBf/19fX///////////9dXV3/HBwc/2tra/+/v7//////////////////&#13;&#10;////////////////YGBg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z4+Pv97e3v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e3t7/x8fH/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u7u/8kJCT/AAAA/wAAAP8AAAD/CQkJ/4uLi//9/f3/////////////////////////&#13;&#10;///////////////////////////////////////////////////////////////////Gxsb/Dw8P&#13;&#10;/8fHx//a2tr/BAQE/9HR0f/9/f3///////v7+//b29v/i4uL/wICAv/Gxsb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39/f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v7+//W1tb/tbW1/8vLy//09PT/////////////////////////////////////////&#13;&#10;/////////////////////////////////////////////////////////////5SUlP8uLi7/Li4u&#13;&#10;/ywsLP8AAAD/LCws//Ly8v//////////////////////Kysr/4CAgP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f39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7+/v/+Pj4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PT0&#13;&#10;/wAAAP/19fX//////////////////////+/v7/8MDAz/q6ur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1NTU/7y8vP+8vLz/vLy8/7y8vP+8&#13;&#10;vLz/vLy8/7y8vP+8vLz/vLy8/7y8vP+8vLz/+vr6////////////////////////////////////&#13;&#10;///////////////////////////////////////////////////////////////////09PT/AAAA&#13;&#10;//b29v///////////0dHR/81NTX/HR0d/2VlZf/+/v7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YWFj/AAAA/wAAAP8AAAD/AAAA/wAAAP8A&#13;&#10;AAD/AAAA/wAAAP8AAAD/AAAA/wAAAP/o6Oj/////////////////////////////////////////&#13;&#10;////////////////////////////////////////////////////////////////////////////&#13;&#10;////////////8PDw/9fX1//8/Pz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hYWP8AAAD/AAAA/wAAAP8AAAD/AAAA/wAAAP8A&#13;&#10;AAD/AAAA/wAAAP8AAAD/AAAA/+jo6P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v7+//4+Pj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dHR0/wAAAP8AAAD/AAAA/zc3N/+SkpL/19fX/9zc3P/c&#13;&#10;3Nz/3Nzc/9zc3P/c3Nz//f39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39/f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3t7e/4WFhf8rKyv/AAAA/wAAAP8VFRX/a2tr/8bGxv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f39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Q0ND/dnZ2/x0dHf8AAAD/AAAA/yIiIv98&#13;&#10;fHz/6Ojo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/f3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+/v7/35+fv8AAAD/AAAA/wAAAP+u&#13;&#10;rq7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39/f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/v7//j4+P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+/v7/wsLC/2tra/8XFxf/AAAA/wAAAP8AAAD/AAAA/7Gxsf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Jycn/cXFx/xwcHP8AAAD/AAAA/wAAAP8AAAD/IyMj/3p6ev/R0dH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ZGRk/wAAAP8AAAD/AAAA/wAAAP8cHBz/c3Nz/8rKyv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YWFj/&#13;&#10;AAAA/wAAAP8AAAD/Pj4+/3h4eP96enr/enp6/3p6ev96enr/enp6/3p6ev/09PT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f39//39/f/9/f3//f39//39/f/9/f3//f39//39/f/9/f3//f39//39/f/9/f3//f39//39/&#13;&#10;f/9/f3//f39//39/f/9/f3//f39//39/f/9/f3//f39//39/f/9/f3//f39//39/f/9/f3//f39/&#13;&#10;/39/f/9/f3//f39//39/f/9/f3//f39//39/f/9/f3//n5+f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+/v/+Pj4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hYWP8AAAD/&#13;&#10;AAAA/wAAAP8AAAD/AAAA/wAAAP8AAAD/AAAA/wAAAP8AAAD/AAAA/+jo6P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A&#13;&#10;QED/QEBA/0BAQP9AQED/QEBA/0BAQP9AQED/QEBA/0BAQP9AQED/QEBA/0BAQP9AQED/QEBA/0BA&#13;&#10;QP9AQED/QEBA/wAAAP8AAAD/QEBA/0BAQP9AQED/QEBA/0BAQP9AQED/QEBA/0BAQP9AQED/QEBA&#13;&#10;/0BAQP9AQED/QEBA/0BAQP9AQED/QEBA/0BAQP9wcH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pKSk/3Jycv9ycnL/&#13;&#10;cnJy/3Jycv9ycnL/cnJy/3Jycv9ycnL/cnJy/3Jycv9ycnL/8/Pz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EBAQ/z8/P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QEBD/Pz8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xAQ&#13;&#10;EP8/Pz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EBAQ/z8/&#13;&#10;P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QEBD/Pz8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xAQEP8/Pz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EBAQ/z8/P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/v7//j4+P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f39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mZmZ/w4ODv8ODg7/Dg4O/w4ODv8ODg7/Dg4O/w4ODv8ODg7/Dg4O/w4ODv8ODg7/&#13;&#10;Dg4O/+rq6v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/f3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SkpL/AAAA/wAAAP8AAAD/AAAA/wAAAP8AAAD/AAAA/wAAAP8AAAD/AAAA/wAAAP8AAAD/&#13;&#10;6Ojo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39/f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8TExP9ycnL/cnJy/3Jycv9ycnL/cnJy/3Jycv9ycnL/cnJy/3Jycv9ycnL/cnJy/3Jycv/z8/P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f39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7+/v/+Pj4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+/v7/9PT0//7+/v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xAQEP8/Pz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7+/v/8vLy//Ly8v/y8vL/7u7u/21tbf8AAAD/1tbW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EBAQ/z8/P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u7u7/TU1N/wYGBv8AAAD/AAAA/wAAAP8AAAD/AAAA/wAAAP/FxcX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QEBD/Pz8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d3d/8AAAD/AAAA/wAAAP8AAAD/AAAA/wAAAP8AAAD/GBgY//v7+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xAQEP8/Pz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v7+//4+Pj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OTk5&#13;&#10;/wAAAP9ra2v/bm5u/wAAAP+Dg4P/k5OT/wAAAP+JiYn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39/f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pKSn/ISEh&#13;&#10;//////+6urr/AAAA/6ampv//////SEhI/woKCv/z8/P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NTU/8NDQ3/+vr6&#13;&#10;/9XV1f8AAAD/QUFB/8rKyv84ODj/AAAA/8PDw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/&#13;&#10;f3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hISE/wAAAP/AwMD//v7+&#13;&#10;/yUlJf8AAAD/AAAA/wAAAP8HBwf/7+/v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39/f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/v7//j4+P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MzMz/Y2Nj/7m5uf//////ubm5&#13;&#10;/woKCv8AAAD/AwMD/3R0dP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QEBD/Pz8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5+fn&#13;&#10;/7Gxsf/l5eX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xAQEP8/Pz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EBAQ/z8/P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v7+/8fHx/+oqKj/qKio/6ioqP+oqKj/qKio&#13;&#10;/6ioqP/4+Pj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QEBD/Pz8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zMzP8dHR3/AAAA/wAAAP8AAAD/AAAA/wAAAP8AAAD/AAAA&#13;&#10;/+jo6P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xAQEP8/Pz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VlZW/wAAAP8AAAD/AAAA/wAAAP8AAAD/AAAA/wAAAP8AAAD/6Ojo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EBAQ/z8/P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yMjL/AAAA/2pqav/Nzc3/19fX/9fX1//X19f/19fX/9fX1//9/f3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QEBD/Pz8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V1df8AAAD/p6en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xAQEP8/Pz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v7+//4+Pj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8PDw/zk5Of8bGxv/0tLS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39/f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fX1//AwMD/wAAAP8EBAT/Dg4O/w4ODv8ODg7/Dg4O/w4ODv/q6ur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f39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RU&#13;&#10;VP8AAAD/AAAA/wAAAP8AAAD/AAAA/wAAAP8AAAD/AAAA/+jo6P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/f3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oaGh/3Jy&#13;&#10;cv9ycnL/cnJy/3Jycv9ycnL/cnJy/3Jycv9ycnL/8/Pz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39/f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/v7//j4+P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QEBD/&#13;&#10;Pz8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xAQEP8/Pz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19fX/Dg4O/w4ODv/w8PD/X19f/w4ODv8ODg7/Dg4O/w4O&#13;&#10;Dv8ODg7/Dg4O/w4ODv8ODg7/6urq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EBAQ/z8/P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T09P8AAAD/AAAA/+7u7v9UVFT/AAAA/wAAAP8AAAD/AAAA/wAA&#13;&#10;AP8AAAD/AAAA/wAAAP/o6Oj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QEBD/Pz8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7+/v/+Pj4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+vr6/3Jycv9ycnL/9/f3/6Ghof9ycnL/cnJy/3Jycv9ycnL/cnJy/3Jy&#13;&#10;cv9ycnL/cnJy//Pz8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/f3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39/f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f39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TExP+mpqb/pqam/6ampv+mpqb/pqam/6ampv+qqqr/tLS0/9TU&#13;&#10;1P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/f3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v7+//4+Pj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VFRU/wAAAP8AAAD/AAAA/wAAAP8AAAD/AAAA/wAAAP8AAAD/AAAA/0VF&#13;&#10;Rf/h4eH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EBAQ/z8/P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XV1f/AAAA/wAAAP8AAAD/AAAA/wAAAP8AAAD/AAAA/wAAAP8AAAD/AAAA/0ND&#13;&#10;Q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QEBD/Pz8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vLy/8AAAD/hISE/9fX1//X19f/zMzM/yoqKv8VFRX/o6Oj/29vb/8CAgL/AAAA/9ra&#13;&#10;2v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xAQEP8/Pz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U1NT/xQUFP//////////////////////1NTU/wAAAP9CQkL//////zo6Ov8AAAD/tbW1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EBAQ/z8/P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q&#13;&#10;Kir/AAAA/8PDw//////////////////MzMz/AAAA/wYGBv/29vb/dHR0/wAAAP+vr6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QEBD/Pz8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JSUv8A&#13;&#10;AAD/ERER/1RUVP+Kior/a2tr/yAgIP8AAAD/CgoK//b29v9HR0f/AAAA/97e3v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xAQEP8/Pz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wMDA/wQEBP8A&#13;&#10;AAD/AAAA/wAAAP8AAAD/AAAA/wAAAP+FhYX//Pz8/w0NDf8PDw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EBAQ&#13;&#10;/z8/P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r6+v/39/f/9/f3//f39//&#13;&#10;39/f/9/f3//f39//39/f//Pz8//////////////////r6+v/39/f/9/f3//f39//8/Pz//////9/&#13;&#10;f3//ICAg/+vr6//f39//39/f/9/f3//f39//39/f/9/f3//f39//8/Pz/////////////////+vr&#13;&#10;6//f39//39/f/9/f3//z8/P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s7Oz/ygoKP8A&#13;&#10;AAD/AAAA/wAAAP8FBQX/ZmZm//n5+f/39/f/oKCg/6Ghof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QEBA/0BAQP9AQED/QEBA/0BA&#13;&#10;QP9AQED/QEBA//////////////////////9AQED/QEBA/0BAQP9AQED///////////8QEBD/Pz8/&#13;&#10;/0BAQP9AQED/QEBA/0BAQP9AQED/QEBA/0BAQP9AQED//////////////////////0BAQP9AQED/&#13;&#10;QEBA/0BAQ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8AAAD/AAAA/wAAAP8AAAD/&#13;&#10;AAAA/wAAAP8AAAD/n5+f/////////////////2BgYP8AAAD/AAAA/wAAAP+fn5///////7+/v/+P&#13;&#10;j4//YGBg/wAAAP8AAAD/AAAA/wAAAP8AAAD/AAAA/wAAAP+fn5//////////////////YGBg/wAA&#13;&#10;AP8AAAD/AAAA/5+fn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np6f/k5OT/9PT0/+Li4v/C&#13;&#10;wsL/z8/P//Hx8f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9gYGD/YGBg/2BgYP9gYGD/YGBg/2Bg&#13;&#10;YP9gYGD//////////////////////2BgYP9gYGD/YGBg/2BgYP///////////0BAQP9/f3//YGBg&#13;&#10;/2BgYP9gYGD/YGBg/2BgYP9gYGD/YGBg/2BgYP//////////////////////YGBg/2BgYP9gYG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6+vr/9/f3//f39//39/f/9/f3//f39//&#13;&#10;39/f/9/f3//z8/P/////////////////6+vr/9/f3//f39//39/f//Pz8//////////////////r&#13;&#10;6+v/39/f/9/f3//f39//39/f/9/f3//f39//39/f//Pz8//////////////////r6+v/39/f/9/f&#13;&#10;3//f39//8/Pz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LCws/wAAAP+mpqb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39/f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qamr/AAAA/46Ojv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f39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Hh4f8tLS3/GRkZ/9XV1f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/f3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X19f/wICAv8AAAD/BQUF/w4ODv8ODg7/Dg4O/w4ODv8O&#13;&#10;Dg7/6urq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39/f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UVFT/AAAA/wAAAP8AAAD/AAAA/wAAAP8AAAD/AAAA/wAAAP/o&#13;&#10;6Oj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f39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6Ghof9ycnL/cnJy/3Jycv9ycnL/cnJy/3Jycv9ycnL/cnJy//Pz8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/f3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7+/v/09PT//v7+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39/f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v7+//y8vL/8vLy//Ly8v/u7u7/bW1t/wAAAP/W1tb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f39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7u7v9NTU3/BgYG/wAAAP8AAAD/AAAA/wAAAP8AAAD/AAAA/8XFxf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/f3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d3d3/wAAAP8AAAD/AAAA/wAAAP8AAAD/AAAA/wAAAP8YGBj/+/v7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39/f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5OTn/&#13;&#10;AAAA/2tra/9ubm7/AAAA/4ODg/+Tk5P/AAAA/4mJif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f39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ykpKf8hISH/&#13;&#10;/////7q6uv8AAAD/pqam//////9ISEj/CgoK//Pz8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U1NT/w0NDf/6+vr/&#13;&#10;1dXV/wAAAP9BQUH/ysrK/zg4OP8AAAD/w8PD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39/&#13;&#10;f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EhIT/AAAA/8DAwP/+/v7/&#13;&#10;JSUl/wAAAP8AAAD/AAAA/wcHB//v7+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f39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zMzP9jY2P/ubm5//////+5ubn/&#13;&#10;CgoK/wAAAP8DAwP/dHR0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/f3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n5+f/&#13;&#10;sbGx/+Xl5f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Pz8/+Ghob/ExMT/ygoKP+Xl5f/+/v7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r6+v/IyMj/zAvMP8WFhb/KCco/yAgIP9HR0f/+/v7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9TU1P+8vLz/vLy8/7y8vP+8vLz/vLy8/7y8vP+8vLz/vLy8/7y8vP+8vLz/&#13;&#10;vLy8//r6+v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tbW/83Nzf/d3Z3/x4eHv87Ozv/dXR1/yAgIP+Wlpb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WFhY/wAAAP8AAAD/AAAA/wAAAP8AAAD/AAAA/wAAAP8AAAD/AAAA/wAAAP8AAAD/&#13;&#10;6Ojo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xcX/3BvcP93dnf/Hh4e/zs7O/93dnf/UlFS/05OT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YWFj/AAAA/wAAAP8AAAD/AAAA/wAAAP8AAAD/AAAA/wAAAP8AAAD/AAAA/wAAAP/o6Oj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TExP/c3Jz/3d2d/8eHh7/Ozs7/3d2d/9XV1f/QEB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R0dP8AAAD/AAAA/wAAAP83Nzf/kpKS/9fX1//c3Nz/3Nzc/9zc3P/c3Nz/3Nzc//39/f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z8/P/9ERET/d3Z3/x4eHv87Ozv/d3Z3/ygoKP8JCQn/MDAw/4ODg//r6+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97e3v+FhYX/Kysr/wAAAP8AAAD/FRUV/2tra//Gxsb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09PT/xcXF/8+Pj7/Ghka/y8vL/8wMDD/Kysr/+fn5/+3t7f/WFhY/xAQEP88PDz/j4+P/+vr&#13;&#10;6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0NDQ/3Z2dv8dHR3/AAAA/wAAAP8iIiL/fHx8/+jo6P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4+Pj/2BgYP8KCgr/FhYW/3R0dP/z8/P/////////////////9/f3/6urq/9ISEj/CAgI/1hY&#13;&#10;WP+np6f/7+/v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v7+/9+fn7/AAAA/wAAAP8AAAD/rq6u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/f3/////////////////////////////////////////////j4+P/l5eX/0BA&#13;&#10;QP8MDAz/VFRU/7e3t//7+/v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v7+&#13;&#10;/8LCwv9ra2v/FxcX/wAAAP8AAAD/AAAA/wAAAP+xsbH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39/f////////////////////////////////////////////////////////////+Pj&#13;&#10;4/9/f3//MDAw/xwcHP9oaGj/v7+///v7+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cnJ/3Fxcf8cHBz/AAAA&#13;&#10;/wAAAP8AAAD/AAAA/yMjI/96enr/0dHR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29vb/39/f/8gICD/JCQk/3BwcP/Dw8P/+/v7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RkZP8AAAD/AAAA/wAAAP8AAAD/HBwc&#13;&#10;/3Nzc//Kysr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/&#13;&#10;f3//////////////////////////////////////////////////////////////////////////&#13;&#10;///////////////////Dw8P/cHBw/xQUFP8oKCj/i4uL/9vb2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WFhY/wAAAP8AAAD/AAAA/z4+Pv94eHj/enp6&#13;&#10;/3p6ev96enr/enp6/3p6ev96enr/9PT0////////////////////////////////////////////&#13;&#10;////////////////////////////////////////////////////////////////////////////&#13;&#10;/////////////////////v7+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39/f///&#13;&#10;////////////////////////////////////////////////////////////////////////////&#13;&#10;////////////////////////+/v7/7Ozs/9kZGT/FBQU/zAwMP+Pj4//4+Pj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YWFj/AAAA/wAAAP8AAAD/AAAA/wAAAP8AAAD/AAAA&#13;&#10;/wAAAP8AAAD/AAAA/wAAAP/o6Oj/////////////////////////////////////////////////&#13;&#10;/////////////////////////////////////////////////////7W1tf8qKir/9/f3////////&#13;&#10;////2dnZ/zIyMv8TExP/UlJS//T09P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f39/////////&#13;&#10;////////////////////////////////////////////////////////////////////////////&#13;&#10;///////////////////////////////////39/f/p6en/0xMTP8QEBD/ODg4/5eXl//v7+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6SkpP9ycnL/cnJy/3Jycv9ycnL/cnJy/3Jycv9ycnL/cnJy&#13;&#10;/3Jycv9ycnL/cnJy//Pz8///////////////////////////////////////////////////////&#13;&#10;///////////////////////////////////////////m5ub/Ghoa/wAAAP/19fX///////////9B&#13;&#10;QUH/lJSU//39/f9YWFj/gYGB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/f3//////////////&#13;&#10;////////////////////////////////////////////////////////////////////////////&#13;&#10;/////////////////////////////////////////////+vr6/+np6f/QEBA/wgICP9YWFj/p6en&#13;&#10;//f39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f39/0JCQv+Ojo7/BQUF//X19f//////9/f3/w8PD//3&#13;&#10;9/f//////8DAwP8/Pz////////////////////////////9gYGD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Ly8v/15eXv+9vb3/vb29/729vf+9&#13;&#10;vb3/vb29/729vf+9vb3/vb29/729vf+9vb3/vb29/729vf+9vb3/vb29/729vf+9vb3/vb29/729&#13;&#10;vf+9vb3/vb29/729vf+9vb3/vb29/729vf+9vb3/vb29/729vf+9vb3/paWl/2RkZP8qKir/DAwM&#13;&#10;/01NTf+Ojo7/urq6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FhYX/TExM//////8FBQX/9fX1//////++vr7/Hx8f////////&#13;&#10;////4ODg/wcHB//29vb//////////////////////2BgY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88PDz/eHh4//Dw8P/w8PD/8PDw//Dw8P/w&#13;&#10;8PD/8PDw//Dw8P/w8PD/8PDw//Dw8P/w8PD/8PDw//Dw8P/w8PD/8PDw//Dw8P/w8PD/8PDw//Dw&#13;&#10;8P/w8PD/8PDw//Dw8P/w8PD/8PDw//Dw8P/w8PD/8PDw//Dw8P/w8PD/8PDw//Dw8P/Kysr/eHh4&#13;&#10;/yYmJv8aGhr/cXFx/7u7u/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xsbG/w8PD//Hx8f/2tra/wQEBP/R0dH//f39/7W1tf8iIiL////////////i&#13;&#10;4uL/AwMD//Ly8v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/f3//////////////////////////////&#13;&#10;////////////////////////////////////////////////////////////////////////////&#13;&#10;////////////////////////////////////////////////////////////////////////////&#13;&#10;/8fHx/94eHj/HBwc/ygoKP+Hh4f/39/f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UlJT/Li4u/y4uLv8sLCz/AAAA/ywsLP/y8vL/8fHx/w8PD//8/Pz//////8fHx/81&#13;&#10;NTX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39/f///////////////////////////////////&#13;&#10;////////////////////////////////////////////////////////////////////////////&#13;&#10;////////////////////////////////////////////////////////////////////////////&#13;&#10;///////7+/v/t7e3/2BgYP8QEBD/ODg4/5eXl//v7+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T09P8AAAD/9fX1////////////NTU1/7Gxsf//////bm5u/3V1df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f39/////////////////////////////////////////&#13;&#10;////////////////////////////////////////////////////////////////////////////&#13;&#10;////////////////////////////////////////////////////////////////////////////&#13;&#10;//////////////////f39/+np6f/WFhY/xAQEP9ISEj/p6en//f39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PT0/wAAAP/29vb///////////++vr7/FxcX/zIyMv8qKir/5OTk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/f3//////////////////////////////////////////////&#13;&#10;////////////////////////////////////////////////////////////////////////////&#13;&#10;////////////////////////////////////////////////////////////////////////////&#13;&#10;////////////////////////////7+/v/5+fn/9ISEj/FBQU/2BgYP+3t7f/+/v7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4+Pj/3d3d//7+/v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39/f///////////////////////////////////////////////////&#13;&#10;////////////////////////////////////////////////////////////////////////////&#13;&#10;////////////////////////////////////////////////////////////////////////////&#13;&#10;///////////////////////////////////////j4+P/l5eX/zg4OP8cHBz/aGho/8fHx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9ra2v+mpqb/pqam/6am&#13;&#10;pv+mpqb/pqam/6ampv+mpqb/pqam/6ampv+mpqb/pqam/6ampv/4+Pj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f39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/f3/+Hh4f/KCgo/ygoKP9/f3//&#13;&#10;19fX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kpKS/wAAAP8AAAD/AAAA/wAA&#13;&#10;AP8AAAD/AAAA/wAAAP8AAAD/AAAA/wAAAP8AAAD/AAAA/+jo6P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/f3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19fX/3h4eP8cHBz/&#13;&#10;ODg4/5eXl//j4+P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SkpL/AAAA/wAAAP8AAAD/AAAA/wAA&#13;&#10;AP8AAAD/AAAA/wAAAP8AAAD/AAAA/wAAAP8AAAD/6Ojo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39/f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v7+/+/v7//&#13;&#10;aGho/xQUFP9ISEj/n5+f/+/v7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/v7//Y2Nj/2NjY/9jY2P+np6f/AAAA/35+&#13;&#10;fv/Y2Nj/2NjY/9fX1/9XV1f/AgIC/6Ojo//9/f3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f39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9/f3/7e3t/9YWFj/EBAQ/1hYWP+3t7f/9/f3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NTU/8QEBD//v7+////&#13;&#10;//////////////z8/P8YGBj/ExMT//39/f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/f3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39/f/p6en/0hISP8UFBT/bGxs/8PDw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Kysr/wYGBv/e3t7/////////&#13;&#10;////////7+/v/w8PD/8AAAD/y8vL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39/f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Pz8/+Xl5f/QEBA/xwcHP90dHT/09PT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Hh4f/QEBA/0BAQP9AQED/QEBA/0BAQP9A&#13;&#10;QED/QEBA/0BAQP9AQED/QEBA/0BAQP9AQED/QEBA/0BAQP9AQED/QEBA/0BAQP8wMDD/JCQk/0BA&#13;&#10;QP9AQED/QEBA/0BAQP9AQED/QEBA/0BAQP9AQED/QEBA/0BAQP9AQED/QEBA/0BAQP9AQED/QEBA&#13;&#10;/0BAQP9AQED/QEBA/+fn5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TU1P/AAAA/xAQEP9RUVH/iIiI/3Jy&#13;&#10;cv8uLi7/AAAA/wAAAP/S0tL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f39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6+vr/4uLi/84ODj/JCQk/4+Pj//f39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5ubm/9gYGD/YGBg/2BgYP9gYGD/YGBg/2BgYP9g&#13;&#10;YGD/YGBg/2BgYP9gYGD/YGBg/2BgYP9gYGD/YGBg/2BgYP9gYGD/YGBg/wAAAP8AAAD/YGBg/2Bg&#13;&#10;YP9gYGD/YGBg/2BgYP9gYGD/YGBg/2BgYP9gYGD/YGBg/2BgYP9gYGD/YGBg/2BgYP9gYGD/YGBg&#13;&#10;/2BgYP9gYGD/6+vr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HBwf8FBQX/AAAA/wAAAP8AAAD/AAAA/wAA&#13;&#10;AP8AAAD/LCws//z8/P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/f3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X19f/f39//ywsLP8wMDD/l5eX/+fn5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7i4uP8vLy//AAAA/wAAAP8AAAD/AAAA/0lJ&#13;&#10;Sf/f39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39/f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vLy/90dHT/EBAQ/0hISP+n&#13;&#10;p6f/9/f3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m5ub/xcXF/8jIyP/p6en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f39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z8/P/o6Oj/0xMTP8M&#13;&#10;DAz/VFRU/7e3t//39/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wcHB/4mJif9wcHD/2NjY//////9oaGj/eXl5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/f3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fn5/+X&#13;&#10;l5f/QEBA/wwMDP9YWFj/v7+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Pz8/z09Pf8AAAD/AAAA/wAAAP+8vLz//////y8vL/8ICAj//f39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39/f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39/f/4uLi/8sLCz/GBgY/3R0dP/T09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Pj4//AAAA/wAAAP8EBAT/AAAA/7y8vP//////Y2Nj/wAAAP/e3t7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f39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X19f/fHx8/yAgIP8cHBz/eHh4/9/f3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y4uLv8CAgL/wsLC/8TExP8AAAD/vLy8//////9eXl7/AAAA/729vf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/f3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PDw/9sbGz/FBQU/zQ0NP+Hh4f/4+Pj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MTEx/w4ODv/z8/P/xsbG/wAAAP+8vLz/+fn5/xISEv8AAAD/1tbW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39/f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t7e3/1xcXP8QEBD/SEhI/5+fn//r6+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f&#13;&#10;X1//AAAA/zo6Ov9oaGj/AAAA/1NTU/8cHBz/AAAA/w0NDf/6+vr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f39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f39/+fn5//SEhI/wwMDP9ISEj/p6en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bW1v8I&#13;&#10;CAj/AAAA/wAAAP8AAAD/AAAA/wAAAP8AAAD/kJCQ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/f3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6+vr/5eXl/84ODj/EBAQ/2Bg&#13;&#10;YP+3t7f/+/v7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7u7u/8k&#13;&#10;JCT/AAAA/wAAAP8AAAD/CQkJ/4uLi//9/f3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39/f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f39//h4eH/ygo&#13;&#10;KP8cHBz/aGho/8fHx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v7+//W&#13;&#10;1tb/tbW1/8vLy//09PT/+fn5//Ly8v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f39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fX&#13;&#10;1/94eHj/HBwc/ygoKP9/f3//19fX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hoaP8mJib/////////////&#13;&#10;//////////////99fX3/AAAA/9nZ2f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/f3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v7+//2hoaP8QEBD/ODg4/5eXl//j4+P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v7+//y8vL/Tk5O/wgICP/y8vL/8vLy//Ly8v/y&#13;&#10;8vL/zs7O/zAwMP8AAAD/xMTE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39/f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f39/+3t7f/WFhY/wwMDP9ISEj/p6en//f39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qqq/wAAAP8AAAD/AAAA/wAAAP8AAAD/AAAA/wAAAP8A&#13;&#10;AAD/AAAA/xAQEP/6+vr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f39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9/f3/6enp/9ISEj/EBAQ/1hYWP+3t7f/9/f3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Gxsb/AAAA/wAAAP8AAAD/AAAA/wAAAP8AAAD/AAAA/wAAAP8D&#13;&#10;AwP/dXV1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/f3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v7+//l5eX/0BAQP8UFBT/aGho/8fHx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/v7/+NjY3/LS0t/wQEBP+NjY3/jY2N/42Njf+NjY3/mpqa/+jo6P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39/f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Pj4/+Hh4f/ODg4/yAgIP94eHj/19fX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7u7v/nZ2d/////////////////////////////v7+//T09P/+&#13;&#10;/v7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f39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19fX/3h4eP8gICD/ODg4&#13;&#10;/4eHh//j4+P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/v7//Ly8v/y8vL/8vLy/+7u7v9tbW3/AAAA/9bW1v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/f3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Hx8f/aGho&#13;&#10;/yAgIP9AQED/l5eX/+/v7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7u7u/01NTf8GBgb/AAAA/wAAAP8AAAD/AAAA/wAAAP8AAAD/xcXF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39/f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+/v7&#13;&#10;/7e3t/9gYGD/GBgY/1hYWP+np6f/9/f3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3d3f/AAAA/wAAAP8AAAD/AAAA/wAAAP8AAAD/AAAA/xgYGP/7+/v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f39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39/f/p6en/1hYWP8YGBj/YGBg/7e3t//7+/v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zk5Of8AAAD/a2tr/25ubv8AAAD/g4OD/5OTk/8AAAD/iYmJ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/f3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/v7/+Xl5f/QEBA/yAgIP9oaGj/x8fH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KSkp/yEhIf//////urq6/wAAAP+mpqb//////0hISP8KCgr/8/Pz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39/f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4+Pj/4eHh/84ODj/KCgo/39/f//X19f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TU1P/&#13;&#10;DQ0N//r6+v/V1dX/AAAA/0FBQf/Kysr/ODg4/wAAAP/Dw8P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f39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X19f/eHh4/yAgIP84ODj/h4eH/+Pj4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SEhP8AAAD/&#13;&#10;wMDA//7+/v8lJSX/AAAA/wAAAP8AAAD/BwcH/+/v7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/f3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8fHx/9oaGj/FBQU/0BAQP+Xl5f/&#13;&#10;7+/v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yAgI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MzM/2NjY/+5ubn/&#13;&#10;/////7m5uf8KCgr/AAAA/wMDA/90dHT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39/&#13;&#10;f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39/f/t7e3/1hYWP8QEBD/&#13;&#10;SEhI/6enp//39/f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ICA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fn5/+xsbH/5eXl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f39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/v7/+fn5//&#13;&#10;SEhI/wwMDP9YWFj/t7e3//f39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/f3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4+Pj/5eXl/84ODj/EBAQ/2hoaP/Hx8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f39/+4uLj/pKSk/6SkpP+kpKT/&#13;&#10;pKSk/6SkpP+kpKT/+Pj4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39/f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X19f/f39//ygoKP8gICD/eHh4/9fX1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3t7f/CwsL/wAAAP8AAAD/AAAA/wAAAP8AAAD/&#13;&#10;AAAA/wAAAP/o6Oj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f39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fHx/9oaGj/HBwc/ygoKP+Hh4f/39/f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BQUP8AAAD/AAAA/wAAAP8AAAD/AAAA/wAAAP8AAAD/&#13;&#10;AAAA/+jo6P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/f3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t7e3/2BgYP8QEBD/ODg4/5eXl//r6+v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OTk5/wAAAP95eXn/5+fn//T09P/09PT/9PT0//T09P/09PT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39/f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f39/+np6f/SEhI/wgICP9ISEj/k5OT/+vr6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Ghob/AAAA/56env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f39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5+fn/5eXl/9ERET/DAwM/2BgYP+v&#13;&#10;r6//9/f3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z8/P9SUlL/Dw8P/7a2tv/m5ub/5ubm/+bm5v/m5ub/5ubm//7+/v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/f3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j4+P/j4+P/zg4OP8U&#13;&#10;FBT/aGho/7+/v//39/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z8/P/yoqKv8AAAD/AAAA/wAAAP8AAAD/AAAA/wAAAP8AAAD/6Ojo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39/f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Pj4/+L&#13;&#10;i4v/JCQk/xQUFP94eHj/19fX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cXFz/AAAA/wAAAP8AAAD/AAAA/wAAAP8AAAD/AAAA/wAAAP/o6Oj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f39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x8fH/3R0dP8cHBz/ICAg/39/f//j4+P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y8vL/8AAAD/SEhI/6Wlpf+xsbH/sbGx/7Gxsf+xsbH/sbGx//n5+f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/f3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v7+//Dw8P/bGxs/xQUFP9AQED/j4+P/+vr6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a2tr&#13;&#10;/wAAAP+ysrL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39/f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7u7u/9kZGT/FBQU/0xMTP+Xl5f/8/Pz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g4OD/JiYm&#13;&#10;/y4uLv/m5ub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f39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39/f/n5+f/1hYWP8MDAz/VFRU/6+vr//39/f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9vb/8SEhL/AAAA&#13;&#10;/xAQEP8mJib/JiYm/yYmJv8mJib/JiYm/+zs7P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/&#13;&#10;f3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vr6/+Xl5f/QEBA/xQUFP9gYGD/w8PD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VFRU/wAAAP8AAAD/AAAA&#13;&#10;/wAAAP8AAAD/AAAA/wAAAP8AAAD/6Ojo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39/f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39/f/4ODg/8wMDD/ODg4/4eH&#13;&#10;h//j4+P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hoaH/cnJy/3Jycv9ycnL/cnJy&#13;&#10;/3Jycv9ycnL/cnJy/3Jycv/z8/P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f39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T09P/f39//yAg&#13;&#10;IP9AQED/k5OT/+vr6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9gYGD/YGBg/2BgYP9gYGD/YGBg/2BgYP9gYGD/&#13;&#10;YGBg/2BgYP9gYGD/YGBg/2BgYP9gYGD/YGBg/2BgYP9gYGD/YGBg/wAAAP8AAAD/YGBg/2BgYP9g&#13;&#10;YGD/YGBg/2BgYP9gYGD/YGBg/2BgYP9gYGD/YGBg/2BgYP9gYGD/YGBg/2BgYP9gYGD/YGBg/2Bg&#13;&#10;YP+Hh4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PD&#13;&#10;w/9wcHD/HBwc/0hISP+np6f/9/f3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0BAQP9AQED/QEBA/0BAQP9AQED/QEBA/0BAQP9AQED/&#13;&#10;QEBA/0BAQP9AQED/QEBA/0BAQP9AQED/QEBA/0BAQP9AQED/QEBA/0BAQP9AQED/QEBA/0BAQP9A&#13;&#10;QED/QEBA/0BAQP9AQED/QEBA/0BAQP9AQED/QEBA/0BAQP9AQED/QEBA/0BAQP9AQED/QEBA/3Bw&#13;&#10;c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39/f/t7e3/1hYWP8QEBD/WFhY/7e3t//39/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X19f8ODg7/Dg4O//Dw8P9fX1//Dg4O/w4ODv8ODg7/Dg4O/w4ODv8ODg7/Dg4O&#13;&#10;/w4ODv/q6ur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f39/+np6f/SEhI/xgYGP9oaGj/x8fH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PT0/wAAAP8AAAD/7u7u/1RUVP8AAAD/AAAA/wAAAP8AAAD/AAAA/wAAAP8AAAD/AAAA&#13;&#10;/+jo6P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7+/v/5eXl/84ODj/ICAg/3h4eP/X19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6+vr/cnJy/3Jycv/39/f/oaGh/3Jycv9ycnL/cnJy/3Jycv9ycnL/cnJy/3Jycv9ycnL/8/Pz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f39//h4eH/ygoKP8oKCj/h4eH/9/f3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+fn5//Ly8v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9fX1/94eHj/ICAg/zg4OP+Xl5f/4+Pj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hoaP8mJib///////////////////////////99fX3/AAAA/9nZ2f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x8fH/2hoaP8gICD/SEhI&#13;&#10;/5+fn//v7+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v7&#13;&#10;+//y8vL/Tk5O/wgICP/y8vL/8vLy//Ly8v/y8vL/zs7O/zAwMP8AAAD/xMTE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v7+/+3t7f/YGBg&#13;&#10;/xgYGP9YWFj/p6en//f39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qqq/wAA&#13;&#10;AP8AAAD/AAAA/wAAAP8AAAD/AAAA/wAAAP8AAAD/AAAA/xAQEP/6+vr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9/f3&#13;&#10;/6enp/9YWFj/GBgY/2hoaP+/v7//+/v7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Gxsb/AAAA/wAA&#13;&#10;AP8AAAD/AAAA/wAAAP8AAAD/AAAA/wAAAP8DAwP/dXV1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v7+//l5eX/0BAQP8gICD/eHh4/8fHx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/v7/+NjY3/LS0t/wQE&#13;&#10;BP+NjY3/jY2N/42Njf+NjY3/mpqa/+jo6P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Pj4/+Hh4f/ODg4/ygoKP9/f3//19fX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7u7v/nZ2d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19fX/39/f/8oKCj/ODg4/4eHh//j4+P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fn5//+/v7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Hx8f/eHh4/yAgIP9AQED/l5eX/+/v7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ubm5/4iIiP/m5ub//////9HR&#13;&#10;0f8yMjL/AAAA/xsbG//Ly8v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+/v7/7e3t/9gYGD/GBgY/0hISP+np6f/&#13;&#10;9/f3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RUVH/AAAA/+np6f//////MjIy/wAA&#13;&#10;AP8AAAD/AAAA/0dHR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39/f/p6en/1hYWP8YGBj/&#13;&#10;YGBg/7e3t//7+/v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zIyMv8fHx///////76+vv8AAAD/AAAA/1NT&#13;&#10;U/8jIyP/CAgI//X19f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/v7/+Xl5f/&#13;&#10;QEBA/yAgIP9oaGj/x8fH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NjY2/xkZGf/+/v7/S0tL/wAAAP8pKSn//Pz8/4+P&#13;&#10;j/8AAAD/wMDA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4+Pj/4eHh/8oKCj/ICAg/3h4eP/X19f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3d3f/AAAA/xgYGP8AAAD/AAAA/5+fn///////c3Nz/wAA&#13;&#10;AP/W1tb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X19f/eHh4/xwcHP8oKCj/h4eH/9/f3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76+vv8AAAD/AAAA/wAAAP85OTn//v7+//////80NDT/AwMD//n5&#13;&#10;+f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/v7/7+/v/9oaGj/EBAQ/zg4OP+Xl5f/4+Pj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6Ojo/9QUFD/fHx8/+Tk5P///////Pz8/zw8PP9RUVH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39/f/t7e3/1hYWP8MDAz/SEhI/6enp//39/f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+/v7/+fn5//SEhI/wwMDP9YWFj/t7e3//f39///&#13;&#10;////////////////////kpKS/yAgIP8FBQX/U1NT/9PT0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W1tb/xsbG//v7+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4+Pj/4eHh/84ODj/EBAQ/2hoaP+/&#13;&#10;v7//+/v7/1BQUP8jIiP/LS0t/w0NDf9AQED/EhIS/9fX1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cXFx/yQkJP/n&#13;&#10;5+f//////////////////////////////////////0RERP8AAAD/6Ojo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X19f/f39//ygoKP8T&#13;&#10;ExP/FRUV/3Nyc/87Ozv/Dw8P/3d2d/9DQkP/QkFC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YWFj/AAAA/+Li4v//&#13;&#10;/////////ysrK/8fHx//////////////////RERE/wAAAP/o6Oj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1dXf9F&#13;&#10;REX/d3Z3/zs7O/8PDw//d3Z3/3Nyc/8PDw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1hYWP8AAAD/4uLi////////&#13;&#10;////KCgo/xwcHP////////////////9ERET/AAAA/+jo6P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dnZ2/0RDRP93&#13;&#10;dnf/Ozs7/w8PD/93dnf/cXBx/w8PD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WFhY/wAAAP/i4uL///////////8o&#13;&#10;KCj/HBwc/////////////////0RERP8AAAD/6Ojo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vr6//Gxsb/3Nyc/87&#13;&#10;Ozv/Dw8P/3d2d/9DQkP/QkFC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YWFj/AAAA/9nZ2f/29vb/9vb2/yYmJv8a&#13;&#10;Ghr/9vb2//b29v/29vb/QUFB/wAAAP/o6Oj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QUFD/IyIj/y0tLf8N&#13;&#10;DQ3/QkFC/xISEv/X19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hYWP8AAAD/AAAA/wAAAP8AAAD/AAAA/wAAAP8A&#13;&#10;AAD/AAAA/wAAAP8AAAD/AAAA/+jo6P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Kior/HBwc/wUFBf9S&#13;&#10;UlL/z8/P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FhY/wAAAP8AAAD/AAAA/wAAAP8AAAD/AAAA/wAAAP8A&#13;&#10;AAD/AAAA/wAAAP8AAAD/6Ojo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kpKT/cnJy/3Jycv9ycnL/cnJy/3Jycv9ycnL/cnJy/3Jycv9y&#13;&#10;cnL/cnJy/3Jycv/z8/P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yAgI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8gIC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+/v7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yAgI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Tk5O/xUV&#13;&#10;Ff8KCgr/WVlZ//f39////////////3p6ev8qKir/Kioq/yoqKv+srKz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ICA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Ozs7/+fn5/+np&#13;&#10;6f8NDQ3/tbW1////////////XV1d/35+fv/Q0ND/0NDQ/+3t7f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8gIC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6+vr/w8P&#13;&#10;D//h4eH///////////9dXV3/nJyc////////////////////////////////////////////YGBg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YWFh/xgYGP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2dnZ/1ZWVv8XFxf/i4uL////&#13;&#10;/////////////11dXf8cHBz/a2tr/7+/v/////////////////////////////////9gYGD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91dXX/&#13;&#10;HR0d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+rq6v/q6ur/6urq/+rq6v/q6ur/6urq/+rq6v/q6ur/6urq/+rq6v/q6ur/6urq/+rq6v/q6ur/&#13;&#10;6urq/+rq6v/q6ur/6urq/+rq6v/q6ur/6urq/+rq6v/q6ur/6urq/+rq6v/q6ur/6urq/+rq6v/q&#13;&#10;6ur/6urq/+rq6v/q6ur/6urq/+rq6v/q6ur/6urq/+rq6v/q6ur/6urq/+rq6v/q6ur/6urq/+rq&#13;&#10;6v/q6ur/6urq/+rq6v/q6ur/6urq/+rq6v/q6ur/6urq/+rq6v/q6ur/6urq/+rq6v/q6ur/6urq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u7u7/qKio/2ZmZv8YGBj/0dHR////&#13;&#10;////////+/v7/9vb2/+Li4v/AgIC/8bGxv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8gIC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zk5Of9xcXH/////////&#13;&#10;//////////////////8rKyv/gICA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yAgI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8fHx///////39/f/Hh4e/4yMjP//////////////&#13;&#10;////////7+/v/wwMDP+rq6v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ICA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MDAz/MDAw/xcXF/9MTEz/9fX1////////////R0dH/zU1&#13;&#10;Nf8dHR3/ZWVl//7+/v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8gIC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r6+v/a2tr/8/Pz///////////////////////w8PD/19fX//z8&#13;&#10;/P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yAgI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ICA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8gIC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yAgI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ICA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8gIC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yAgI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ICA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8gIC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yAgI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ICA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8gIC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yAgI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ICA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8gIC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yAgI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ICA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8gIC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yAgI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ICA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8gIC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yAgI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ICA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yAg&#13;&#10;I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ICA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8gIC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ICA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8gIC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yAgI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ICA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8gIC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yAgI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ICA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8gIC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ICA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8g&#13;&#10;IC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yAgI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ICA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8gIC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yAgI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ICA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8gIC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m5ub/2BgYP9gYGD/YGBg/2BgYP9gYGD/YGBg/2BgYP9gYGD/YGBg/2BgYP9gYGD/&#13;&#10;YGBg/2BgYP9gYGD/YGBg/2BgYP9gYGD/AAAA/wAAAP9gYGD/YGBg/2BgYP9gYGD/YGBg/2BgYP9g&#13;&#10;YGD/YGBg/2BgYP9gYGD/YGBg/2BgYP9gYGD/YGBg/2BgYP9gYGD/YGBg/2BgYP/r6+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Hh4f/QEBA/0BAQP9AQED/QEBA/0BAQP9AQED/QEBA/0BAQP9AQED/QEBA/0BAQP9AQED/&#13;&#10;QEBA/0BAQP9AQED/QEBA/0BAQP9AQED/QEBA/0BAQP9AQED/QEBA/0BAQP9AQED/QEBA/0BAQP9A&#13;&#10;QED/QEBA/0BAQP9AQED/QEBA/0BAQP9AQED/QEBA/0BAQP9AQED/QEBA/+fn5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nZ2f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6+vr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Pz&#13;&#10;8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7+/v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j4+P/6enp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19fX/xMTE/9TU1P/6+v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e3t/9hYWH/IiIi/wAAAP+kpKT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0tLT/NTU1/wQEBP8AAAD/AAAA/x8fH/++vr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UFBQ/ygoKP83Nzf/AAAA/6Skp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4mJif9XV1f/vLy8/9XV1f+FhYX/AgIC/xQUFP/w8P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39/f//////6CgoP8AAAD/pKSk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ERET/AAAA/7u7u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oKCg/wAAAP+kpKT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dnZ/8AAAD/ubm5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goKD/AAAA/6Skp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4+Pj/ICAg/wYGBv/19fX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6CgoP8AAAD/pKSk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FhYf8AAAD/d3d3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oKCg/wAAAP+kpKT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3d3f/AAAA/2VlZf/9/f3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+goKD/&#13;&#10;AAAA/6Skp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3Nz/wAA&#13;&#10;AP93d3f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6CgoP8AAAD/&#13;&#10;pKSk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4WFhf8AAAD/b29v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oKCg/wAAAP+kpKT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MzMz/AgIC/zMzM//+/v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sLC/6Wlpf9mZmb/AAAA/2lpaf+lpaX/&#13;&#10;xMTE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tLS/8AAAD/ODg4/3Jycv9ycnL/cnJy/3Jy&#13;&#10;cv/W1tb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RUVH/AAAA/wAAAP8AAAD/AAAA/wAAAP9VVVX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PT09/wAAAP8AAAD/AAAA/wAAAP8AAAD/AAAA/7Oz&#13;&#10;s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v7+/9zc3P+/v7//0tLS//Ly&#13;&#10;8v//////////////////////////////////////////////////////////////////////////&#13;&#10;////////////////////////////////////////////////////////////////////////////&#13;&#10;/////////////////////////////////////////////////////////////////v7+/9zc3P+/&#13;&#10;v7//0tLS//Ly8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LS0v8uLi7/AAAA/wAAAP8AAAD/AAAA/zw8&#13;&#10;PP//////FRUV/wAAAP8AAAD/AAAA/wAAAP8AAAD/AAAA/wAAAP8AAAD/AAAA/wsLC///////////&#13;&#10;////////////ZWVl/wAAAP8AAAD/oaGh////////////////////////////W1tb/wAAAP8PDw//&#13;&#10;/////////////////////////////////////////////////////9LS0v8uLi7/AAAA/wAAAP8A&#13;&#10;AAD/AAAA/zw8P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UFB/wAAAP8ICAj/Tk5O/0lJSf8LCwv/MDAw////&#13;&#10;//83Nzf/JSUl/yUlJf8lJSX/BgYG/wAAAP8FBQX/JSUl/yUlJf8lJSX/Ly8v////////////////&#13;&#10;//X19f8ODg7/AAAA/wAAAP9AQED///////////////////////////9aWlr/AAAA/w4ODv//////&#13;&#10;////////////////////////////////////////////////QUFB/wAAAP8ICAj/Tk5O/0lJSf8L&#13;&#10;Cwv/MDAw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xcXF/wAAAP8AAAD/ZmZm////////////////////////////////////&#13;&#10;/////////////zg4OP8AAAD/Li4u//////////////////////////////////////9BQUH/AAAA&#13;&#10;/3Fxcf8AAAD/AAAA/319ff//////////////////////Wlpa/wAAAP8ODg7/////////////////&#13;&#10;////////////////////////////////xcXF/wAAAP8AAAD/ZmZm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9/f3/Gxsb/wAAAP8AAAD/R0dH/9zc3P//////////////////////////////&#13;&#10;////////ODg4/wAAAP8uLi7/////////////////////////////////3d3d/wEBAf8ZGRn/+vr6&#13;&#10;/yIiIv8AAAD/HR0d//39/f////////////////9aWlr/AAAA/w4ODv//////////////////////&#13;&#10;///////////////////////////9/f3/Gxsb/wAAAP8AAAD/R0dH/9zc3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0tLT/Dg4O/wAAAP8AAAD/BgYG/4ODg//+/v7/////////////////////////&#13;&#10;//84ODj/AAAA/y4uLv////////////////////////////////9+fn7/AAAA/3d3d///////g4OD&#13;&#10;/wAAAP8AAAD/urq6/////////////////1paWv8AAAD/Dg4O////////////////////////////&#13;&#10;//////////////////////////+0tLT/Dg4O/wAAAP8AAAD/BgYG/4ODg//+/v7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X19f/Ly8v/wAAAP8AAAD/AAAA/1NTU//9/f3//////////////////////zg4&#13;&#10;OP8AAAD/Li4u/////////////////////////////f39/x4eHv8AAAD/2dnZ///////j4+P/AgIC&#13;&#10;/wAAAP9YWFj/////////////////Wlpa/wAAAP8ODg7/////////////////////////////////&#13;&#10;///////////////////////////X19f/Ly8v/wAAAP8AAAD/AAAA/1NTU//9/f3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9/f3/kpKS/wgICP8AAAD/AAAA/8LCwv//////////////////////ODg4/wAA&#13;&#10;AP8uLi7///////////////////////////+7u7v/AAAA/wAAAP8rKyv/Kysr/ysrK/8BAQH/AAAA&#13;&#10;/wgICP/u7u7///////////9aWlr/AAAA/w4ODv//////////////////////////////////////&#13;&#10;///////////////////////////9/f3/kpKS/wgICP8AAAD/AAAA/8LCw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pqam/wAAAP8AAAD/dHR0//////////////////////84ODj/AAAA/y4u&#13;&#10;Lv///////////////////////////1lZWf8AAAD/ExMT/xgYGP8YGBj/GBgY/xQUFP8AAAD/AAAA&#13;&#10;/5WVlf///////////1paWv8AAAD/Dg4O////////////////////////////////////////////&#13;&#10;////////////////////////////////pqam/wAAAP8AAAD/dHR0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e3t/97e3v//&#13;&#10;//////////////+jo6P/AAAA/wAAAP9+fn7//////////////////////zg4OP8AAAD/Li4u////&#13;&#10;///////////////////v7+//CAgI/w0NDf/09PT/////////////////+fn5/xQUFP8AAAD/NDQ0&#13;&#10;////////////Wlpa/wAAAP8ODg7/////////////////////////////////////////////////&#13;&#10;7e3t/97e3v////////////////+jo6P/AAAA/wAAAP9+fn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0tLT/AAAA/x0dHf9c&#13;&#10;XFz/VVVV/w0NDf8AAAD/GBgY//Dw8P//////////////////////ODg4/wAAAP8uLi7/////////&#13;&#10;/////////////5aWlv8AAAD/ZWVl////////////////////////////cXFx/wAAAP8AAAD/0tLS&#13;&#10;//////9aWlr/AAAA/w4ODv////////////////////////////////////////////////+0tLT/&#13;&#10;AAAA/x0dHf9cXFz/VVVV/w0NDf8AAAD/GBgY//Dw8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7u7u/8EBAT/AAAA/wAAAP8A&#13;&#10;AAD/AAAA/y8vL//BwcH///////////////////////////85OTn/AAAA/y8vL///////////////&#13;&#10;////////ODg4/wAAAP/IyMj////////////////////////////U1NT/AAAA/wAAAP90dHT/////&#13;&#10;/1tbW/8AAAD/Dw8P/////////////////////////////////////////////////7u7u/8EBAT/&#13;&#10;AAAA/wAAAP8AAAD/AAAA/y8vL//BwcH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z8/P/i4uL/w8PD/8HBwf/g&#13;&#10;4OD/////////////////////////////////////////////////////////////////////////&#13;&#10;////////////////////////////////////////////////////////////////////////////&#13;&#10;//////////////////////////////////////////////////////////////////z8/P/i4uL/&#13;&#10;w8PD/8HBwf/g4O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x8fH/Wlpa/1paWv9aWlr/Wlpa/1paWv9aWlr/Wlpa/1paWv/x8fH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7u7v80NDT/NDQ0/zQ0NP80NDT/NDQ0/zQ0NP80NDT/NDQ0/+7u7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b&#13;&#10;29v/5ubm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">
                <v:group id="Group 112" o:spid="_x0000_s1049" style="position:absolute;top:3731;width:33558;height:24342" coordorigin=",3731" coordsize="33558,24341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">
                  <v:shape id="Picture 113" o:spid="_x0000_s1050" type="#_x0000_t75" style="position:absolute;top:3731;width:33558;height:2129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">
                    <v:imagedata r:id="rId11" o:title="" croptop="4609f" cropbottom="11469f" cropleft="3140f" cropright="16402f"/>
                  </v:shape>
                  <v:shape id="TextBox 25" o:spid="_x0000_s1051" type="#_x0000_t202" style="position:absolute;left:8227;top:24564;width:5994;height:266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" filled="f" stroked="f">
                    <v:textbox>
                      <w:txbxContent>
                        <w:p w14:paraId="654378E5" w14:textId="77777777" w:rsidR="00C25701" w:rsidRPr="00C25701" w:rsidRDefault="00C25701" w:rsidP="00C25701">
                          <w:pPr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 w:rsidRPr="00C25701"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Pre</w:t>
                          </w:r>
                        </w:p>
                      </w:txbxContent>
                    </v:textbox>
                  </v:shape>
                  <v:shape id="TextBox 26" o:spid="_x0000_s1052" type="#_x0000_t202" style="position:absolute;left:22287;top:24871;width:6238;height:32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" filled="f" stroked="f">
                    <v:textbox>
                      <w:txbxContent>
                        <w:p w14:paraId="57A7BE9C" w14:textId="77777777" w:rsidR="00C25701" w:rsidRPr="00C25701" w:rsidRDefault="00C25701" w:rsidP="00C25701">
                          <w:pPr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</w:pPr>
                          <w:r w:rsidRPr="00C25701">
                            <w:rPr>
                              <w:rFonts w:ascii="Arial" w:hAnsi="Arial" w:cs="Arial"/>
                              <w:color w:val="000000"/>
                              <w:kern w:val="24"/>
                              <w:sz w:val="16"/>
                              <w:szCs w:val="16"/>
                            </w:rPr>
                            <w:t>Post</w:t>
                          </w:r>
                        </w:p>
                      </w:txbxContent>
                    </v:textbox>
                  </v:shape>
                </v:group>
                <v:shape id="TextBox 19" o:spid="_x0000_s1053" type="#_x0000_t202" style="position:absolute;left:6805;top:27526;width:21724;height:5193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" filled="f" stroked="f">
                  <v:textbox>
                    <w:txbxContent>
                      <w:p w14:paraId="4372782D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Group x time interaction:</w:t>
                        </w:r>
                      </w:p>
                      <w:p w14:paraId="197932E3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eastAsiaTheme="minorEastAsia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</w:pPr>
                        <w:proofErr w:type="gramStart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F(</w:t>
                        </w:r>
                        <w:proofErr w:type="gramEnd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 xml:space="preserve">1,86) = 5.86, p = .02 </w:t>
                        </w:r>
                      </w:p>
                    </w:txbxContent>
                  </v:textbox>
                </v:shape>
                <v:shape id="TextBox 5" o:spid="_x0000_s1054" type="#_x0000_t202" style="position:absolute;left:11754;top:-609;width:13306;height:373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" filled="f" stroked="f">
                  <v:textbox>
                    <w:txbxContent>
                      <w:p w14:paraId="3445B6A0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State Anxiety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01EAE"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g">
            <w:drawing>
              <wp:anchor distT="0" distB="0" distL="114300" distR="114300" simplePos="0" relativeHeight="251664384" behindDoc="0" locked="0" layoutInCell="1" allowOverlap="1" wp14:anchorId="30865B50" wp14:editId="7C1F0722">
                <wp:simplePos x="0" y="0"/>
                <wp:positionH relativeFrom="column">
                  <wp:posOffset>5418455</wp:posOffset>
                </wp:positionH>
                <wp:positionV relativeFrom="paragraph">
                  <wp:posOffset>3003338</wp:posOffset>
                </wp:positionV>
                <wp:extent cx="2415540" cy="2719070"/>
                <wp:effectExtent l="0" t="0" r="0" b="0"/>
                <wp:wrapNone/>
                <wp:docPr id="137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15540" cy="2719070"/>
                          <a:chOff x="8277908" y="49255"/>
                          <a:chExt cx="3355848" cy="3231101"/>
                        </a:xfrm>
                      </wpg:grpSpPr>
                      <pic:pic xmlns:pic="http://schemas.openxmlformats.org/drawingml/2006/picture">
                        <pic:nvPicPr>
                          <pic:cNvPr id="138" name="Picture 13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/>
                          <a:srcRect l="4578" t="8655" r="24935" b="17591"/>
                          <a:stretch/>
                        </pic:blipFill>
                        <pic:spPr>
                          <a:xfrm>
                            <a:off x="8277908" y="377613"/>
                            <a:ext cx="3355848" cy="213969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9" name="TextBox 25"/>
                        <wps:cNvSpPr txBox="1"/>
                        <wps:spPr>
                          <a:xfrm>
                            <a:off x="9131329" y="2464587"/>
                            <a:ext cx="573399" cy="31507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B463F2B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r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0" name="TextBox 26"/>
                        <wps:cNvSpPr txBox="1"/>
                        <wps:spPr>
                          <a:xfrm>
                            <a:off x="10543052" y="2486856"/>
                            <a:ext cx="716969" cy="382484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7ADA25D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ost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1" name="TextBox 19"/>
                        <wps:cNvSpPr txBox="1"/>
                        <wps:spPr>
                          <a:xfrm>
                            <a:off x="9027192" y="2731823"/>
                            <a:ext cx="2212803" cy="548533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4F7338A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Group x time interaction:</w:t>
                              </w:r>
                            </w:p>
                            <w:p w14:paraId="0A80F49A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eastAsiaTheme="minorEastAsia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proofErr w:type="gramStart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F(</w:t>
                              </w:r>
                              <w:proofErr w:type="gramEnd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 xml:space="preserve">1,46) = 8.28, p = .006 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42" name="TextBox 5"/>
                        <wps:cNvSpPr txBox="1"/>
                        <wps:spPr>
                          <a:xfrm>
                            <a:off x="9238756" y="49255"/>
                            <a:ext cx="1781022" cy="377606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52C89DD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Self-Compass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0865B50" id="Group 25" o:spid="_x0000_s1055" style="position:absolute;margin-left:426.65pt;margin-top:236.5pt;width:190.2pt;height:214.1pt;z-index:251664384;mso-width-relative:margin;mso-height-relative:margin" coordorigin="82779,492" coordsize="33558,32311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Dw8P/oKCg/6+v&#13;&#10;r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HR0f9BQUH/QUFB/9DQ0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8PD/6CgoP+vr6//////////////////////////////////////////////////////////&#13;&#10;/////////////////////////////////////////////////////////////4WFhf9BQUH/X19f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8/Pz/0NDQ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W1tb/wAAAP8AAAD/AAAA/wAAAP8AAAD/AAAA/z09Pf//////////////////////////////////&#13;&#10;/////////////////////////////////////////////////////////1paWv8AAAD/JiYm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1paWv8AAAD/JiYm////////////////&#13;&#10;//////////////////////9aWlr/AAAA/wAAAP8AAAD/cXFx/////////////////1VVVf8AAAD/&#13;&#10;AAAA/wAAAP/U1NT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z8/P/i4uL/w8PD&#13;&#10;/8HBwf/g4OD//////////////////////////////////////+bm5v/FxcX/wcHB/+Pj4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Ghob/BAQE/zU1Nf9bW1v/HBwc/wAAAP8AAAD/bGxs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Hx8f9aWlr/Wlpa/1paWv9aWlr/Wlpa/1pa&#13;&#10;Wv9aWlr/Wlpa//Hx8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5mZmf8hISH/AAAA/wAAAP8AAAD/BAQE/2hoaP/y8vL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7u7u/zQ0NP80NDT/NDQ0/zQ0NP80NDT/NDQ0/zQ0&#13;&#10;NP80NDT/7u7u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w8PD/xMTE/9DQ0P/z8/P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r6+v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Dw8P/oKCg/6+vr///////////////////////////////////////&#13;&#10;/////4WFhf9BQUH/X19f////////////w8PD/6CgoP+vr6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ykpKf8AAAD/WVlZ/////////////////1VV&#13;&#10;Vf8AAAD/QEBA/////////////////29vb/8AAAD/rq6u////////////////////////////////&#13;&#10;/////////////////1paWv8AAAD/JiYm////////////////////////////////////////////&#13;&#10;Wlpa/wAAAP8mJib///////////9aWlr/AAAA/yYmJ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xkZGf8AAAD/AAAA/wAAAP++vr7//////x0dHf8AAAD/AAAA/wAAAP+4uLj//////8/P&#13;&#10;z/8FBQX/AAAA/2NjY//Gxsb/gICA/wAAAP8KCgr///////////9aWlr/AAAA/yYmJv//////////&#13;&#10;/3Z2dv8AAAD/CQkJ/////////////////1paWv8AAAD/JiYm////////////Wlpa/wAAAP8mJib/&#13;&#10;/////////////////f39/6ioqP82Njb/AAAA/wAAAP9AQED///////////92dnb/AAAA/wkJCf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V1dX/wAAAP8AAAD/BAQE//X19f//////VlZW/wAAAP8AAAD/BQUF//T09P//////lZWV/wAA&#13;&#10;AP8AAAD/5OTk//39/f9tbW3/AAAA/wYGBv/9/f3//////1paWv8AAAD/JiYm////////////hoaG&#13;&#10;/wAAAP8AAAD/39/f////////////Wlpa/wAAAP8mJib///////////9aWlr/AAAA/yYmJv//////&#13;&#10;/////+zs7P////////////7+/v9HR0f/AAAA/wAAAP/5+fn//////4aGhv8AAAD/AAAA/9/f3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W&#13;&#10;lpb/AAAA/wAAAP82Njb///////////+QkJD/AAAA/wAAAP87Ozv////////////Z2dn/AAAA/wAA&#13;&#10;AP8vLy//Jycn/wAAAP8AAAD/AAAA/25ubv//////Wlpa/wAAAP8mJib////////////T09P/AAAA&#13;&#10;/wAAAP8oKCj/ampq//////9aWlr/AAAA/yYmJv///////////1paWv8AAAD/JiYm////////////&#13;&#10;ICAg/yEhIf9gYGD/cXFx/xEREf8AAAD/UFBQ////////////09PT/wAAAP8AAAD/KCgo/2pqa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9TU1P8A&#13;&#10;AAD/AAAA/3Jycv///////////8nJyf8AAAD/AAAA/319ff////////////////92dnb/Dw8P/wAA&#13;&#10;AP8gICD/p6en/xoaGv8AAAD/CwsL//////9bW1v/AAAA/ycnJ/////////////////94eHj/FBQU&#13;&#10;/wAAAP8LCwv//////1tbW/8AAAD/Jycn////////////W1tb/wAAAP8nJyf///////////9PT0//&#13;&#10;ERER/wAAAP8AAAD/HR0d/2ZmZv/p6en/////////////////eHh4/xQUFP8AAAD/CwsL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29vb/3d3d////&#13;&#10;/////////Pz8/9fX1//x8fH////////////////////////////////////////////5+fn/0tLS&#13;&#10;//T09P//////////////////////////////////////////////////////////////////////&#13;&#10;6urq/9ra2v//////////////////////////////////////+fn5/9LS0v/09PT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wsLC/zU1Nf+Xl5f/////////////////////////&#13;&#10;/////////////////////////////////////////////////////////////2JiYv9+fn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XV1f/AAAA/yMjI//+/v7/////////////////////////&#13;&#10;/////////////////////////////5iYmP+Tk5P/////////////////fHx8/5WVl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6+vr/wYGBv8mJib/AAAA/729vf//////////////////////7+/v/7q6&#13;&#10;uv+lpaX/wsLC//f39//b29v/MjIy/zw8PP/Gxsb/4+Pj///////S0tL/3d3d///////IyMj/4eHh&#13;&#10;/////////////////+Pj4//Pz8/////////////m5ub/q6ur/7u7u//6+vr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MjIz/CAgI/9jY2P8FBQX/WVlZ/////////////////7a2tv8TExP/AAAA/ycn&#13;&#10;J/8ICAj/z8/P/3Nzc/8HBwf/CAgI/xsbG/+Dg4P//////zQ0NP9bW1v//////0BAQP9AQED/////&#13;&#10;////////////QkJC/1NTU///////srKy/wsLC/8bGxv/AwMD/0NDQ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B&#13;&#10;wcH/AAAA/8LCwv//////urq6/wAAAP+RkZH//////8PDw/8AAAD/dnZ2////////////////////&#13;&#10;////////QUFB/05OTv////////////////80NDT/W1tb///////z8/P/CwsL/4CAgP//////eXl5&#13;&#10;/x8fH//9/f3/wsLC/wAAAP9cXFz/jIyM/4uLi/8DAwP/l5eX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///////////////////////////////////&#13;&#10;///////////////////+/v7//////////////////////////////////v7+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Pj4//f39//39/f/9/f3//f39//39/f&#13;&#10;/9/f3//f39//39/f/9/f3//f39//39/f/9/f3//f39//39/f/9/f3//f39//39/f/9/f3//f39//&#13;&#10;39/f/9/f3//f39//39/f/9/f3//f39//39/f/9/f3//f39//39/f/9/f3//f39//39/f/9/f3//f&#13;&#10;39//39/f/9/f3//j4+P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xcXP8A&#13;&#10;AAD/KCgo/ykpKf8nJyf/AAAA/y4uLv//////ra2t/wAAAP+lpaX/////////////////////////&#13;&#10;//9BQUH/Tk5O/////////////////zQ0NP9bW1v///////////9eXl7/IiIi//r6+v8YGBj/goKC&#13;&#10;//////+tra3/AAAA/z4+Pv9VVVX/VVVV/1VVVf+enp7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5OTv8VFRX/CgoK/1lZWf/39/f/////////////////////////&#13;&#10;///j4+P/UlJS/xYWFv81NTX/xsbG////////////2dnZ/zIyMv8TExP/UlJS//T09P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ICAg/wAAAP8AAAD/AAAA/wAAAP8AAAD/AAAA&#13;&#10;/wAAAP8AAAD/AAAA/wAAAP8AAAD/AAAA/wAAAP8AAAD/AAAA/wAAAP8AAAD/AAAA/wAAAP8AAAD/&#13;&#10;AAAA/wAAAP8AAAD/AAAA/wAAAP8AAAD/AAAA/wAAAP8AAAD/AAAA/wAAAP8AAAD/AAAA/wAAAP8A&#13;&#10;AAD/AAAA/yAgI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u7u7/CAgI/2lpaf+r&#13;&#10;q6v/q6ur/6urq/9iYmL/AAAA/8rKyv/R0dH/AAAA/2BgYP///////////////////////////0FB&#13;&#10;Qf9JSUn/////////////////NDQ0/1tbW////////////729vf8AAAD/cXFx/wMDA//k5OT/////&#13;&#10;/9LS0v8AAAD/fn5+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zs7O//n5+f/p6en/DQ0N/7W1tf///////////////////////////2Zm&#13;&#10;Zv90dHT//v7+/4qKiv9FRUX///////////9BQUH/lJSU//39/f9YWFj/gYGB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Hx8f/v7+//7+/v/+/v7//v7+//7+/v/+/v7//v7+/&#13;&#10;/7+/v/+/v7//v7+//7+/v/+/v7//v7+//7+/v/+/v7//v7+//7+/v/8AAAD/ICAg/7+/v/+/v7//&#13;&#10;v7+//7+/v/+/v7//v7+//7+/v/+/v7//v7+//7+/v/+/v7//v7+//7+/v/+/v7//v7+//7+/v/+/&#13;&#10;v7//x8fH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5GRkf8GBgb/6+vr////////&#13;&#10;/////////+Tk5P8DAwP/ZmZm//////88PDz/DAwM/4iIiP/d3d3/ra2t/9/f3///////ampq/xMT&#13;&#10;E//i4uL//f39//////80NDT/W1tb/////////////v7+/x4eHv8AAAD/TExM////////////////&#13;&#10;/z8/P/8WFhb/oqKi/+/v7//Ly8v/zs7O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vr6/8PDw//4eHh////////////////////////////YWFh/0pK&#13;&#10;Sv/29vb/e3t7/2xsbP//////9/f3/w8PD//39/f//////8DAwP8/Pz//////////////////////&#13;&#10;//////9gYGD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z09Pf9bW1v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nZ2f9WVlb/FxcX/4uLi//////////////////////////////////n5+f/FBQU/xsb&#13;&#10;G/84ODj/+/v7//////++vr7/Hx8f////////////4ODg/wcHB//29vb/////////////////////&#13;&#10;/2BgYP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Ly8v/0ZGRv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7u7u/6ioqP9mZmb/GBgY/9HR0f///////////////////////////46Ojv9BQUH/cXFx/wIC&#13;&#10;Av+EhIT//////7W1tf8iIiL////////////i4uL/AwMD//Ly8v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5OTn/cXFx///////////////////////09PT/BAQE/9/f3///////pKSk/wQE&#13;&#10;BP/y8vL/8fHx/w8PD//8/Pz//////8fHx/81NTX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Hx8f//&#13;&#10;////9/f3/x4eHv+MjIz///////39/f+Wlpb/2NjY//b29v8UFBT/tLS0//////+8vLz/Dw8P//Ly&#13;&#10;8v//////NTU1/7Gxsf//////bm5u/3V1df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DAwM/zAwMP8X&#13;&#10;Fxf/TExM//X19f//////+/v7/wAAAP+cnJz//////5ycnP8bGxv/MDAw/yUlJf+jo6P/////////&#13;&#10;//++vr7/FxcX/zIyMv8qKir/5OTk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6+vr/2tra//Pz8///&#13;&#10;//////////////////////////////////////////7+/v/e3t7/////////////////////////&#13;&#10;///4+Pj/3d3d//7+/v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6qqqv+4uLj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39/f87Ozv/mZmZ////////////8/Pz/zY2Nv+Ghob/////////////////R0dH/7CwsP//&#13;&#10;////////////////////////////////////YmJi/35+fv//////////////////////////////&#13;&#10;////////NDQ0/1tbW////////////2JiYv9+fn7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zo6Ov9CQkL///////////+7u7v/AAAA/zExMf///////////9TU1P8AAAD/2tra////////&#13;&#10;//////////////////////////////98fHz/lZWV////////////mJiY/5OTk///////////////&#13;&#10;//80NDT/W1tb////////////fHx8/5WVlf//////////////////////////////////////////&#13;&#10;//////+YmJj/k5OT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Hx8/wgICP/39/f//////35+fv8AAAD/AwMD//Pz8///////jIyM/yIiIv///////////93d3f+p&#13;&#10;qan/xsbG/////////////////9LS0v/d3d3//////9vb2/8yMjL/PDw8/8bGxv/j4+P//////zQ0&#13;&#10;NP9bW1v////////////S0tL/3d3d/////////////////+Tk5P+np6f/uLi4/+/v7///////29vb&#13;&#10;/zIyMv88PDz/xsbG/+Pj4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FBQf85OTn/&#13;&#10;xsbG/wcHB//4+Pj/Nzc3/0dHR/+zs7P/BgYG//Pz8////////////+np6f+/v7//cnJy/wAAAP/m&#13;&#10;5ub//////zQ0NP9bW1v///////////9BQUH/Tk5O/////////////////zQ0NP9bW1v/////////&#13;&#10;//80NDT/W1tb////////////OTk5/w0NDf+Ghob/7+/v/////////////////0FBQf9OTk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g4OD/wQEBP98fHz/&#13;&#10;PDw8//////9ycnL/Dw8P/2hoaP9BQUH///////////9xcXH/CgoK/zo6Ov9ERET/AAAA/+bm5v//&#13;&#10;////NDQ0/1tbW////////////0FBQf9OTk7/////////////////NDQ0/1tbW////////////zQ0&#13;&#10;NP9bW1v////////////o6Oj/VVVV/wMDA/8YGBj/xsbG////////////QUFB/05OT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xcX/AAAA/woKCv96enr/&#13;&#10;/////6ysrP8AAAD/BQUF/4mJif//////t7e3/wAAAP+lpaX//////6mpqf8AAAD/5ubm//////80&#13;&#10;NDT/W1tb////////////QUFB/0lJSf////////////////80NDT/W1tb////////////NDQ0/1tb&#13;&#10;W///////////////////////1tbW/x8fH/9ISEj///////////9BQUH/SUlJ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v7+/8MDAz/AAAA/7e3t///////&#13;&#10;5ubm/wAAAP8AAAD/0dHR//////+4uLj/AAAA/5SUlP+9vb3/QEBA/wAAAP/Hx8f//////zQ0NP9b&#13;&#10;W1v///////////9qamr/ExMT/+Li4v/9/f3//////zQ0NP9bW1v///////////80NDT/W1tb////&#13;&#10;///5+fn/ioqK/9HR0f/o6Oj/Kioq/0lJSf///////////2pqav8TExP/4uLi//39/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lJSf8CAgL/8fHx////////////&#13;&#10;ISEh/xkZGf////////////39/f9LS0v/AQEB/woKCv+Dg4P/Gxsb/wgICP/u7u7/NDQ0/1tbW///&#13;&#10;/////////8/Pz/8kJCT/AQEB/319ff//////NDQ0/1tbW////////////zQ0NP9bW1v///////X1&#13;&#10;9f8kJCT/AQEB/wICAv89PT3/1tbW////////////z8/P/yQkJP8BAQH/fX19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o6Oj/+fn5///////29vb/6enp////////////////////////&#13;&#10;///////////////i4uL/+vr6////////////////////////////////////////////////////&#13;&#10;///x8fH/7e3t/////////////////////////////////+Li4v/6+vr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5+fn//7+/v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5ubn/iIiI/+bm5v//////0dHR/zIyMv8A&#13;&#10;AAD/Gxsb/8vLy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FRUf8AAAD/6enp//////8yMjL/AAAA/wAAAP8A&#13;&#10;AAD/R0dH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MjIy/x8fH///////vr6+/wAAAP8AAAD/U1NT/yMjI/8I&#13;&#10;CAj/9fX1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2Njb/GRkZ//7+/v9LS0v/AAAA/ykpKf/8/Pz/j4+P/wAAAP/A&#13;&#10;wMD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d3d/8AAAD/GBgY/wAAAP8AAAD/n5+f//////9zc3P/AAAA/9bW1v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vr6+/wAAAP8AAAD/AAAA/zk5Of/+/v7//////zQ0NP8DAwP/+fn5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o6Oj/1BQUP98fHz/5OTk///////8/Pz/PDw8/1FRUf//////////////////&#13;&#10;////////////////////////////////////////////////////////////////////////////&#13;&#10;/////////v7+///////////////////////////////////////////////////////9/f3/////&#13;&#10;/////////////////////////////v7+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5O&#13;&#10;Tv8VFRX/CgoK/1lZWf/39/f////////////////////////////s7Oz/T09P/xISEv8UFBT/fHx8&#13;&#10;////////////2dnZ/zIyMv8TExP/UlJS//T09P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zs7O//n5&#13;&#10;+f/p6en/DQ0N/7W1tf///////////////////////////0hISP9TU1P/5ubm//Ly8v/Z2dn/////&#13;&#10;//////9BQUH/lJSU//39/f9YWFj/gYGB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v7+/8fHx/+oqKj/qKio/6ioqP+oqKj/qKio/6ioqP/4+Pj/////////////////////////////&#13;&#10;/////////////////////////////////////////////////////////////////////////+vr&#13;&#10;6/8PDw//4eHh///////////////////////f39//AAAA/8rKyv/5+fn/////////////////9/f3&#13;&#10;/w8PD//39/f//////8DAwP8/Pz////////////////////////////9gYG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zQ0NP9OTk7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zMzP8dHR3/&#13;&#10;AAAA/wAAAP8AAAD/AAAA/wAAAP8AAAD/AAAA/+jo6P//////////////////////////////////&#13;&#10;/////////////////////////////////////////////////////////9nZ2f9WVlb/FxcX/4uL&#13;&#10;i////////////////////////////7u7u/8AAAD/RkZG/xcXF/87Ozv/xsbG//////++vr7/Hx8f&#13;&#10;////////////4ODg/wcHB//29vb//////////////////////2BgYP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Nzc3/1NTU/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VlZW/wAAAP8AAAD/&#13;&#10;AAAA/wAAAP8AAAD/AAAA/wAAAP8AAAD/6Ojo////////////////////////////////////////&#13;&#10;////////////////////////////////////////////////////7u7u/6ioqP9mZmb/GBgY/9HR&#13;&#10;0f//////////////////////tra2/wAAAP+oqKj//v7+/3l5ef9DQ0P//////7W1tf8iIiL/////&#13;&#10;///////i4uL/AwMD//Ly8v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yMjL/AAAA/2pqav/Nzc3/&#13;&#10;19fX/9fX1//X19f/19fX/9fX1//9/f3/////////////////////////////////////////////&#13;&#10;//////////////////////////////////////////////////////////////85OTn/cXFx////&#13;&#10;///////////////////w8PD/AwMD//Dw8P//////ycnJ/wsLC//9/f3/8fHx/w8PD//8/Pz/////&#13;&#10;/8fHx/81NTX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V1df8AAAD/p6en////////////&#13;&#10;////////////////////////////////////////////////////////////////////////////&#13;&#10;//////////////////////////////////////////Hx8f//////9/f3/x4eHv+MjIz///////39&#13;&#10;/f+Wlpb/2NjY//////8zMzP/m5ub//////+Pj4//WFhY////////////NTU1/7Gxsf//////bm5u&#13;&#10;/3V1df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8PDw/zk5Of8bGxv/0tLS////////////&#13;&#10;////////////////////////////////////////////////////////////////////////////&#13;&#10;////////////////////////////////////DAwM/zAwMP8XFxf/TExM//X19f//////+/v7/wAA&#13;&#10;AP+cnJz//////7a2tv8MDAz/JiYm/zw8PP/Q0ND///////////++vr7/FxcX/zIyMv8qKir/5OTk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fX1//AwMD/wAAAP8EBAT/Dg4O/w4ODv8ODg7/&#13;&#10;Dg4O/w4ODv/q6ur/////////////////////////////////////////////////////////////&#13;&#10;///////////////////////////////6+vr/2tra//Pz8///////////////////////////////&#13;&#10;//////////////n5+f/g4OD////////////////////////////4+Pj/3d3d//7+/v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RUVP8AAAD/AAAA/wAAAP8AAAD/AAAA/wAAAP8AAAD/&#13;&#10;AAAA/+jo6P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oaGh/3Jycv9ycnL/cnJy/3Jycv9ycnL/cnJy/3Jycv9ycnL/&#13;&#10;8/Pz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v7+//T09P/+/v7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+/v7//Ly8v/y8vL/8vLy/+7u7v9tbW3/AAAA/9bW1v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7u7u/01NTf8GBgb/AAAA/wAAAP8AAAD/AAAA/wAAAP8AAAD/xcXF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3d3f/AAAA/wAAAP8AAAD/AAAA/wAAAP8AAAD/AAAA/xgYGP/7+/v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zk5Of8AAAD/a2tr/25ubv8AAAD/g4OD/5OTk/8AAAD/iYmJ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KSkp&#13;&#10;/yEhIf//////urq6/wAAAP+mpqb//////0hISP8KCgr/8/Pz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TU1P/DQ0N&#13;&#10;//r6+v/V1dX/AAAA/0FBQf/Kysr/ODg4/wAAAP/Dw8P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4SEhP8AAAD/wMDA&#13;&#10;//7+/v8lJSX/AAAA/wAAAP8AAAD/BwcH/+/v7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zMzM/2NjY/+5ubn/////&#13;&#10;/7m5uf8KCgr/AAAA/wMDA/90dHT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8AAAD/AAAA/wAAAP8AAAD/AAAA/wAAAP8AAAD/AAAA/wAAAP8AAAD/AAAA/wAAAP8A&#13;&#10;AAD/AAAA/wAAAP8AAAD/AAAA/wAAAP8AAAD/AAAA/wAAAP8AAAD/AAAA/wAAAP8AAAD/AAAA/wAA&#13;&#10;AP8AAAD/AAAA/wAAAP8AAAD/AAAA/wAAAP8AAAD/AAAA/wAAAP8AAA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fn5/+xsbH/5eXl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t7e3/5+fn/+fn5//n5+f/5+fn/+fn5//n5+f/5+fn/+fn5//n5+f/5+fn/+fn5//n5+f/5+fn/+f&#13;&#10;n5//n5+f/5+fn/+fn5//ICAg/wAAAP+fn5//n5+f/5+fn/+fn5//n5+f/5+fn/+fn5//n5+f/5+f&#13;&#10;n/+fn5//n5+f/5+fn/+fn5//n5+f/5+fn/+fn5//n5+f/5+fn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wcHB/4mJif9wcHD/2NjY&#13;&#10;//////9oaGj/eXl5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QEBA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Pz8/z09Pf8AAAD/AAAA/wAAAP+8vLz/////&#13;&#10;/y8vL/8ICAj//f39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9AQE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Pj4//AAAA/wAAAP8EBAT/AAAA/7y8vP//////Y2Nj&#13;&#10;/wAAAP/e3t7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y4uLv8CAgL/wsLC/8TExP8AAAD/vLy8//////9eXl7/AAAA&#13;&#10;/729vf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MTEx/w4ODv/z8/P/xsbG/wAAAP+8vLz/+fn5/xISEv8AAAD/1tbW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fX1//AAAA/zo6Ov9oaGj/AAAA/1NTU/8cHBz/AAAA/w0NDf/6+vr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9bW1v8ICAj/AAAA/wAAAP8AAAD/AAAA/wAAAP8AAAD/kJCQ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QEB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r6+v/Li4u/0NDQ//n5+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u7u/8kJCT/AAAA/wAAAP8AAAD/CQkJ/4uLi//9/f3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9AQE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kpKS/w8PD/8NDA3/EhIS/wkJCf+dnZ3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v7+//W1tb/tbW1/8vLy//09PT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0BAQ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7Ozs/8VFRX/ZmVm/x4eHv8tLC3/ZGNk/xISEv/Hx8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QEBA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RUVF/1BPUP93dnf/Hh4e/y0sLf93dnf/Q0JD/2RkZ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1NTU/7y8vP+8vLz/vLy8/7y8&#13;&#10;vP+8vLz/vLy8/7y8vP+8vLz/vLy8/7y8vP+8vLz/+vr6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9AQE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lJSX/aGdo/3d2d/8eHh7/LSwt/3d2d/9ZWFn/QEBA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YWFj/AAAA/wAAAP8AAAD/AAAA/wAA&#13;&#10;AP8AAAD/AAAA/wAAAP8AAAD/AAAA/wAAAP/o6Oj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0BAQ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8/Pz/7u7u/90dHT/MDAw/wkJ&#13;&#10;Cf9OTU7/d3Z3/x4eHv8tLC3/d3Z3/z8+P/9kZGT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hYWP8AAAD/AAAA/wAAAP8AAAD/AAAA/wAA&#13;&#10;AP8AAAD/AAAA/wAAAP8AAAD/AAAA/+jo6P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QEBA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v7+//Ly8v/h4eH/0BAQP8MDAz/ODg4/39/f//Dw8P/ra2t/xMT&#13;&#10;E/9fXl//Hh4e/y0sLf9bWlv/EBAQ/8fHx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dHR0/wAAAP8AAAD/AAAA/zc3N/+SkpL/19fX/9zc&#13;&#10;3P/c3Nz/3Nzc/9zc3P/c3Nz//f39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9AQE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29vb/5ubm/9UVFT/FBQU/ygoKP9sbGz/s7Oz/+/v7///////////////////////rq6u/xAQ&#13;&#10;EP8JCQn/DAwM/w8PD/+wsL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t7e/4WFhf8rKyv/AAAA/wAAAP8VFRX/a2tr/8bG&#13;&#10;x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vr6/+rq6v/aGho/yAgIP8c&#13;&#10;HBz/YGBg/6Ojo//j4+P/////////////////////////////////////////////////+/v7/zU1&#13;&#10;Nf9PT0//9/f3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Q0ND/dnZ2/x0dHf8AAAD/AAAA/yIi&#13;&#10;Iv98fHz/6Ojo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39/f/u7u7/3x8fP80NDT/FBQU/0xMTP+Tk5P/09PT//v7+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35+fv8AAAD/AAAA/wAA&#13;&#10;AP+urq7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/Pz/+Li4v/SEhI/xAQEP9AQED/g4OD/8PDw//39/f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+/v7/wsLC/2tra/8XFxf/AAAA/wAAAP8AAAD/AAAA/7Gx&#13;&#10;sf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0BAQ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f39//m5ub/1xcXP8UFBT/&#13;&#10;LCws/3R0dP+zs7P/9/f3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Jycn/cXFx/xwcHP8AAAD/AAAA/wAAAP8AAAD/IyMj/3p6ev/R0dH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QEBA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7+/v/5+fn/9gYGD/ICAg/yAgIP9kZGT/o6Oj/+fn5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ZGRk/wAAAP8AAAD/AAAA/wAAAP8cHBz/c3Nz/8rKy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9AQE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f39/+/v7//f39//0BAQP8YGBj/YGBg/5+fn//f39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Y&#13;&#10;WFj/AAAA/wAAAP8AAAD/Pj4+/3h4eP96enr/enp6/3p6ev96enr/enp6/3p6ev/09PT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0BAQ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39/f/4eHh/9AQED/EBAQ&#13;&#10;/0BAQP9/f3//v7+///f39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hYWP8A&#13;&#10;AAD/AAAA/wAAAP8AAAD/AAAA/wAAAP8AAAD/AAAA/wAAAP8AAAD/AAAA/+jo6P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QEBA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9/f3/+fn5//YGBg/yAgIP8gICD/eHh4/7+/v//39/f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pKSk/3Jycv9y&#13;&#10;cnL/cnJy/3Jycv9ycnL/cnJy/3Jycv9ycnL/cnJy/3Jycv9ycnL/8/Pz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39/f/v7+//39/f/8oKCj/ICAg/2BgYP+fn5//39/f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7+/v/9/f3//QEBA/xAQ&#13;&#10;EP9AQED/f39//9fX1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QEBA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f39//n5+f/2BgYP8gICD/QEBA/39/f/+/v7//9/f3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7+/v//////////&#13;&#10;////////////////////////////////////////////////////////////////////////////&#13;&#10;//////7+/v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9AQE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/f3/6enp/9gYGD/ICAg/yAgIP9gYGD/n5+f/+Pj4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OTk7/FRUV/woKCv9ZWVn/9/f3&#13;&#10;//////////////////////////////////////+1tbX/Kioq//f39////////////9nZ2f8yMjL/&#13;&#10;ExMT/1JSUv/09PT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0BAQ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f39/+/v7//f39//0BAQP8Q&#13;&#10;EBD/WFhY/5+fn//f39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7Ozv/5+fn/6enp/w0NDf+1tbX/////&#13;&#10;////////////////////////////5ubm/xoaGv8AAAD/9fX1////////////QUFB/5SUlP/9/f3/&#13;&#10;WFhY/4GBgf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QEBA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39/f/5eXl/9AQED/EBAQ/0BAQP9/f3//v7+///f39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r6+v/Dw8P/+Hh4f//////////&#13;&#10;//////////////////39/f9CQkL/jo6O/wUFBf/19fX///////f39/8PDw//9/f3///////AwMD/&#13;&#10;Pz8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9AQE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/f3/+fn5//YGBg/yAgIP8gICD/aGho/7+/v//39/f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Z2dn/VlZW/xcXF/+Li4v/////////////////////&#13;&#10;////////////hYWF/0xMTP//////BQUF//X19f//////vr6+/x8fH////////////+Dg4P8HBwf/&#13;&#10;9vb2//////////////////////9gYGD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V1dX/ywsLP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qqqr/g4OD/1dXV/8bGxv/&#13;&#10;FhYW/0JCQv9tbW3/mZmZ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ywsLP9C&#13;&#10;QkL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r6+v/6+vr/+vr6//&#13;&#10;r6+v/6+vr/+vr6//r6+v/6+vr/+vr6//r6+v/6+vr/+vr6//r6+v/6+vr/+vr6//r6+v/6+vr/+v&#13;&#10;r6//r6+v/6+vr/+vr6//r6+v/6+vr/+vr6//r6+v/6+vr/+vr6//r6+v/6+vr/+vr6//r6+v/6+v&#13;&#10;r/+vr6//r6+v/6+vr/+vr6//r6+v/6+vr/+vr6//r6+v/6+vr/+vr6//r6+v/6+vr/+vr6//r6+v&#13;&#10;/6+vr/+vr6//r6+v/6+vr/+vr6//r6+v/6+vr/+vr6//r6+v/6+vr/+vr6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9/f3//QEBA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8bGxv9/f3//QEBA/xAQEP9AQED/f39//9bW1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QEBA/2BgYP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+/v7//v7+//7+/v/+/v7/&#13;&#10;/v7+//7+/v/+/v7//v7+//7+/v/+/v7//v7+//7+/v/+/v7//v7+//7+/v/+/v7//v7+//7+/v/+&#13;&#10;/v7//v7+//7+/v/+/v7//v7+//7+/v/+/v7//v7+//7+/v/+/v7//v7+//7+/v/+/v7//v7+//7+&#13;&#10;/v/+/v7//v7+//7+/v/+/v7//v7+//7+/v/+/v7//v7+//7+/v/+/v7//v7+//7+/v/+/v7//v7+&#13;&#10;//7+/v/+/v7//v7+//7+/v/+/v7//v7+//7+/v/+/v7//v7+//7+/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SkpL/AAAA/wAAAP8AAAD/AAAA/wAAAP8AAAD/AAAA/wAAAP8AAAD/AAAA/wAAAP8A&#13;&#10;AAD/6Ojo////////////////////////////////////////////////////////////////////&#13;&#10;////////////////////////////////////////OTk5/3Fxcf//////////////////////lJSU&#13;&#10;/y4uLv8uLi7/LCws/wAAAP8sLCz/8vLy//Hx8f8PDw///Pz8///////Hx8f/NTU1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9AQE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f39//n5+f/2BgYP8gICD/ODg4/39/f/+/v7//9/f3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TExP9ycnL/cnJy/3Jycv9ycnL/cnJy/3Jycv9ycnL/cnJy/3Jycv9ycnL/cnJy/3Jycv/z&#13;&#10;8/P/////////////////////////////////////////////////////////////////////////&#13;&#10;///////////////////x8fH///////f39/8eHh7/jIyM///////9/f3/lpaW/9jY2P//////////&#13;&#10;///////09PT/AAAA//X19f///////////zU1Nf+xsbH//////25ubv91dXX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0BAQ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9/f3/7e3t/9gYGD/ICAg&#13;&#10;/yAgIP9gYGD/n5+f/9/f3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+/v7/9PT0//7+/v//&#13;&#10;////////////////////////////////////////////////////////////////////////////&#13;&#10;/////////////wwMDP8wMDD/FxcX/0xMTP/19fX///////v7+/8AAAD/nJyc////////////////&#13;&#10;//T09P8AAAD/9vb2////////////vr6+/xcXF/8yMjL/Kioq/+Tk5P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QEB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f39/+/v7//f39//0BAQP8QEBD/SEhI/5+fn//f39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8vLy//Ly8v/y8vL/7u7u/21tbf8AAAD/1tbW////////&#13;&#10;////////////////////////////////////////////////////////////////////////////&#13;&#10;////////+vr6/9ra2v/z8/P/////////////////////////////////////////////////////&#13;&#10;////////////////////////////+Pj4/93d3f/+/v7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39/f/5+fn/9ISEj/EBAQ/0BAQP9/f3//v7+///f39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u7u7/TU1N/wYGBv8AAAD/AAAA/wAAAP8AAAD/AAAA/wAAAP/FxcX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vr6/+np6f/YGBg/yAg&#13;&#10;IP8gICD/YGBg/7e3t//39/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d3d/8AAAD/AAAA/wAAAP8AAAD/AAAA/wAAAP8AAAD/GBgY//v7+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39/f/x8fH/39/f/80NDT/FBQU/1BQUP+bm5v/39/f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OTk5/wAAAP9ra2v/bm5u/wAAAP+Dg4P/k5OT/wAAAP+JiYn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9AQE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9PT0/+Pj4//SEhI/xAQEP9AQED/fHx8/8vLy//7+/v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pKSn/&#13;&#10;ISEh//////+6urr/AAAA/6ampv//////SEhI/woKCv/z8/P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0BAQ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n5+f/m5ub/1RUVP8c&#13;&#10;HBz/MDAw/2hoaP+3t7f/9/f3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NTU/8NDQ3/&#13;&#10;+vr6/9XV1f8AAAD/QUFB/8rKyv84ODj/AAAA/8PDw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QEBA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7+/v/7u7u/90dHT/MDAw/xAQEP9gYGD/n5+f/9/f3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hISE/wAAAP/AwMD/&#13;&#10;/v7+/yUlJf8AAAD/AAAA/wAAAP8HBwf/7+/v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9AQE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Pz8//h4eH/zw8PP8UFBT/RERE/5eXl//Pz8//9/f3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MzMz/Y2Nj/7m5uf//////&#13;&#10;ubm5/woKCv8AAAD/AwMD/3R0dP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0BAQ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29vb/5OTk/9QUFD/&#13;&#10;DAwM/zAwMP90dHT/v7+///f39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5+fn/7Gxsf/l5eX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vr6/+rq6v/cHBw/ygoKP8UFBT/WFhY/6Ojo//j4+P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39/f/x8fH/39/f/80NDT/HBwc/2BgYP+jo6P/5+fn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v7+/8fHx/+oqKj/qKio/6ioqP+oqKj/&#13;&#10;qKio/6ioqP/4+Pj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0BAQ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fX1/9/f3//QEBA&#13;&#10;/xAQEP9AQED/g4OD/8vLy//7+/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8zMzP8dHR3/AAAA/wAAAP8AAAD/AAAA/wAAAP8AAAD/&#13;&#10;AAAA/+jo6P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QEB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f39//n5+f/2BgYP8gICD/KCgo/39/f/+/v7//9/f3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VlZW/wAAAP8AAAD/AAAA/wAAAP8AAAD/AAAA/wAAAP8AAAD/&#13;&#10;6Ojo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/f3/7+/v/9oaGj/ICAg/yAgIP9gYGD/n5+f/9/f3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yMjL/AAAA/2pqav/Nzc3/19fX/9fX1//X19f/19fX/9fX1//9/f3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+/v7//f39//0BA&#13;&#10;QP8QEBD/QEBA/5eXl//f39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V1df8AAAD/p6en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QEB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9/f/5+fn/9gYGD/GBgY/0BAQP9/f3//v7+///f3&#13;&#10;9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8PDw/zk5Of8bGxv/0tLS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9AQE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/v7/+fn5//YGBg/yAgIP8gICD/YGBg/5+fn//v7+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fX1//AwMD/wAAAP8EBAT/Dg4O/w4ODv8ODg7/Dg4O/w4ODv/q6ur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0BAQ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39/f/v7+//39/f/9A&#13;&#10;QED/GBgY/2BgYP+fn5//39/f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1RUVP8AAAD/AAAA/wAAAP8AAAD/AAAA/wAAAP8AAAD/AAAA/+jo6P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QEB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9/f3/+Hh4f/QEBA/xAQEP9AQED/f39//7+/v//3&#13;&#10;9/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oaGh&#13;&#10;/3Jycv9ycnL/cnJy/3Jycv9ycnL/cnJy/3Jycv9ycnL/8/Pz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9AQE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f39//n5+f/2BgYP8gICD/ICAg/3h4eP+/v7//9/f3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/f3/7+/v/9oaGj/&#13;&#10;ICAg/yAgIP9gYGD/n5+f/9/f3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f39/+/v7//f39//0BAQP8QEBD/QEBA/4eHh//f39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19fX/Dg4O/w4ODv/w8PD/X19f/w4ODv8ODg7/Dg4O&#13;&#10;/w4ODv8ODg7/Dg4O/w4ODv8ODg7/6urq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9AQE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39/f/4eHh/9AQED/EBAQ/0BAQP9/f3//v7+///f39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T09P8AAAD/AAAA/+7u7v9UVFT/AAAA/wAAAP8AAAD/AAAA&#13;&#10;/wAAAP8AAAD/AAAA/wAAAP/o6Oj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0BAQ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/f3/+fn5//YGBg&#13;&#10;/yAgIP8gICD/YGBg/5+fn//v7+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+vr6/3Jycv9ycnL/9/f3/6Ghof9ycnL/cnJy/3Jycv9ycnL/cnJy&#13;&#10;/3Jycv9ycnL/cnJy//Pz8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QEBA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39/f/p6en/2BgYP8gICD/CAgI/1hYWP+fn5//39/f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9AQE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9/f3/7+/v/9/f3//QEBA/xAQEP9AQED/f39//7+/v//39/f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Hx8f/f39//0BA&#13;&#10;QP8ICAj/ICAg/2hoaP+/v7//9/f3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TExP+mpqb/pqam/6ampv+mpqb/pqam/6ampv+qqqr/tLS0&#13;&#10;/9TU1P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39/f/5+fn/9gYGD/ICAg/yAgIP9gYGD/n5+f/9/f&#13;&#10;3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VFRU/wAAAP8AAAD/AAAA/wAAAP8AAAD/AAAA/wAAAP8AAAD/AAAA&#13;&#10;/0VFRf/h4eH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/v7/+fn5//YGBg/yAgIP8ICAj/QEBA/39/f//X19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XV1f/AAAA/wAAAP8AAAD/AAAA/wAAAP8AAAD/AAAA/wAAAP8AAAD/AAAA&#13;&#10;/0NDQ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39/f/v7+//39/f/9A&#13;&#10;QED/DAwM/0BAQP9/f3//v7+///f39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vLy/8AAAD/hISE/9fX1//X19f/zMzM/yoqKv8VFRX/o6Oj/29vb/8CAgL/AAAA&#13;&#10;/9ra2v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QEB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9/f3/+Hh4f/QEBA/wgICP8gICD/YGBg/5+fn//j&#13;&#10;4+P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U1NT/xQUFP//////////////////////1NTU/wAAAP9CQkL//////zo6Ov8AAAD/tbW1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9AQE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f39//n5+f/2BgYP8gICD/CAgI/1hYWP+fn5//39/f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qKir/AAAA/8PDw//////////////////MzMz/AAAA/wYGBv/29vb/dHR0/wAAAP+vr6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0BAQP//////////////////&#13;&#10;////////////////////////////////////////////////////////////////////////////&#13;&#10;////////////////////////////////////////////////////////////////////////////&#13;&#10;////////////////////////////////////////////////////////////9/f3/7+/v/9/f3//&#13;&#10;KCgo/wgICP9AQED/f39//7+/v//39/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1JS&#13;&#10;Uv8AAAD/ERER/1RUVP+Kior/a2tr/yAgIP8AAAD/CgoK//b29v9HR0f/AAAA/97e3v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QEBA////////////////////////&#13;&#10;////////////////////////////////////////////////////////////////////////////&#13;&#10;////////////////////////////////////////////////////////////////////////////&#13;&#10;//////////////////////////////////v7+/+/v7//f39//0BAQP8ICAj/ICAg/2BgYP+3t7f/&#13;&#10;9/f3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wMDA/wQE&#13;&#10;BP8AAAD/AAAA/wAAAP8AAAD/AAAA/wAAAP+FhYX//Pz8/w0NDf8PDw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9AQED/////////////////////////////&#13;&#10;////////////////////////////////////////////////////////////////////////////&#13;&#10;////////////////////////////////////////////////////////////////////////////&#13;&#10;////////////39/f/5+fn/9gYGD/HBwc/yAgIP9gYGD/n5+f/9/f3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s7Oz/ygo&#13;&#10;KP8AAAD/AAAA/wAAAP8FBQX/ZmZm//n5+f/39/f/oKCg/6Ghof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0BAQP//////////////////////////////////&#13;&#10;////////////////////////////////////////////////////////////////////////////&#13;&#10;//////////////////////////////////////////////////////////////f39/+np6f/YGBg&#13;&#10;/yAgIP8ICAj/QEBA/39/f//Hx8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np6f/k5OT/9PT0/+Li&#13;&#10;4v/CwsL/z8/P//Hx8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QEBA////////////////////////////////////////&#13;&#10;////////////////////////////////////////////////////////////////////////////&#13;&#10;///////////////////////////////////7+/v/y8vL/39/f/9AQED/CAgI/zg4OP9/f3//v7+/&#13;&#10;//f39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LCws/wAAAP+mpqb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9AQED/////////////////////////////////////////////&#13;&#10;////////////////////////////////////////////////////////////////////////////&#13;&#10;/////////////9fX1/+Tk5P/UFBQ/xAQEP8gICD/YGBg/5+fn//f39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qamr/AAAA/46Oj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39/f/r6+v/3Bw&#13;&#10;cP8wMDD/EBAQ/0hISP+Dg4P/29vb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Hh4f8tLS3/GRkZ/9XV1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+/v7/7+/v/+Hh4f/ODg4/xAQEP84ODj/eHh4/8vL&#13;&#10;y//7+/v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X19f/wICAv8AAAD/BQUF/w4ODv8ODg7/Dg4O/w4O&#13;&#10;Dv8ODg7/6urq////////////////////////////////////////////////////////////////&#13;&#10;//////////////////////////////////7+/v//////////////////////////////////////&#13;&#10;/////////////////v7+//////////////////////////////////7+/v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b29v/l5eX/1xcXP8MDAz/KCgo/2hoaP+rq6v/8/Pz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UVFT/AAAA/wAAAP8AAAD/AAAA/wAAAP8AAAD/AAAA/wAA&#13;&#10;AP/o6Oj/////////////////////////////////////////////////////////////////////&#13;&#10;//////////////////////9OTk7/FRUV/woKCv9ZWVn/9/f3////////////////////////////&#13;&#10;Wlpa/yAgIP8bGxv/bW1t//z8/P///////////9nZ2f8yMjL/ExMT/1JSUv/09PT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z8/P/&#13;&#10;XV1d/y0tLf/f39//////////////////////////////////////////////////6+vr/7e3t/9k&#13;&#10;ZGT/JCQk/xwcHP9UVFT/l5eX/9/f3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6Ghof9ycnL/cnJy/3Jycv9ycnL/cnJy/3Jycv9ycnL/cnJy//Pz&#13;&#10;8///////////////////////////////////////////////////////////////////////////&#13;&#10;/////////////////87Ozv/5+fn/6enp/w0NDf+1tbX///////////////////////////+jo6P/&#13;&#10;7+/v/+jo6P8XFxf/r6+v////////////QUFB/5SUlP/9/f3/WFhY/4GBgf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6ur/xAQEP8YGBj/&#13;&#10;DQ0N/wsLC/9xcXH/+/v7//////////////////v7+/+/v7//fHx8/zw8PP8ICAj/QEBA/4ODg//H&#13;&#10;x8f/+/v7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7+/v/09PT//v7+////&#13;&#10;////////////////////////////////////////////////////////////////////////////&#13;&#10;///////////////////////r6+v/Dw8P/+Hh4f//////////////////////////////////////&#13;&#10;/////z09Pf+CgoL///////f39/8PDw//9/f3///////AwMD/Pz8/////////////////////////&#13;&#10;////YGBg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7W1tf8QEBD/XVxd/zs7O/8eHh7/&#13;&#10;bm1u/x8fH/95eXn/tbW1/4iIiP87Ozv/CgoK/yYmJv9iYmL/oKCg/9jY2P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84ODj/VFRU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VVVV/0FBQf93dnf/Ozs7/x4eHv93dnf/&#13;&#10;YWBh/wkJCf8aGhr/SkpK/319ff+3t7f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zQ0NP9OTk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7u7v9NTU3/BgYG/wAAAP8AAAD/AAAA/wAAAP8AAAD/AAAA/8XFxf//////////////&#13;&#10;////////////////////////////////////////////////////////////////////////////&#13;&#10;/+7u7v+oqKj/ZmZm/xgYGP/R0dH/////////////////////////////////yMjI/xoaGv+4uLj/&#13;&#10;//////////+1tbX/IiIi////////////4uLi/wMDA//y8vL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ISEj/WVhZ/3d2d/87Ozv/Hh4e/3d2d/93dnf/&#13;&#10;BQUF//v7+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d3d3/wAAAP8AAAD/AAAA/wAAAP8AAAD/AAAA/wAAAP8YGBj/+/v7////////////////////&#13;&#10;////////////////////////////////////////////////////////////////////////////&#13;&#10;////////////OTk5/3Fxcf///////////////////////////87Ozv8XFxf/vLy8////////////&#13;&#10;//////Hx8f8PDw///Pz8///////Hx8f/NTU1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hoaP9AQED/d3Z3/zs7O/8eHh7/d3Z3/19eX/8hISH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5&#13;&#10;OTn/AAAA/2tra/9ubm7/AAAA/4ODg/+Tk5P/AAAA/4mJif//////////////////////////////&#13;&#10;///////////////////////////////////////////////////////////////////x8fH/////&#13;&#10;//f39/8eHh7/jIyM///////9/f3/lpaW/9jY2P/4+Pj/JSUl/4KCgv/5+fn/+fn5//z8/P//////&#13;&#10;/////zU1Nf+xsbH//////25ubv91dXX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z8/P/xEREf9dXF3/Ozs7/x4eHv9ubW7/ISEh/4mJi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ykpKf8h&#13;&#10;ISH//////7q6uv8AAAD/pqam//////9ISEj/CgoK//Pz8///////////////////////////////&#13;&#10;/////////////////////////////////////////////////////////////wwMDP8wMDD/FxcX&#13;&#10;/0xMTP/19fX///////v7+/8AAAD/nJyc/9LS0v8AAAD/AAAA/wAAAP8AAAD/dnZ2////////////&#13;&#10;vr6+/xcXF/8yMjL/Kioq/+Tk5P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6ur/xAQEP8YGBj/DQ0N/w4ODv9tbW3/+/v7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U1NT/w0NDf/6&#13;&#10;+vr/1dXV/wAAAP9BQUH/ysrK/zg4OP8AAAD/w8PD////////////////////////////////////&#13;&#10;////////////////////////////////////////////////////////+vr6/9ra2v/z8/P/////&#13;&#10;////////////////////////////////////////////////////////////////////////////&#13;&#10;+Pj4/93d3f/+/v7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8/Pz/11dXf8sLCz/29vb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EhIT/AAAA/8DAwP/+&#13;&#10;/v7/JSUl/wAAAP8AAAD/AAAA/wcHB//v7+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0BAQ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8zMzP9jY2P/ubm5//////+5&#13;&#10;ubn/CgoK/wAAAP8DAwP/dHR0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QEBA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n&#13;&#10;5+f/sbGx/+Xl5f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9AQE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0BAQ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9TU1P+8vLz/vLy8/7y8vP+8vLz/vLy8/7y8vP+8vLz/vLy8/7y8vP+8&#13;&#10;vLz/vLy8//r6+v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AAAA/wAA&#13;&#10;AP8AAAD/AAAA/wAAAP8AAAD/AAAA/7+/v/////////////////9AQED/AAAA/wAAAP8AAAD/v7+/&#13;&#10;//////9vb2//NDQ0/0BAQP8AAAD/AAAA/wAAAP8AAAD/AAAA/wAAAP8AAAD/v7+/////////////&#13;&#10;/////0BAQP8AAAD/AAAA/wAAAP+/v7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WFhY/wAAAP8AAAD/AAAA/wAAAP8AAAD/AAAA/wAAAP8AAAD/AAAA/wAAAP8A&#13;&#10;AAD/6Ojo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7e3t/+fn5//n5+f/5+f&#13;&#10;n/+fn5//n5+f/5+fn/+fn5//5+fn/////////////////7e3t/+fn5//n5+f/5+fn//n5+f/////&#13;&#10;/z8/P/8QEBD/t7e3/5+fn/+fn5//n5+f/5+fn/+fn5//n5+f/5+fn//n5+f/////////////////&#13;&#10;t7e3/5+fn/+fn5//n5+f/+fn5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Hx8f/v7+//7+/v/+/v7//v7+//7+/v/+/v7//&#13;&#10;v7+//7+/v/+/v7//v7+//7+/v/+/v7//v7+//7+/v/+/v7//v7+//7+/v/8AAAD/ICAg/7+/v/+/&#13;&#10;v7//v7+//7+/v/+/v7//v7+//7+/v/+/v7//v7+//7+/v/+/v7//v7+//7+/v/+/v7//v7+//7+/&#13;&#10;v/+/v7//x8fH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YWFj/AAAA/wAAAP8AAAD/AAAA/wAAAP8AAAD/AAAA/wAAAP8AAAD/AAAA/wAAAP/o&#13;&#10;6Oj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Pz8/&#13;&#10;/xAQE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yAgIP8AAAD/AAAA/wAAAP8AAAD/AAAA/wAAAP8AAAD/&#13;&#10;AAAA/wAAAP8AAAD/AAAA/wAAAP8AAAD/AAAA/wAAAP8AAAD/AAAA/wAAAP8AAAD/AAAA/wAAAP8A&#13;&#10;AAD/AAAA/wAAAP8AAAD/AAAA/wAAAP8AAAD/AAAA/wAAAP8AAAD/AAAA/wAAAP8AAAD/AAAA/wAA&#13;&#10;AP8gIC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R0dP8AAAD/AAAA/wAAAP83Nzf/kpKS/9fX1//c3Nz/3Nzc/9zc3P/c3Nz/3Nzc//39/f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XV1f/IiIi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4+Pj/9/f3//f39//39/f/9/f3//f39//39/f/9/f3//f39//&#13;&#10;39/f/9/f3//f39//39/f/9/f3//f39//39/f/9/f3//f39//39/f/9/f3//f39//39/f/9/f3//f&#13;&#10;39//39/f/9/f3//f39//39/f/9/f3//f39//39/f/9/f3//f39//39/f/9/f3//f39//39/f/+Pj&#13;&#10;4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7e3v+FhYX/Kysr/wAAAP8AAAD/FRUV/2tra//Gxsb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0NDQ/3Z2dv8dHR3/AAAA/wAAAP8iIiL/fHx8/+jo6P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v7+/9+fn7/AAAA/wAAAP8AAAD/rq6u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v7+/8LCwv9ra2v/FxcX/wAAAP8AAAD/AAAA/wAAAP+xsbH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dnZ/8uLi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cnJ/3Fxcf8cHBz/&#13;&#10;AAAA/wAAAP8AAAD/AAAA/yMjI/96enr/0dHR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Pz8//xAQE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RkZP8AAAD/AAAA/wAAAP8AAAD/&#13;&#10;HBwc/3Nzc//Kysr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/Pz//EBAQ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FhY/wAAAP8AAAD/AAAA/z4+Pv94eHj/&#13;&#10;enp6/3p6ev96enr/enp6/3p6ev96enr/9PT0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z8/P/8QEB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YWFj/AAAA/wAAAP8AAAD/AAAA/wAAAP8AAAD/&#13;&#10;AAAA/wAAAP8AAAD/AAAA/wAAAP/o6Oj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Pz8//xAQE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6SkpP9ycnL/cnJy/3Jycv9ycnL/cnJy/3Jycv9ycnL/&#13;&#10;cnJy/3Jycv9ycnL/cnJy//Pz8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/Pz//EBAQ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z8/P/8QEB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Pz8//xAQE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XV1f/IiI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QEB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dnZ/8uLi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9ra2v+mpqb/pqam&#13;&#10;/6ampv+mpqb/pqam/6ampv+mpqb/pqam/6ampv+mpqb/pqam/6ampv/4+Pj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Pz8//xAQE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kpKS/wAAAP8AAAD/AAAA&#13;&#10;/wAAAP8AAAD/AAAA/wAAAP8AAAD/AAAA/wAAAP8AAAD/AAAA/+jo6P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/Pz//EBAQ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SkpL/AAAA/wAAAP8AAAD/AAAA&#13;&#10;/wAAAP8AAAD/AAAA/wAAAP8AAAD/AAAA/wAAAP8AAAD/6Ojo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z8/P/8QEB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/v7//Y2Nj/2NjY/9jY2P+np6f/AAAA&#13;&#10;/35+fv/Y2Nj/2NjY/9fX1/9XV1f/AgIC/6Ojo//9/f3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V1dX/yIiIv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1NTU/8QEBD//v7+&#13;&#10;//////////////////z8/P8YGBj/ExMT//39/f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Kysr/wYGBv/e3t7/////&#13;&#10;////////////7+/v/w8PD/8AAAD/y8vL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9AQE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TU1P/AAAA/xAQEP9RUVH/iIiI&#13;&#10;/3Jycv8uLi7/AAAA/wAAAP/S0tL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0BAQ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yAgIP8AAAD/AAAA/wAA&#13;&#10;AP8AAAD/AAAA/wAAAP8AAAD/39/f/////////////////yAgIP8AAAD/AAAA/wAAAP/f39//////&#13;&#10;/7e3t//Dw8P/ICAg/wAAAP8AAAD/AAAA/wAAAP8AAAD/AAAA/wAAAP/f39//////////////////&#13;&#10;ICAg/wAAAP8AAAD/AAAA/9/f3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f8FBQX/AAAA/wAAAP8AAAD/AAAA&#13;&#10;/wAAAP8AAAD/LCws//z8/P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nZ2f/Li4u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6ur/5+fn/+fn5//n5+f/5+f&#13;&#10;n/+fn5//n5+f/5+fn//z8/P/////////////////q6ur/5+fn/+fn5//n5+f//Pz8///////QEBA&#13;&#10;/2BgYP+rq6v/n5+f/5+fn/+fn5//n5+f/5+fn/+fn5//n5+f//Pz8/////////////////+rq6v/&#13;&#10;n5+f/5+fn/+fn5//8/Pz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7i4uP8vLy//AAAA/wAAAP8AAAD/AAAA&#13;&#10;/0lJSf/f39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z8/P/8QEB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m5ub/xcXF/8jIyP/p6en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Pz8//xAQE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wcHB/4mJif9wcHD/2NjY//////9oaGj/eXl5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/&#13;&#10;Pz//EBAQ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Pz8/z09Pf8AAAD/AAAA/wAAAP+8vLz//////y8vL/8ICAj//f39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z8/P/8Q&#13;&#10;EB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Pj4//AAAA/wAAAP8EBAT/AAAA/7y8vP//////Y2Nj/wAAAP/e3t7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Pz8//xAQE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y4uLv8CAgL/wsLC/8TExP8AAAD/vLy8//////9eXl7/AAAA/729vf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/Pz//EBAQ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MTEx/w4ODv/z8/P/xsbG/wAAAP+8vLz/+fn5/xISEv8AAAD/1tbW////////////////&#13;&#10;////////////////////////////////////////////////////////////////////////////&#13;&#10;//////7+/v///////////////////////////////////////////////////////v7+////////&#13;&#10;//////////////////////////7+/v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z8/P/8QEB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fX1//AAAA/zo6Ov9oaGj/AAAA/1NTU/8cHBz/AAAA/w0NDf/6+vr/////////////////////&#13;&#10;//////////////////////////////////////////////////////////////////////9OTk7/&#13;&#10;FRUV/woKCv9ZWVn/9/f3////////////////////////////2dnZ/zIyMv8TExP/UlJS//T09P//&#13;&#10;/////////9nZ2f8yMjL/ExMT/1JSUv/09PT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V1dX/yIiIv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bW&#13;&#10;1v8ICAj/AAAA/wAAAP8AAAD/AAAA/wAAAP8AAAD/kJCQ////////////////////////////////&#13;&#10;/////////////////////////////////////////////////////////////////87Ozv/5+fn/&#13;&#10;6enp/w0NDf+1tbX///////////////////////////9BQUH/lJSU//39/f9YWFj/gYGB////////&#13;&#10;////QUFB/5SUlP/9/f3/WFhY/4GBgf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QEBA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u7&#13;&#10;u/8kJCT/AAAA/wAAAP8AAAD/CQkJ/4uLi//9/f3/////////////////////////////////////&#13;&#10;///////////////////////////////////////////////////////////////////////r6+v/&#13;&#10;Dw8P/+Hh4f//////////////////////9/f3/w8PD//39/f//////8DAwP8/Pz////////f39/8P&#13;&#10;Dw//9/f3///////AwMD/Pz8/////////////////////////////YGBg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15eXv8vLy/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8vLy//R0dH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v7&#13;&#10;+//W1tb/tbW1/8vLy//09PT/+fn5//Ly8v//////////////////////////////////////////&#13;&#10;///////////////////////////////////////////////////////Z2dn/VlZW/xcXF/+Li4v/&#13;&#10;//////////////////////////++vr7/Hx8f////////////4ODg/wcHB//29vb/vr6+/x8fH///&#13;&#10;/////////+Dg4P8HBwf/9vb2//////////////////////9gYG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eHh4/zw8P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zw8PP9aWlr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hoaP8mJib/////////&#13;&#10;//////////////////99fX3/AAAA/9nZ2f//////////////////////////////////////////&#13;&#10;/////////////////////////////////////////////////+7u7v+oqKj/ZmZm/xgYGP/R0dH/&#13;&#10;/////////////////////7W1tf8iIiL////////////i4uL/AwMD//Ly8v+1tbX/IiIi////////&#13;&#10;////4uLi/wMDA//y8vL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nZ2f/Li4u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v7+//y8vL/Tk5O/wgICP/y8vL/8vLy//Ly&#13;&#10;8v/y8vL/zs7O/zAwMP8AAAD/xMTE////////////////////////////////////////////////&#13;&#10;////////////////////////////////////////////////////////////OTk5/3Fxcf//////&#13;&#10;////////////////8fHx/w8PD//8/Pz//////8fHx/81NTX///////Hx8f8PDw///Pz8///////H&#13;&#10;x8f/NTU1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z8/P/8QEB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qqq/wAAAP8AAAD/AAAA/wAAAP8AAAD/AAAA/wAA&#13;&#10;AP8AAAD/AAAA/xAQEP/6+vr/////////////////////////////////////////////////////&#13;&#10;///////////////////////////////////////x8fH///////f39/8eHh7/jIyM///////9/f3/&#13;&#10;lpaW/9jY2P//////NTU1/7Gxsf//////bm5u/3V1df///////////zU1Nf+xsbH//////25ubv91&#13;&#10;dXX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Pz8//xAQE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Gxsb/AAAA/wAAAP8AAAD/AAAA/wAAAP8AAAD/AAAA/wAA&#13;&#10;AP8DAwP/dXV1////////////////////////////////////////////////////////////////&#13;&#10;/////////////////////////////////wwMDP8wMDD/FxcX/0xMTP/19fX///////v7+/8AAAD/&#13;&#10;nJyc//////++vr7/FxcX/zIyMv8qKir/5OTk////////////vr6+/xcXF/8yMjL/Kioq/+Tk5P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/Pz//EBAQ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/v7/+NjY3/LS0t/wQEBP+NjY3/jY2N/42Njf+NjY3/mpqa/+jo&#13;&#10;6P//////////////////////////////////////////////////////////////////////////&#13;&#10;////////////////////////////+vr6/9ra2v/z8/P/////////////////////////////////&#13;&#10;///////////4+Pj/3d3d//7+/v//////////////////////+Pj4/93d3f/+/v7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dXV/8iIiL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7u7v/nZ2d/////////////////////////////v7+//T0&#13;&#10;9P/+/v7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0BAQ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+/v7//Ly8v/y8vL/8vLy/+7u7v9tbW3/AAAA/9bW&#13;&#10;1v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QEBA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7u7u/01NTf8GBgb/AAAA/wAAAP8AAAD/AAAA/wAAAP8AAAD/xcXF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9AQE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3d3f/AAAA/wAAAP8AAAD/AAAA/wAAAP8AAAD/AAAA/xgYGP/7+/v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2dn/y4uL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zk5Of8AAAD/a2tr/25ubv8AAAD/g4OD/5OTk/8AAAD/iYmJ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/Pz//EBAQ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KSkp/yEhIf//////urq6/wAAAP+mpqb//////0hISP8KCgr/8/Pz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z8/P/8QEB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T&#13;&#10;U1P/DQ0N//r6+v/V1dX/AAAA/0FBQf/Kysr/ODg4/wAAAP/Dw8P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Pz8//xAQE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4SEhP8A&#13;&#10;AAD/wMDA//7+/v8lJSX/AAAA/wAAAP8AAAD/BwcH/+/v7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/Pz//EBAQ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zMzM/2NjY/+5&#13;&#10;ubn//////7m5uf8KCgr/AAAA/wMDA/90dHT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z8/P/8QEB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fn5/+xsbH/5eXl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Pz8//xAQE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/Pz//EBAQ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f39/+4uLj/pKSk/6SkpP+k&#13;&#10;pKT/pKSk/6SkpP+kpKT/+Pj4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1dXV/8iIiL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+3t7f/CwsL/wAAAP8AAAD/AAAA/wAAAP8A&#13;&#10;AAD/AAAA/wAAAP/o6Oj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0BAQ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1BQUP8AAAD/AAAA/wAAAP8AAAD/AAAA/wAAAP8A&#13;&#10;AAD/AAAA/+jo6P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QEB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OTk5/wAAAP95eXn/5+fn//T09P/09PT/9PT0//T09P/0&#13;&#10;9PT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9AQE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Ghob/AAAA/56env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Z2dn&#13;&#10;/y4uL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z8/P9SUlL/Dw8P/7a2tv/m5ub/5ubm/+bm5v/m5ub/5ubm//7+/v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8/Pz//EBAQ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z8/P/yoqKv8AAAD/AAAA/wAAAP8AAAD/AAAA/wAAAP8AAAD/6Ojo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z8/P/8QEB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cXFz/AAAA/wAAAP8AAAD/AAAA/wAAAP8AAAD/AAAA/wAAAP/o6Oj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Pz8//xAQE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y8vL/8AAAD/SEhI/6Wlpf+xsbH/sbGx/7Gxsf+xsbH/sbGx//n5+f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XV1f/IiIi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a2tr/wAAAP+ysrL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ZmZv8rKyv/OTk5/xwcHP8ODg7/OTk5/zk5Of8mJib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g4OD/&#13;&#10;JiYm/y4uLv/m5ub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Kyor/zs7O/9ZWFn/LCws/xYWFv9ZWFn/WVhZ/wAAA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9vb/8SEhL/&#13;&#10;AAAA/xAQEP8mJib/JiYm/yYmJv8mJib/JiYm/+zs7P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5ODn/WVhZ/3d2d/87Ozv/Hh4e/3d2d/93dnf/AAA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VFRU/wAAAP8AAAD/&#13;&#10;AAAA/wAAAP8AAAD/AAAA/wAAAP8AAAD/6Ojo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zk4Of9ZWFn/d3Z3/zAwMP8WFhb/d3Z3/3d2d/8AAA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+hoaH/cnJy/3Jycv9ycnL/&#13;&#10;cnJy/3Jycv9ycnL/cnJy/3Jycv/z8/P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OTg5/1lYWf93dnf/HR0d/wgICP93dnf/d3Z3/wAAAP8cHBz/NDQ0/1RUVP90dHT/t7e3&#13;&#10;////////////7+/v/9/f3//7+/v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5ODn/WVhZ/3d2d/8dHR3/CAgI/3d2d/93dnf/AAAA//f39//X19f/v7+//6enp//Hx8f/////&#13;&#10;//////+np6f/GBgY/wQEBP8cHBz/NDQ0/5ubm////////////9PT0/+jo6P/v7+//9vb2//z8/P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7e3t/+f&#13;&#10;n5//n5+f/5+fn/+fn5//n5+f/5+fn/+fn5//n5+f/5+fn/+fn5//n5+f/5+fn/+fn5//n5+f/yQj&#13;&#10;JP83Nzf/SkpK/wcHB/8AAAD/SkpK/0pKSv8AAAD/n5+f/5+fn/+fn5//n5+f/5+fn/+fn5//n5+f&#13;&#10;/5+fn/+fn5//mpqa/4uLi/98fHz/kJCQ/5+fn/+fn5//t7e3/1hYWP84ODj/ICAg/wgICP8ICAj/&#13;&#10;KCgo/0BAQP9YWFj/w8PD////////////6+vr/+fn5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X19f8ODg7/Dg4O//Dw8P9fX1//Dg4O/w4ODv8ODg7/Dg4O/w4ODv8ODg7/&#13;&#10;Dg4O/w4ODv/q6ur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9PT0/wAAAP8AAAD/7u7u/1RUVP8AAAD/AAAA/wAAAP8AAAD/AAAA/wAAAP8AAAD/&#13;&#10;AAAA/+jo6P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QEBA////////////////////////////////////////////////////////////////&#13;&#10;////////////////////////////////////////////////////////////////////////////&#13;&#10;////////////////////////////////8/Pz/9/f3//Hx8f/7+/v////////////o6Oj/1RUVP80&#13;&#10;NDT/ICAg/wgICP8MDAz/LCws/0BAQP9YWFj/x8fH////////////39/f/9fX1//39/f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6+vr/cnJy/3Jycv/39/f/oaGh/3Jycv9ycnL/cnJy/3Jycv9ycnL/cnJy/3Jycv9ycnL/&#13;&#10;8/Pz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Pz8//T09P/v7+//6enp//f39////////////+Li4v/JCQk/wQEBP8YGBj/ODg4/8PD&#13;&#10;w////////////8fHx/+3t7f/w8PD/9/f3//z8/P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+fn5//Ly8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Pj4//Dw8P/8/Pz////&#13;&#10;////////l5eX/0hISP88PDz/JCQk/wwMDP8MDAz/KCgo/0BAQP9cXFz/29vb////////////19fX&#13;&#10;/8/Pz//v7+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hoaP8mJib///////////////////////////99fX3/AAAA/9nZ2f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vr6//h4eH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+/v7//X19f/u7u7/6Ojo//r6+v///////////90dHT/MDAw&#13;&#10;/xAQEP8AAAD/HBwc/9PT0////////////7Ozs/+vr6//z8/P/9/f3//7+/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v7+//y8vL/Tk5O/wgICP/y8vL/8vLy//Ly8v/y8vL/zs7O/zAwMP8AAAD/xMTE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f39//9/f3////////////k5OT/0xMTP8sLCz/HBwc/wQEBP8QEBD/MDAw/0BAQP9cXFz/&#13;&#10;5+fn////////////09PT/9fX1//7+/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qqq&#13;&#10;/wAAAP8AAAD/AAAA/wAAAP8AAAD/AAAA/wAAAP8AAAD/AAAA/xAQEP/6+vr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+vr6//Ly8v/u7u7/6Ojo//z8/P/&#13;&#10;//////////9kZGT/ICAg/wQEBP8MDAz/JCQk/+vr6////////////6enp/+zs7P/09PT/+Pj4//7&#13;&#10;+/v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Gxsb/AAAA&#13;&#10;/wAAAP8AAAD/AAAA/wAAAP8AAAD/AAAA/wAAAP8DAwP/dXV1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Pz8//X19f/+/v7////////////k5OT/2xsbP9MTEz/LCws/wwMDP8U&#13;&#10;FBT/NDQ0/0RERP9cXFz/7+/v////////////y8vL/9PT0//z8/P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+/v7/+NjY3/LS0t&#13;&#10;/wQEBP+NjY3/jY2N/42Njf+NjY3/mpqa/+jo6P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/Pz/+3t7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f39//X&#13;&#10;19f/t7e3/6enp//7+/v///////////9UVFT/KCgo/wgICP8EBAT/HBwc//Pz8////////////4eH&#13;&#10;h/+Tk5P/t7e3/8vLy//f39//+/v7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7u7v/nZ2d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f39//j4+P/////////////////h4eH/2ho&#13;&#10;aP9ISEj/NDQ0/yAgIP8EBAT/ICAg/zQ0NP9gYGD/////////////////w8PD/9fX1//39/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fn5//+/v7/////////////////////////////////////////////////&#13;&#10;/////////////////////////////////////////////////////////////////v7+////////&#13;&#10;//////////////////////////////////////////7+/v//////////////////////////////&#13;&#10;///+/v7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v7+//j4+P/y8vL/6+vr/////////////v7+/9ERET/KCgo/wgICP8ICAj/LCws&#13;&#10;////////////+/v7/4eHh/+Xl5f/t7e3/9fX1//39/f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ubm5/4iIiP/m5ub/////&#13;&#10;/9HR0f8yMjL/AAAA/xsbG//Ly8v/////////////////////////////////////////////////&#13;&#10;////////////////////////////////////////////////Wlpa/yAgIP8bGxv/bW1t//z8/P//&#13;&#10;/////////////////////////+Pj4/9SUlL/FhYW/zU1Nf/Gxsb////////////Z2dn/MjIy/xMT&#13;&#10;E/9SUlL/9PT0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9AQE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Pz8//n5+f/////&#13;&#10;///////39/f/g4OD/2hoaP9ISEj/KCgo/wgICP8MDAz/LCws/0xMTP94eHj////////////7+/v/&#13;&#10;w8PD/9fX1//39/f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RUVH/AAAA/+np6f//////MjIy&#13;&#10;/wAAAP8AAAD/AAAA/0dHR///////////////////////////////////////////////////////&#13;&#10;//////////////////////////////////////////+jo6P/7+/v/+jo6P8XFxf/r6+v////////&#13;&#10;////////////////////ZmZm/3R0dP/+/v7/ioqK/0VFRf///////////0FBQf+UlJT//f39/1hY&#13;&#10;WP+BgYH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r6+v/4eHh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Pz8//T09P/s7Oz/7Ozs////////////+vr6/9AQED/&#13;&#10;KCgo/wgICP8MDAz/RERE////////////9/f3/4ODg/+Xl5f/t7e3/8vLy//f39//9/f3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zIyMv8fHx///////76+vv8AAAD/AAAA&#13;&#10;/1NTU/8jIyP/CAgI//X19f//////////////////////////////////////////////////////&#13;&#10;/////////////////////////////////////////////////////z09Pf+CgoL/////////////&#13;&#10;//////////////9hYWH/SkpK//b29v97e3v/bGxs///////39/f/Dw8P//f39///////wMDA/z8/&#13;&#10;P////////////////////////////2BgYP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97e3v/X19f/7e3t/+3t7f/a2tr/dnZ2/11dXf8/Pz//LS0t/x4eHv8EBAT/FhYW/ykpKf9z&#13;&#10;c3P/7e3t/+3t7f/e3t7/qqqq/8jIyP/m5ub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Ozs7&#13;&#10;/1lZW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t7e3/7e3t/+3t&#13;&#10;7f/t7e3/7e3t/+3t7f/t7e3/7e3t/+3t7f/t7e3/7e3t/+3t7f/t7e3/7e3t/+3t7f/t7e3/7e3t&#13;&#10;/+3t7f/t7e3/7e3t/+3t7f/t7e3/7e3t/+3t7f/t7e3/7e3t/+3t7f/t7e3/7e3t/+3t7f/t7e3/&#13;&#10;7e3t/+3t7f/t7e3/7e3t/+3t7f/t7e3/7e3t/+3t7f/t7e3/7e3t/+3t7f/t7e3/7e3t/+3t7f/t&#13;&#10;7e3/7e3t/+3t7f/t7e3/7e3t/+3t7f/t7e3/7e3t/+3t7f/t7e3/7e3t/+3t7f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NjY2/xkZGf/+/v7/S0tL/wAAAP8pKSn//Pz8&#13;&#10;/4+Pj/8AAAD/wMDA////////////////////////////////////////////////////////////&#13;&#10;///////////////////////////////////////////BwcH/Dg4O/9TU1P//////////////////&#13;&#10;/////////+fn5/8UFBT/Gxsb/zg4OP/7+/v//////76+vv8fHx/////////////g4OD/BwcH//b2&#13;&#10;9v//////////////////////YGBg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+rq6v/nJyc/5mZmf/A&#13;&#10;wMD/wMDA/6ioqP8zMzP/Gxsb/wMDA/8MDAz/RUVF/8DAwP/AwMD/q6ur/2BgYP91dXX/jY2N/5yc&#13;&#10;nP+oqKj/vb29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8wMDD/SEhI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8DAwP/AwMD/wMDA/8DA&#13;&#10;wP/AwMD/wMDA/8DAwP/AwMD/wMDA/8DAwP/AwMD/wMDA/8DAwP/AwMD/wMDA/8DAwP/AwMD/wMDA&#13;&#10;/8DAwP/AwMD/wMDA/8DAwP/AwMD/wMDA/8DAwP/AwMD/wMDA/8DAwP/AwMD/wMDA/8DAwP/AwMD/&#13;&#10;wMDA/8DAwP/AwMD/wMDA/8DAwP/AwMD/wMDA/8DAwP/AwMD/wMDA/8DAwP/AwMD/wMDA/8DAwP/A&#13;&#10;wMD/wMDA/8DAwP/AwMD/wMDA/8DAwP/AwMD/wMDA/8DAwP/AwMD/wMD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3d3f/AAAA/xgYGP8AAAD/AAAA/5+fn///////c3Nz&#13;&#10;/wAAAP/W1tb/////////////////////////////////////////////////////////////////&#13;&#10;////////////////////////////////yMjI/xoaGv+4uLj/////////////////////////////&#13;&#10;////jo6O/0FBQf9xcXH/AgIC/4SEhP//////tbW1/yIiIv///////////+Li4v8DAwP/8vLy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/v7//r6+v////////////j4+P/fHx8/2BgYP9ERET/LCws/xwc&#13;&#10;HP8EBAT/HBwc/zAwMP+Li4v////////////v7+//u7u7/9vb2//7+/v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76+vv8AAAD/AAAA/wAAAP85OTn//v7+//////80NDT/AwMD&#13;&#10;//n5+f//////////////////////////////////////////////////////////////////////&#13;&#10;/////////////////////87Ozv8XFxf/vLy8//////////////////////////////////T09P8E&#13;&#10;BAT/39/f//////+kpKT/BAQE//Ly8v/x8fH/Dw8P//z8/P//////x8fH/zU1Nf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P&#13;&#10;z8//t7e3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v7&#13;&#10;+//j4+P/y8vL/9PT0////////////8/Pz/9AQED/ICAg/wQEBP8QEBD/eHh4////////////09PT&#13;&#10;/4ODg/+fn5//u7u7/9PT0//j4+P/+/v7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6Ojo/9QUFD/fHx8/+Tk5P///////Pz8/zw8PP9RUVH/////&#13;&#10;////////////////////////////////////////////////////////////////////////////&#13;&#10;///////////4+Pj/JSUl/4KCgv/5+fn/+fn5//z8/P///////f39/5aWlv/Y2Nj/9vb2/xQUFP+0&#13;&#10;tLT//////7y8vP8PDw//8vLy//////81NTX/sbGx//////9ubm7/dXV1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vr6//v7+/////////////T09P/fHx8&#13;&#10;/2BgYP9ERET/LCws/xgYGP8EBAT/HBwc/zQ0NP+Pj4/////////////j4+P/s7Oz/9PT0//z8/P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9LS0v8AAAD/AAAA/wAAAP8AAAD/dnZ2///////7+/v/AAAA/5ycnP//////nJyc/xsbG/8w&#13;&#10;MDD/JSUl/6Ojo////////////76+vv8XFxf/MjIy/yoqKv/k5OT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f39//f39//x8fH/9/f3////////////7+/v/9ISEj/KCgo/wgICP8UFBT/&#13;&#10;i4uL////////////w8PD/4ODg/+fn5//u7u7/9fX1//n5+f/////////////////////////////&#13;&#10;////////////////////////////////////////////////////////////////////////////&#13;&#10;/////////////////////////////5eXl/9/f3//f39//39/f/9/f3//f39//39/f/+jo6P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W1tb/xsbG//v7+///////////&#13;&#10;////////////////////////////////////////////////////////////////////////////&#13;&#10;/////////////////////////////////////////////////////////////////v7+/97e3v//&#13;&#10;//////////////////////////j4+P/d3d3//v7+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QEB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+fn5//z8/P/&#13;&#10;///////////Hx8f/eHh4/1hYWP9AQED/KCgo/xgYGP8ICAj/ICAg/zg4OP+np6f////////////X&#13;&#10;19f/p6en/8fHx//f39//9/f3////////////////////////////////////////////////////&#13;&#10;////////////////////////AAAA/y4uLv89PD3/PTw9/z08Pf89PD3/Hx4f/xsbG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cXFx/yQk&#13;&#10;JP/n5+f//////////////////////////////////////0RERP8AAAD/6Ojo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9AQE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f39//f39//x8fH/+Pj4////////////7Ozs/9U&#13;&#10;VFT/NDQ0/yAgIP8ICAj/m5ub////////////s7Oz/4eHh/+np6f/v7+//9fX1//r6+v/////////&#13;&#10;//////////////////8aGhr/aGdo/3d2d/93dnf/d3Z3/3d2d/9ZWFn/NTU1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YWFj/AAAA/+Li&#13;&#10;4v///////////ysrK/8fHx//////////////////RERE/wAAAP/o6Oj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0BAQ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7+/v////////////Dw8P/dHR0/1RUVP9AQED/KCgo/xQUFP8MDAz/ICAg/zg4&#13;&#10;OP+7u7v//////xoaGv9oZ2j/d3Z3/x4eHv8tLC3/d3Z3/1lYWf81NTX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hYWP8AAAD/4uLi////&#13;&#10;////////KCgo/xwcHP////////////////9ERET/AAAA/+jo6P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QEBA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Pz8//f39//x8fH/+vr&#13;&#10;6///////Ghoa/2hnaP93dnf/Hh4e/y0sLf93dnf/WVhZ/zU1Nf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WFhY/wAAAP/i4uL/////////&#13;&#10;//8oKCj/HBwc/////////////////0RERP8AAAD/6Ojo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9AQE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aGhr/aGdo/3d2d/8eHh7/LSwt/3d2d/9ZWFn/NTU1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YWFj/AAAA/9nZ2f/29vb/9vb2/yYm&#13;&#10;Jv8aGhr/9vb2//b29v/29vb/QUFB/wAAAP/o6Oj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r6+v/4eHh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xoa&#13;&#10;Gv9oZ2j/d3Z3/x4eHv8tLC3/d3Z3/1lYWf81NTX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hYWP8AAAD/AAAA/wAAAP8AAAD/AAAA/wAA&#13;&#10;AP8AAAD/AAAA/wAAAP8AAAD/AAAA/+jo6P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AAAA/wgI&#13;&#10;CP8UFBT/BQUF/wgICP8UFBT/AAAA/xwcH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WFhY/wAAAP8AAAD/AAAA/wAAAP8AAAD/AAAA/wAA&#13;&#10;AP8AAAD/AAAA/wAAAP8AAAD/6Ojo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n5+f/39/f/9/f&#13;&#10;3/84ODj/VFRU/9/f3//f39//5+fn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kpKT/cnJy/3Jycv9ycnL/cnJy/3Jycv9ycnL/cnJy/3Jy&#13;&#10;cv9ycnL/cnJy/3Jycv/z8/P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Pz8//t7e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0BAQ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QEBA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6+vr/+Hh4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z8/P/7e3t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QEBA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9AQE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0BAQ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QEBA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9AQE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0BAQ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QEB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6+vr/+Hh4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z8/P/7e3t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9AQE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0BAQ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vr6//h4eH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8/Pz/+3t7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0BAQ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///////////////////////////////////&#13;&#10;//////////////39/f/////////////////////////////////+/v7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QEB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lpa/yAgIP8bGxv/bW1t//z8/P///////////////////////////+zs&#13;&#10;7P9PT0//EhIS/xQUFP98fHz////////////Z2dn/MjIy/xMTE/9SUlL/9PT0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+jo6P/7+/v/+jo6P8XFxf/r6+v////////////////////////////SEhI/1NT&#13;&#10;U//m5ub/8vLy/9nZ2f///////////0FBQf+UlJT//f39/1hYWP+BgYH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z09Pf+CgoL//////////////////////9/f3/8AAAD/ysrK//n5&#13;&#10;+f/////////////////39/f/Dw8P//f39///////wMDA/z8/P///////////////////////////&#13;&#10;/2BgY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9mZmb/MzMz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MzMz/01NTf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BwcH/Dg4O/9TU1P//////////////////////u7u7/wAAAP9GRkb/FxcX/zs7&#13;&#10;O//Gxsb//////76+vv8fHx/////////////g4OD/BwcH//b29v//////////////////////YGBg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3BwcP84ODj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84ODj/VVVV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MjI/xoaGv+4uLj///////////////////////////+2trb/AAAA/6ioqP/+/v7/eXl5/0ND&#13;&#10;Q///////tbW1/yIiIv///////////+Li4v8DAwP/8vLy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5+fn/9/f3//f39//39/f/9/f3//f39//39/f/9/f3//3&#13;&#10;9/f/////////////////5+fn/9/f3//f39//39/f//f39///////f39//0BAQP/n5+f/39/f/9/f&#13;&#10;3//f39//39/f/9/f3//f39//39/f//f39//////////////////n5+f/39/f/9/f3//f39//9/f3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7Ozv8X&#13;&#10;Fxf/vLy8//////////////////////////////////Dw8P8DAwP/8PDw///////Jycn/CwsL//39&#13;&#10;/f/x8fH/Dw8P//z8/P//////x8fH/zU1Nf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AAAA/wAAAP8AAAD/AAAA/wAAAP8AAAD/AAAA/7+/v///&#13;&#10;//////////////9AQED/AAAA/wAAAP8AAAD/v7+///////+vr6//h4eH/0BAQP8AAAD/AAAA/wAA&#13;&#10;AP8AAAD/AAAA/wAAAP8AAAD/v7+//////////////////0BAQP8AAAD/AAAA/wAAAP+/v7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4+Pj/JSUl/4KCgv/5&#13;&#10;+fn/+fn5//z8/P///////f39/5aWlv/Y2Nj//////zMzM/+bm5v//////4+Pj/9YWFj/////////&#13;&#10;//81NTX/sbGx//////9ubm7/dXV1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/Pz/+/v7//v7+//7+/v/+/v7//v7+//7+/v/+/v7//7+/v////////&#13;&#10;/////////8/Pz/+/v7//v7+//7+/v//v7+//////////////////z8/P/7+/v/+/v7//v7+//7+/&#13;&#10;v/+/v7//v7+//7+/v//v7+//////////////////z8/P/7+/v/+/v7//v7+//+/v7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9LS0v8AAAD/AAAA/wAAAP8A&#13;&#10;AAD/dnZ2///////7+/v/AAAA/5ycnP//////tra2/wwMDP8mJib/PDw8/9DQ0P///////////76+&#13;&#10;vv8XFxf/MjIy/yoqKv/k5OT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+fn5/+Dg4P////////////////////////////j4&#13;&#10;+P/d3d3//v7+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dHR0/2BgYP9gYGD/YGBg/2BgYP9gYGD/YGBg/2BgYP/r&#13;&#10;6+v/////////////////dHR0/2BgYP9gYGD/YGBg/+vr6///////QEBA/2BgYP90dHT/YGBg/2Bg&#13;&#10;YP9gYGD/YGBg/2BgYP9gYGD/YGBg/+vr6/////////////////90dHT/YGBg/2BgYP9gYGD/6+vr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YWFj/QEBA/0BAQP9AQED/QEBA/0BAQP9AQED/QEBA/+fn5///&#13;&#10;//////////////9YWFj/QEBA/0BAQP9AQED/5+fn/////////////////1hYWP9AQED/QEBA/0BA&#13;&#10;QP9AQED/QEBA/0BAQP9AQED/5+fn/////////////////1hYWP9AQED/QEBA/0BAQP/n5+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2dn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6+vr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z8/P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7+/v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4+Pj/+np6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19fX/xMTE/9TU1P/6+vr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3t7f/YWFh/yIi&#13;&#10;Iv8AAAD/pKSk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0tLT/NTU1/wQEBP8AAAD/AAAA/x8fH/++vr7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BQUP8oKCj/Nzc3/wAA&#13;&#10;AP+kpKT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4mJif9XV1f/vLy8/9XV1f+FhYX/AgIC/xQUFP/w8P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9/f3//////+goKD/AAAA/6Sk&#13;&#10;p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ERET/AAAA/7u7u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CgoP8AAAD/pKSk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dnZ/8AAAD/ubm5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oKCg/wAAAP+kpKT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4+Pj/ICAg/wYGBv/19fX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goKD/AAAA/6Skp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FhYf8AAAD/d3d3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CgoP8AAAD/pKSk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3d3f/AAAA/2VlZf/9/f3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oKCg/wAAAP+kpKT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c3Nz/wAAAP93d3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goKD/AAAA/6Skp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4WFhf8AAAD/b29v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6CgoP8AAAD/pKSk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MzMz/AgIC&#13;&#10;/zMzM//+/v7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LCwv+lpaX/ZmZm/wAAAP9paWn/paWl/8TEx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tLS/8AAAD/ODg4&#13;&#10;/3Jycv9ycnL/cnJy/3Jycv/W1tb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UVFR/wAAAP8AAAD/AAAA/wAAAP8AAAD/VVVV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PT09/wAAAP8AAAD/AAAA&#13;&#10;/wAAAP8AAAD/AAAA/7Ozs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+/v7/&#13;&#10;3Nzc/7+/v//S0tL/8vLy///////////////////////////////////////q6ur/xcXF/8jIyP/m&#13;&#10;5ub//f39//////////////////7+/v/c3Nz/v7+//9LS0v/y8vL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0tLS/y4uLv8AAAD/&#13;&#10;AAAA/wAAAP8AAAD/PDw8//////////////////r6+v+Hh4f/EhIS/wAAAP8AAAD/AAAA/wAAAP8F&#13;&#10;BQX/WVlZ///////S0tL/Li4u/wAAAP8AAAD/AAAA/wAAAP88PDz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BQUH/AAAA/wgICP9OTk7/&#13;&#10;SUlJ/wsLC/8wMDD////////////5+fn/MjIy/wAAAP8AAAD/GBgY/1RUVP9mZmb/QkJC/wcHB/9E&#13;&#10;RET//////0FBQf8AAAD/CAgI/05OTv9JSUn/CwsL/zAwM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MjI/wAAAP8AAAD/hYWF////////////&#13;&#10;+vr6/9bW1v///////////4iIiP8AAAD/AAAA/0dHR//w8PD/////////////////8vLy/8vLy//I&#13;&#10;yMj/AAAA/wAAAP+FhYX////////////6+vr/1tbW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FxcX/AAAA/wAAAP9mZmb/////////////////&#13;&#10;///////////8/Pz/DQ0N/wAAAP8ODg7/7e3t/////////////////////////////////8XFxf8A&#13;&#10;AAD/AAAA/2ZmZ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39/f8bGxv/AAAA/wAAAP9HR0f/3Nzc////////////&#13;&#10;/////9vb2/8AAAD/AAAA/2VlZf///////////////////////////////////////f39/xsbG/8A&#13;&#10;AAD/AAAA/0dHR//c3Nz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7S0tP8ODg7/AAAA/wAAAP8GBgb/g4OD//7+/v//////&#13;&#10;s7Oz/wAAAP8AAAD/ioqK////////////////////////////////////////////tLS0/w4ODv8A&#13;&#10;AAD/AAAA/wYGBv+Dg4P//v7+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9fX1/8vLy//AAAA/wAAAP8AAAD/U1NT//39/f+vr6//&#13;&#10;AAAA/wAAAP+MjIz/////////////////////////////////////////////////19fX/y8vL/8A&#13;&#10;AAD/AAAA/wAAAP9TU1P//f39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39/f+SkpL/CAgI/wAAAP8AAAD/wsLC/9XV1f8AAAD/&#13;&#10;AAAA/2dnZ////////////////////////////////////////////////////////f39/5KSkv8I&#13;&#10;CAj/AAAA/wAAAP/CwsL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mpqb/AAAA/wAAAP90dHT/+fn5/wcHB/8AAAD/&#13;&#10;EBAQ/+zs7P///////////////////////////////////////////////////////////6ampv8A&#13;&#10;AAD/AAAA/3R0d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t7e3/3t7e/////////////////6Ojo/8AAAD/AAAA/35+fv//////fHx8/wAAAP8AAAD/&#13;&#10;RUVF/+jo6P/////////////////09PT/urq6/+3t7f/e3t7/////////////////o6Oj/wAAAP8A&#13;&#10;AAD/fn5+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7S0tP8AAAD/HR0d/1xcXP9VVVX/DQ0N/wAAAP8YGBj/8PDw///////39/f/Ly8v/wAAAP8AAAD/&#13;&#10;Dw8P/0dHR/9hYWH/RkZG/wwMDP8oKCj/tLS0/wAAAP8dHR3/XFxc/1VVVf8NDQ3/AAAA/xgYGP/w&#13;&#10;8P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u7u7&#13;&#10;/wQEBP8AAAD/AAAA/wAAAP8AAAD/Ly8v/8HBwf/////////////////5+fn/gICA/w4ODv8AAAD/&#13;&#10;AAAA/wAAAP8JCQn/NTU1/3p6ev+7u7v/BAQE/wAAAP8AAAD/AAAA/wAAAP8vLy//wcHB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Pz8&#13;&#10;/+Li4v/Dw8P/wcHB/+Dg4P///////////////////////////////////////////+Tk5P+/v7//&#13;&#10;1dXV//z8/P/////////////////8/Pz/4uLi/8PDw//BwcH/4OD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b29v/5ubm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">
                <v:shape id="Picture 138" o:spid="_x0000_s1056" type="#_x0000_t75" style="position:absolute;left:82779;top:3776;width:33558;height:2139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">
                  <v:imagedata r:id="rId13" o:title="" croptop="5672f" cropbottom="11528f" cropleft="3000f" cropright="16341f"/>
                </v:shape>
                <v:shape id="TextBox 25" o:spid="_x0000_s1057" type="#_x0000_t202" style="position:absolute;left:91313;top:24645;width:5734;height:315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" filled="f" stroked="f">
                  <v:textbox>
                    <w:txbxContent>
                      <w:p w14:paraId="3B463F2B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re</w:t>
                        </w:r>
                      </w:p>
                    </w:txbxContent>
                  </v:textbox>
                </v:shape>
                <v:shape id="TextBox 26" o:spid="_x0000_s1058" type="#_x0000_t202" style="position:absolute;left:105430;top:24868;width:7170;height:382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" filled="f" stroked="f">
                  <v:textbox>
                    <w:txbxContent>
                      <w:p w14:paraId="37ADA25D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ost</w:t>
                        </w:r>
                      </w:p>
                    </w:txbxContent>
                  </v:textbox>
                </v:shape>
                <v:shape id="TextBox 19" o:spid="_x0000_s1059" type="#_x0000_t202" style="position:absolute;left:90271;top:27318;width:22128;height:548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" filled="f" stroked="f">
                  <v:textbox>
                    <w:txbxContent>
                      <w:p w14:paraId="34F7338A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Group x time interaction:</w:t>
                        </w:r>
                      </w:p>
                      <w:p w14:paraId="0A80F49A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eastAsiaTheme="minorEastAsia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</w:pPr>
                        <w:proofErr w:type="gramStart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F(</w:t>
                        </w:r>
                        <w:proofErr w:type="gramEnd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 xml:space="preserve">1,46) = 8.28, p = .006 </w:t>
                        </w:r>
                      </w:p>
                    </w:txbxContent>
                  </v:textbox>
                </v:shape>
                <v:shape id="TextBox 5" o:spid="_x0000_s1060" type="#_x0000_t202" style="position:absolute;left:92387;top:492;width:17810;height:377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" filled="f" stroked="f">
                  <v:textbox>
                    <w:txbxContent>
                      <w:p w14:paraId="452C89DD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Self-Compassion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F01EAE" w:rsidRPr="00296E1B">
        <w:rPr>
          <w:rFonts w:ascii="Arial" w:hAnsi="Arial" w:cs="Arial"/>
          <w:noProof/>
          <w:color w:val="000000" w:themeColor="text1"/>
          <w:sz w:val="16"/>
          <w:szCs w:val="16"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3FF2B690" wp14:editId="3A49FF04">
                <wp:simplePos x="0" y="0"/>
                <wp:positionH relativeFrom="column">
                  <wp:posOffset>5418244</wp:posOffset>
                </wp:positionH>
                <wp:positionV relativeFrom="paragraph">
                  <wp:posOffset>109432</wp:posOffset>
                </wp:positionV>
                <wp:extent cx="2415823" cy="2781935"/>
                <wp:effectExtent l="0" t="0" r="0" b="0"/>
                <wp:wrapNone/>
                <wp:docPr id="118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15823" cy="2781935"/>
                          <a:chOff x="0" y="-35886"/>
                          <a:chExt cx="3356517" cy="3207750"/>
                        </a:xfrm>
                      </wpg:grpSpPr>
                      <pic:pic xmlns:pic="http://schemas.openxmlformats.org/drawingml/2006/picture">
                        <pic:nvPicPr>
                          <pic:cNvPr id="119" name="Picture 11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/>
                          <a:srcRect l="4624" t="7666" r="25050" b="18118"/>
                          <a:stretch/>
                        </pic:blipFill>
                        <pic:spPr>
                          <a:xfrm>
                            <a:off x="0" y="276999"/>
                            <a:ext cx="3356517" cy="213969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20" name="TextBox 25"/>
                        <wps:cNvSpPr txBox="1"/>
                        <wps:spPr>
                          <a:xfrm>
                            <a:off x="801808" y="2416357"/>
                            <a:ext cx="579101" cy="26669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2FA5E05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r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1" name="TextBox 26"/>
                        <wps:cNvSpPr txBox="1"/>
                        <wps:spPr>
                          <a:xfrm>
                            <a:off x="2201693" y="2421800"/>
                            <a:ext cx="711065" cy="3177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4D4958C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ost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2" name="TextBox 19"/>
                        <wps:cNvSpPr txBox="1"/>
                        <wps:spPr>
                          <a:xfrm>
                            <a:off x="750869" y="2698123"/>
                            <a:ext cx="2222508" cy="47374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332ACF2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Group x time interaction:</w:t>
                              </w:r>
                            </w:p>
                            <w:p w14:paraId="4A21738A" w14:textId="77777777" w:rsidR="00C25701" w:rsidRPr="00C25701" w:rsidRDefault="00C25701" w:rsidP="00C25701">
                              <w:pPr>
                                <w:jc w:val="center"/>
                                <w:rPr>
                                  <w:rFonts w:ascii="Arial" w:eastAsiaTheme="minorEastAsia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proofErr w:type="gramStart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>F(</w:t>
                              </w:r>
                              <w:proofErr w:type="gramEnd"/>
                              <w:r w:rsidRPr="00C25701"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6"/>
                                  <w:szCs w:val="16"/>
                                </w:rPr>
                                <w:t xml:space="preserve">1,80) = 5.11, p = .03 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3" name="TextBox 5"/>
                        <wps:cNvSpPr txBox="1"/>
                        <wps:spPr>
                          <a:xfrm>
                            <a:off x="983227" y="-35886"/>
                            <a:ext cx="1646973" cy="26670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471E52D" w14:textId="77777777" w:rsidR="00C25701" w:rsidRPr="00C25701" w:rsidRDefault="00C25701" w:rsidP="00C25701">
                              <w:pPr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</w:pPr>
                              <w:r w:rsidRPr="00C25701">
                                <w:rPr>
                                  <w:rFonts w:ascii="Arial" w:hAnsi="Arial" w:cs="Arial"/>
                                  <w:color w:val="000000"/>
                                  <w:kern w:val="24"/>
                                  <w:sz w:val="16"/>
                                  <w:szCs w:val="16"/>
                                </w:rPr>
                                <w:t>Positive Affect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FF2B690" id="Group 6" o:spid="_x0000_s1061" style="position:absolute;margin-left:426.65pt;margin-top:8.6pt;width:190.2pt;height:219.05pt;z-index:251661312;mso-width-relative:margin;mso-height-relative:margin" coordorigin=",-358" coordsize="33565,32077" o:gfxdata="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w8PD/6Cg&#13;&#10;oP+vr6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R0dH/QUFB/0FBQf/Q0N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8PDw/+goKD/r6+v////////////////////////////////////////////////////&#13;&#10;//////////////////////////////////////////////////////////////////+FhYX/QUFB&#13;&#10;/19fX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Pz8/9DQ0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1tbW/8AAAD/AAAA/wAAAP8AAAD/AAAA/wAAAP89PT3/////////////////////////////&#13;&#10;//////////////////////////////////////////////////////////////9aWlr/AAAA/yYm&#13;&#10;Jv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Wlr/AAAA/yYmJv//////////&#13;&#10;////////////////////////////Wlpa/wAAAP8AAAD/AAAA/3Fxcf////////////////9VVVX/&#13;&#10;AAAA/wAAAP8AAAD/1NTU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8/Pz/4uLi&#13;&#10;/8PDw//BwcH/4ODg///////////////////////////////////////m5ub/xcXF/8HBwf/j4+P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hoaG/wQEBP81NTX/W1tb/xwcHP8AAAD/AAAA/2xsb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x8fH/Wlpa/1paWv9aWlr/Wlpa/1pa&#13;&#10;Wv9aWlr/Wlpa/1paWv/x8f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+ZmZn/ISEh/wAAAP8AAAD/AAAA/wQEBP9oaGj/8vLy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+7u7v80NDT/NDQ0/zQ0NP80NDT/NDQ0/zQ0&#13;&#10;NP80NDT/NDQ0/+7u7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8PDw/8TExP/Q0ND/8/Pz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6+vr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w8PD/6CgoP+vr6//////////////////////////////////&#13;&#10;//////////+FhYX/QUFB/19fX////////////8PDw/+goKD/r6+v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pKSn/AAAA/1lZWf//////////////&#13;&#10;//9VVVX/AAAA/0BAQP////////////////9vb2//AAAA/66urv//////////////////////////&#13;&#10;//////////////////////9aWlr/AAAA/yYmJv//////////////////////////////////////&#13;&#10;/////1paWv8AAAD/JiYm////////////Wlpa/wAAAP8mJib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RkZP8AAAD/Gxsb/////////////////xoa&#13;&#10;Gv8AAAD/CwsL//z8/P///////////y0tLf8BAQH/6+vr////////////////////////////////&#13;&#10;/////////////////3x8fP8yMjL/UlJS////////////w8PD/3Z2dv9gYGD/////////////////&#13;&#10;Wlpa/wAAAP8mJib///////////98fHz/MjIy/1JSUv//////////////////////////////////&#13;&#10;/////////////////////////8PDw/92dnb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U&#13;&#10;1NT/AAAA/wAAAP9ycnL////////////Jycn/AAAA/wAAAP99fX3/////////////////dnZ2/w8P&#13;&#10;D/8AAAD/ICAg/6enp/8aGhr/AAAA/wsLC///////W1tb/wAAAP8nJyf/////////////////eHh4&#13;&#10;/xQUFP8AAAD/CwsL//////9bW1v/AAAA/ycnJ////////////1tbW/8AAAD/Jycn////////////&#13;&#10;T09P/xEREf8AAAD/AAAA/x0dHf9mZmb/6enp/////////////////3h4eP8UFBT/AAAA/wsLC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9vb2/93d&#13;&#10;3f////////////z8/P/X19f/8fHx////////////////////////////////////////////+fn5&#13;&#10;/9LS0v/09PT/////////////////////////////////////////////////////////////////&#13;&#10;/////+rq6v/a2tr///////////////////////////////////////n5+f/S0tL/9PT0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8LCwv81NTX/l5eX////////////////////&#13;&#10;//////////////////////////////////////////////////////////////////9iYmL/fn5+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V1dX/wAAAP8jIyP//v7+////////////////////&#13;&#10;//////////////////////////////////+YmJj/k5OT/////////////////3x8fP+VlZX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vr6/8GBgb/JiYm/wAAAP+9vb3//////////////////////+/v&#13;&#10;7/+6urr/paWl/8LCwv/39/f/29vb/zIyMv88PDz/xsbG/+Pj4///////0tLS/93d3f//////yMjI&#13;&#10;/+Hh4f/////////////////j4+P/z8/P////////////5ubm/6urq/+7u7v/+vr6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jIyM/wgICP/Y2Nj/BQUF/1lZWf////////////////+2trb/ExMT/wAA&#13;&#10;AP8nJyf/CAgI/8/Pz/9zc3P/BwcH/wgICP8bGxv/g4OD//////80NDT/W1tb//////9AQED/QEBA&#13;&#10;/////////////////0JCQv9TU1P//////7Kysv8LCwv/Gxsb/wMDA/9DQ0P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cHB/wAAAP/CwsL//////7q6uv8AAAD/kZGR///////Dw8P/AAAA/3Z2dv//////////////&#13;&#10;/////////////0FBQf9OTk7/////////////////NDQ0/1tbW///////8/Pz/wsLC/+AgID/////&#13;&#10;/3l5ef8fHx///f39/8LCwv8AAAD/XFxc/4yMjP+Li4v/AwMD/5eXl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c&#13;&#10;XFz/AAAA/ygoKP8pKSn/Jycn/wAAAP8uLi7//////62trf8AAAD/paWl////////////////////&#13;&#10;////////QUFB/05OTv////////////////80NDT/W1tb////////////Xl5e/yIiIv/6+vr/GBgY&#13;&#10;/4KCgv//////ra2t/wAAAP8+Pj7/VVVV/1VVVf9VVVX/np6e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7u7u/wgICP9p&#13;&#10;aWn/q6ur/6urq/+rq6v/YmJi/wAAAP/Kysr/0dHR/wAAAP9gYGD/////////////////////////&#13;&#10;//9BQUH/SUlJ/////////////////zQ0NP9bW1v///////////+9vb3/AAAA/3Fxcf8DAwP/5OTk&#13;&#10;///////S0tL/AAAA/35+f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+RkZH/BgYG/+vr6///&#13;&#10;///////////////k5OT/AwMD/2ZmZv//////PDw8/wwMDP+IiIj/3d3d/62trf/f39///////2pq&#13;&#10;av8TExP/4uLi//39/f//////NDQ0/1tbW/////////////7+/v8eHh7/AAAA/0xMTP//////////&#13;&#10;//////8/Pz//FhYW/6Kiov/v7+//y8vL/87Oz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y4uLv9XV1f/////////////&#13;&#10;//////////////9MTEz/DQ0N//f39//k5OT/QEBA/wAAAP8AAAD/FBQU/8jIyP//////z8/P/yQk&#13;&#10;JP8BAQH/fX19//////80NDT/W1tb/////////////////3t7e/8AAAD/sbGx////////////////&#13;&#10;/+bm5v9KSkr/AQEB/wAAAP8MDAz/jo6O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7e3t/+np6f///////////////////////////+Li&#13;&#10;4v/6+vr/////////////////////////////////////////////////////////////////////&#13;&#10;///////09PT/4eHh//7+/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7+/v//////////////////////////////////////////////////////////////&#13;&#10;//////////////////////////////7+/v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O&#13;&#10;Tk7/FRUV/woKCv9ZWVn/9/f3////////////enp6/yoqKv8qKir/Kioq/6ysrP//////////////&#13;&#10;/////////////9nZ2f8yMjL/ExMT/1JSUv/09PT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7Ozv/5&#13;&#10;+fn/6enp/w0NDf+1tbX///////////9dXV3/fn5+/9DQ0P/Q0ND/7e3t////////////////////&#13;&#10;////////QUFB/5SUlP/9/f3/WFhY/4GBgf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r&#13;&#10;6+v/Dw8P/+Hh4f///////////11dXf+cnJz///////////////////////////////////////f3&#13;&#10;9/8PDw//9/f3///////AwMD/Pz8/////////////////////////////YGBg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qqqr/uLi4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Z2dn/VlZW/xcXF/+L&#13;&#10;i4v/////////////////XV1d/xwcHP9ra2v/v7+/////////////////////////////vr6+/x8f&#13;&#10;H////////////+Dg4P8HBwf/9vb2//////////////////////9gYG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+7u7v+oqKj/ZmZm/xgYGP/R&#13;&#10;0dH////////////7+/v/29vb/4uLi/8CAgL/xsbG//////////////////////+1tbX/IiIi////&#13;&#10;////////4uLi/wMDA//y8vL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6Ojr/QkJC////////////u7u7/wAAAP8xMTH////////////U1NT/AAAA/9ra2v//&#13;&#10;////////////////////////////////////fHx8/5WVlf///////////5iYmP+Tk5P/////////&#13;&#10;////////NDQ0/1tbW////////////3x8fP+VlZX/////////////////////////////////////&#13;&#10;////////////mJiY/5OTk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OTk5/3Fxcf//&#13;&#10;/////////////////////////ysrK/+AgID///////////////////////Hx8f8PDw///Pz8////&#13;&#10;///Hx8f/NTU1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gICD/AAAA/wAA&#13;&#10;AP8AAAD/AAAA/wAAAP8AAAD/AAAA/wAAAP8AAAD/AAAA/wAAAP8AAAD/AAAA/wAAAP8AAAD/AAAA&#13;&#10;/wAAAP8AAAD/AAAA/wAAAP8AAAD/AAAA/wAAAP8AAAD/AAAA/wAAAP8AAAD/AAAA/wAAAP8AAAD/&#13;&#10;AAAA/wAAAP8AAAD/AAAA/wAAAP8AAAD/ICA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x8fP8ICAj/9/f3//////9+fn7/AAAA/wMDA//z8/P//////4yMjP8iIiL////////////d&#13;&#10;3d3/qamp/8bGxv/////////////////S0tL/3d3d///////b29v/MjIy/zw8PP/Gxsb/4+Pj////&#13;&#10;//80NDT/W1tb////////////0tLS/93d3f/////////////////k5OT/p6en/7i4uP/v7+//////&#13;&#10;/9vb2/8yMjL/PDw8/8bGxv/j4+P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x8fH///////f39/8eHh7/jIyM////////&#13;&#10;///////////////v7+//DAwM/6urq////////f39/5aWlv/Y2Nj//////zU1Nf+xsbH//////25u&#13;&#10;bv91dXX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8fHx/+/v7//v7+//7+/&#13;&#10;v/+/v7//v7+//7+/v/+/v7//v7+//7+/v/+/v7//v7+//7+/v/+/v7//v7+//7+/v/+/v7//v7+/&#13;&#10;/wAAAP8gICD/v7+//7+/v/+/v7//v7+//7+/v/+/v7//v7+//7+/v/+/v7//v7+//7+/v/+/v7//&#13;&#10;v7+//7+/v/+/v7//v7+//7+/v//Hx8f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wwMDP8wMDD/FxcX/0xMTP/19fX///////////9H&#13;&#10;R0f/NTU1/x0dHf9lZWX//v7+///////7+/v/AAAA/5ycnP//////vr6+/xcXF/8yMjL/Kioq/+Tk&#13;&#10;5P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vr6/9ra2v/z8/P///////////////////////Dw8P/X&#13;&#10;19f//Pz8////////////////////////////////////////////+Pj4/93d3f/+/v7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BQUH/&#13;&#10;OTk5/8bGxv8HBwf/+Pj4/zc3N/9HR0f/s7Oz/wYGBv/z8/P////////////p6en/v7+//3Jycv8A&#13;&#10;AAD/5ubm//////80NDT/W1tb////////////QUFB/05OTv////////////////80NDT/W1tb////&#13;&#10;////////NDQ0/1tbW////////////zk5Of8NDQ3/hoaG/+/v7/////////////////9BQUH/Tk5O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ODg/8EBAT/&#13;&#10;fHx8/zw8PP//////cnJy/w8PD/9oaGj/QUFB////////////cXFx/woKCv86Ojr/RERE/wAAAP/m&#13;&#10;5ub//////zQ0NP9bW1v///////////9BQUH/Tk5O/////////////////zQ0NP9bW1v/////////&#13;&#10;//80NDT/W1tb////////////6Ojo/1VVVf8DAwP/GBgY/8bGxv///////////0FBQf9OTk7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xcXF/wAAAP8KCgr/&#13;&#10;enp6//////+srKz/AAAA/wUFBf+JiYn//////7e3t/8AAAD/paWl//////+pqan/AAAA/+bm5v//&#13;&#10;////NDQ0/1tbW////////////0FBQf9JSUn/////////////////NDQ0/1tbW////////////zQ0&#13;&#10;NP9bW1v//////////////////////9bW1v8fHx//SEhI////////////QUFB/0lJS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7+/v/DAwM/wAAAP+3t7f/&#13;&#10;/////+bm5v8AAAD/AAAA/9HR0f//////uLi4/wAAAP+UlJT/vb29/0BAQP8AAAD/x8fH//////80&#13;&#10;NDT/W1tb////////////ampq/xMTE//i4uL//f39//////80NDT/W1tb////////////NDQ0/1tb&#13;&#10;W///////+fn5/4qKiv/R0dH/6Ojo/yoqKv9JSUn///////////9qamr/ExMT/+Li4v/9/f3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JSUn/AgIC//Hx8f//////&#13;&#10;/////yEhIf8ZGRn////////////9/f3/S0tL/wEBAf8KCgr/g4OD/xsbG/8ICAj/7u7u/zQ0NP9b&#13;&#10;W1v////////////Pz8//JCQk/wEBAf99fX3//////zQ0NP9bW1v///////////80NDT/W1tb////&#13;&#10;///19fX/JCQk/wEBAf8CAgL/PT09/9bW1v///////////8/Pz/8kJCT/AQEB/319ff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6Ojo//n5+f//////9vb2/+np6f//////////////////&#13;&#10;////////////////////4uLi//r6+v//////////////////////////////////////////////&#13;&#10;////////8fHx/+3t7f/////////////////////////////////i4uL/+vr6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+fn5//+/v7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ubm5/4iIiP/m5ub//////9HR0f8y&#13;&#10;MjL/AAAA/xsbG//Ly8v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RUVH/AAAA/+np6f//////MjIy/wAAAP8A&#13;&#10;AAD/AAAA/0dHR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zIyMv8fHx///////76+vv8AAAD/AAAA/1NTU/8j&#13;&#10;IyP/CAgI//X19f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NjY2/xkZGf/+/v7/S0tL/wAAAP8pKSn//Pz8/4+Pj/8A&#13;&#10;AAD/wMDA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+fn5//f39//39/f/9/f&#13;&#10;3//f39//39/f/9/f3//f39//39/f/9/f3//f39//39/f/9/f3//f39//39/f/9/f3//f39//39/f&#13;&#10;/9/f3//f39//39/f/9/f3//f39//39/f/9/f3//f39//39/f/9/f3//f39//39/f/9/f3//f39//&#13;&#10;39/f/9/f3//f39//39/f/9/f3//f39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3d3f/AAAA/xgYGP8AAAD/AAAA/5+fn///////c3Nz/wAAAP/W&#13;&#10;1tb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wAAAP8AAAD/AAAA/wAA&#13;&#10;AP8AAAD/AAAA/wAAAP8AAAD/AAAA/wAAAP8AAAD/AAAA/wAAAP8AAAD/AAAA/wAAAP8AAAD/AAAA&#13;&#10;/wAAAP8AAAD/AAAA/wAAAP8AAAD/AAAA/wAAAP8AAAD/AAAA/wAAAP8AAAD/AAAA/wAAAP8AAAD/&#13;&#10;AAAA/wAAAP8AAAD/AAAA/wAAA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76+vv8AAAD/AAAA/wAAAP85OTn//v7+//////80NDT/AwMD//n5+f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Pz8//v7+//7+/v/+/v7//v7+//7+/&#13;&#10;v/+/v7//v7+//7+/v/+/v7//v7+//7+/v/+/v7//v7+//7+/v/+/v7//v7+//7+/v/9AQED/AAAA&#13;&#10;/7+/v/+/v7//v7+//7+/v/+/v7//v7+//7+/v/+/v7//v7+//7+/v/+/v7//v7+//7+/v/+/v7//&#13;&#10;v7+//7+/v/+/v7//v7+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6Ojo/9QUFD/fHx8/+Tk5P///////Pz8/zw8PP9RUVH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7+/v/Hx8f/qKio/6ioqP+oqKj/qKio/6ioqP+oqKj/+Pj4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39/f/9AQE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MzMz/&#13;&#10;HR0d/wAAAP8AAAD/AAAA/wAAAP8AAAD/AAAA/wAAAP/o6Oj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f39//0BAQ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ZWVv8AAAD/&#13;&#10;AAAA/wAAAP8AAAD/AAAA/wAAAP8AAAD/AAAA/+jo6P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/f3//QEBA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MjIy/wAAAP9qamr/&#13;&#10;zc3N/9fX1//X19f/19fX/9fX1//X19f//f39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39/f/9AQE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1dXX/AAAA/6enp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0BAQ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Dw8P85OTn/Gxsb/9LS0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X19f/wMDA/8AAAD/BAQE/w4ODv8ODg7/&#13;&#10;Dg4O/w4ODv8ODg7/6urq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UVFT/AAAA/wAAAP8AAAD/AAAA/wAAAP8AAAD/&#13;&#10;AAAA/wAAAP/o6Oj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f39//0BAQ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6Ghof9ycnL/cnJy/3Jycv9ycnL/cnJy/3Jycv9ycnL/&#13;&#10;cnJy//Pz8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/f3//QEBA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7+/v/09PT/&#13;&#10;/v7+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9/&#13;&#10;f/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v7+//y8vL/8vLy//Ly8v/u7u7/bW1t/wAAAP/W1tb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f39//0BA&#13;&#10;Q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7u7v9NTU3/BgYG/wAAAP8AAAD/AAAA/wAAAP8AAAD/AAAA/8XFxf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/f3//QEBA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d3d3/wAAAP8AAAD/AAAA/wAAAP8AAAD/AAAA/wAAAP8YGBj/+/v7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9AQE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5OTn/AAAA/2tra/9ubm7/AAAA/4ODg/+Tk5P/AAAA/4mJif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0BAQ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ykpKf8hISH//////7q6uv8AAAD/pqam//////9ISEj/CgoK//Pz8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QEB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U1NT&#13;&#10;/w0NDf/6+vr/1dXV/wAAAP9BQUH/ysrK/zg4OP8AAAD/w8PD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9AQE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+EhIT/AAAA&#13;&#10;/8DAwP/+/v7/JSUl/wAAAP8AAAD/AAAA/wcHB//v7+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zMzP9jY2P/ubm5&#13;&#10;//////+5ubn/CgoK/wAAAP8DAwP/dHR0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n5+f/sbGx/+Xl5f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39/f/9AQE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8HBwf+JiYn/cHBw&#13;&#10;/9jY2P//////aGho/3l5ef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f39//0BAQ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z8/P89PT3/AAAA/wAAAP8AAAD/vLy8&#13;&#10;//////8vLy//CAgI//39/f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/f3//QEBA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j4+P/wAAAP8AAAD/BAQE/wAAAP+8vLz/////&#13;&#10;/2NjY/8AAAD/3t7e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9AQE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uLi7/AgIC/8LCwv/ExMT/AAAA/7y8vP//////Xl5e&#13;&#10;/wAAAP+9vb3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zExMf8ODg7/8/Pz/8bGxv8AAAD/vLy8//n5+f8SEhL/AAAA&#13;&#10;/9bW1v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X19f/wAAAP86Ojr/aGho/wAAAP9TU1P/HBwc/wAAAP8NDQ3/+vr6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W1tb/CAgI/wAAAP8AAAD/AAAA/wAAAP8AAAD/AAAA/5CQk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f39//0BAQ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+7u7v/JCQk/wAAAP8AAAD/AAAA/wkJCf+Li4v//f39//////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/f3//QEBA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7+/v/1tbW/7W1tf/Ly8v/9PT0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39/f/9AQE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v7+///////////////////////////////////////+/v7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f39//0BAQ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9TU1P+8vLz/vLy8/7y8&#13;&#10;vP+8vLz/vLy8/7y8vP+8vLz/vLy8/7y8vP+8vLz/vLy8//r6+v//////////////////////////&#13;&#10;/////////////////////////////////////////////////////////////////05OTv8VFRX/&#13;&#10;CgoK/1lZWf/39/f///////////9aWlr/ICAg/xsbG/9tbW3//Pz8////////////////////////&#13;&#10;////enp6/yoqKv8qKir/Kioq/6ysrP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QEBA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WFhY/wAAAP8AAAD/AAAA/wAA&#13;&#10;AP8AAAD/AAAA/wAAAP8AAAD/AAAA/wAAAP8AAAD/6Ojo////////////////////////////////&#13;&#10;////////////////////////////////////////////////////////////zs7O//n5+f/p6en/&#13;&#10;DQ0N/7W1tf///////////6Ojo//v7+//6Ojo/xcXF/+vr6////////////////////////////9d&#13;&#10;XV3/fn5+/9DQ0P/Q0ND/7e3t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9AQE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YWFj/AAAA/wAAAP8AAAD/AAAA/wAA&#13;&#10;AP8AAAD/AAAA/wAAAP8AAAD/AAAA/wAAAP/o6Oj/////////////////////////////////////&#13;&#10;/////////////////////////////////////////////////////////////////+vr6/8PDw//&#13;&#10;4eHh////////////////////////////PT09/4KCgv///////////////////////////11dXf+c&#13;&#10;nJz///////////////////////////////////////////9gYGD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dXV1/zs7O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zs7O/9YWFj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R0dP8AAAD/AAAA/wAAAP83Nzf/kpKS/9fX&#13;&#10;1//c3Nz/3Nzc/9zc3P/c3Nz/3Nzc//39/f//////////////////////////////////////////&#13;&#10;/////////////////////////////////////////////////9nZ2f9WVlb/FxcX/4uLi///////&#13;&#10;/////////////////////8HBwf8ODg7/1NTU////////////////////////////XV1d/xwcHP9r&#13;&#10;a2v/v7+//////////////////////////////////2BgYP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9hYWH/MTEx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MTEx/0lJSf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C&#13;&#10;wsL/wsLC/8LCwv/CwsL/wsLC/8LCwv/CwsL/wsLC/8LCwv/CwsL/wsLC/8LCwv/CwsL/wsLC/8LC&#13;&#10;wv/CwsL/wsLC/8LCwv/CwsL/wsLC/8LCwv/CwsL/wsLC/8LCwv/CwsL/wsLC/8LCwv/CwsL/wsLC&#13;&#10;/8LCwv/CwsL/wsLC/8LCwv/CwsL/wsLC/8LCwv/CwsL/wsLC/8LCwv/CwsL/wsLC/8LCwv/CwsL/&#13;&#10;wsLC/8LCwv/CwsL/wsLC/8LCwv/CwsL/wsLC/8LCwv/CwsL/wsLC/8LCwv/CwsL/wsLC/8LCw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7e3v+FhYX/Kysr/wAAAP8AAAD/FRUV/2tr&#13;&#10;a//Gxsb/////////////////////////////////////////////////////////////////////&#13;&#10;////////////////////////////////////////////7u7u/6ioqP9mZmb/GBgY/9HR0f//////&#13;&#10;///////////IyMj/Ghoa/7i4uP/////////////////////////////////7+/v/29vb/4uLi/8C&#13;&#10;AgL/xsbG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9AQE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v7&#13;&#10;+/82Njb/T09P//v7+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0NDQ/3Z2dv8dHR3/AAAA/wAA&#13;&#10;AP8iIiL/fHx8/+jo6P//////////////////////////////////////////////////////////&#13;&#10;//////////////////////////////////////////////////////85OTn/cXFx////////////&#13;&#10;zs7O/xcXF/+8vLz//////////////////////////////////////////////////////ysrK/+A&#13;&#10;gID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vr6//FBQU/wkJ&#13;&#10;Cf8MDAz/DQ0N/7a2t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v7+/9+fn7/AAAA/wAA&#13;&#10;AP8AAAD/rq6u////////////////////////////////////////////////////////////////&#13;&#10;//////////////////////////////////Hx8f//////9/f3/x4eHv+MjIz///////j4+P8lJSX/&#13;&#10;goKC//n5+f/5+fn//Pz8///////9/f3/lpaW/9jY2P/////////////////v7+//DAwM/6urq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x8fH/w4ODv9bWlv/Hh4e/y0s&#13;&#10;Lf9XV1f/ERER/9fX1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v7+/8LCwv9ra2v/FxcX/wAAAP8AAAD/AAAA/wAA&#13;&#10;AP+xsbH/////////////////////////////////////////////////////////////////////&#13;&#10;////////////////////////////DAwM/zAwMP8XFxf/TExM//X19f//////0tLS/wAAAP8AAAD/&#13;&#10;AAAA/wAAAP92dnb///////v7+/8AAAD/nJyc//////9HR0f/NTU1/x0dHf9lZWX//v7+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OTk7/S0tL/3d2d/8eHh7/LSwt/3d2&#13;&#10;d/88PDz/aWlp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cnJ/3Fxcf8cHBz/AAAA/wAAAP8AAAD/AAAA/yMjI/96enr/0dHR////&#13;&#10;////////////////////////////////////////////////////////////////////////////&#13;&#10;///////////////////////6+vr/2tra//Pz8///////////////////////////////////////&#13;&#10;//////////////////////////////////////Dw8P/X19f//Pz8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f39//0BAQ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n5+f/09PT/7Ozs/+fn5//g4OD/xUVFf9oZ2j/d3Z3/x4eHv8tLC3/d3Z3/1lY&#13;&#10;Wf9AQE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RkZP8AAAD/AAAA/wAAAP8AAAD/HBwc/3Nzc//Kysr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/f3//&#13;&#10;QEBA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j4+P/z8/P/7u7u/+jo6P/h4eH/3R0dP9gYGD/RERE/zAwMP8c&#13;&#10;HBz/BAQE/xQUFP8oKCj/SEhI/2BgYP94eHj/KSkp/1VVVf93dnf/Hh4e/y0sLf93dnf/RkZG/19f&#13;&#10;X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FhY/wAAAP8AAAD/AAAA/z4+Pv94eHj/enp6/3p6ev96enr/enp6/3p6ev96enr/9PT0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39/f/9AQE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n5+f/19fX/7+/v/+np6f/j4+P/3x8fP9kZGT/&#13;&#10;TExM/zg4OP8UFBT/AAAA/xgYGP8wMDD/RERE/1xcXP90dHT/h4eH/5+fn/+3t7f/z8/P/9/f3//7&#13;&#10;+/v///////////////////////////+fn5//Gxsb/25tbv8eHh7/LSwt/2xrbP8UFBT/s7Oz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Y&#13;&#10;WFj/AAAA/wAAAP8AAAD/AAAA/wAAAP8AAAD/AAAA/wAAAP8AAAD/AAAA/wAAAP/o6Oj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f39//0BAQ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39/f/39/f/8fHx/+np6f/l5eX&#13;&#10;/39/f/9oaGj/SEhI/zg4OP8gICD/CAgI/xgYGP8oKCj/QEBA/1hYWP9wcHD/f39//5ubm/+zs7P/&#13;&#10;x8fH/+fn5///////////////////////////////////////////////////////////////////&#13;&#10;//////////////////////////////9xcXH/EBAQ/w8PD/8WFhb/ExMT/3t7e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SkpP9y&#13;&#10;cnL/cnJy/3Jycv9ycnL/cnJy/3Jycv9ycnL/cnJy/3Jycv9ycnL/cnJy//Pz8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QEBA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5+fn/8fH&#13;&#10;x/+3t7f/n5+f/4eHh/9oaGj/WFhY/0BAQP8oKCj/CAgI/wgICP8gICD/ODg4/1hYWP9oaGj/f39/&#13;&#10;/5eXl/+3t7f/x8fH/9/f3//39/f/////////////////////////////////////////////////&#13;&#10;////////////////////////////////////////////////////////////////////////////&#13;&#10;///////////////////////////////Pz8//JSUl/zc3N//Dw8P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5+fn/9fX1/+/v7//p6en/4eHh/94eHj/YGBg/0hISP8oKCj/GBgY/wAAAP8YGBj/ODg4/0hI&#13;&#10;SP9gYGD/eHh4/5eXl/+np6f/v7+//9fX1//39/f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9/f3/9/f3//Hx8f/p6en/5eXl/9/f3//aGho/0hISP84ODj/ICAg/wgICP8Y&#13;&#10;GBj/KCgo/0BAQP9YWFj/eHh4/4eHh/+fn5//t7e3/9fX1//n5+f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QEBA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+fn5//Hx8f/t7e3/5+fn/+Hh4f/aGho/1hYWP9AQED/&#13;&#10;KCgo/wgICP8ICAj/ICAg/zg4OP9YWFj/aGho/39/f/+Xl5f/t7e3/8fHx//f39//9/f3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39/f/9AQE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+fn5//X19f/v7+//6enp/+Hh4f/eHh4&#13;&#10;/2BgYP9ISEj/KCgo/xgYGP8AAAD/GBgY/zg4OP9ISEj/YGBg/3h4eP+Xl5f/p6en/7+/v//X19f/&#13;&#10;9/f3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f39//0BAQ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/f39//x8fH/6en&#13;&#10;p/+Xl5f/f39//2hoaP9ISEj/ODg4/yAgIP8ICAj/GBgY/ygoKP9AQED/WFhY/3h4eP+Hh4f/n5+f&#13;&#10;/7e3t//X19f/5+fn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/f3//QEBA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n&#13;&#10;5+f/x8fH/7e3t/+fn5//h4eH/2hoaP9YWFj/QEBA/ygoKP8ICAj/CAgI/yAgIP84ODj/WFhY/2ho&#13;&#10;aP9/f3//l5eX/7e3t//Hx8f/39/f//f39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9/f/9AQE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n5+f/19fX/7+/v/+np6f/h4eH/3h4eP9gYGD/SEhI/ygoKP8YGBj/AAAA/xgYGP84&#13;&#10;ODj/SEhI/2BgYP94eHj/l5eX/6enp/+/v7//19fX//f39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5mZmf8ODg7/Dg4O/w4ODv8ODg7/Dg4O/w4ODv8ODg7/Dg4O/w4ODv8O&#13;&#10;Dg7/Dg4O/w4ODv/q6ur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0BAQ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39/f/39/f/8fHx/+np6f/l5eX/39/f/9oaGj/SEhI/zg4OP8gICD/&#13;&#10;CAgI/xgYGP8oKCj/QEBA/1hYWP94eHj/h4eH/5+fn/+3t7f/19fX/+fn5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kpKS/wAAAP8AAAD/AAAA/wAAAP8AAAD/AAAA/wAAAP8AAAD/AAAA/wAAAP8A&#13;&#10;AAD/AAAA/+jo6P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QEB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5+fn/8fHx/+3t7f/n5+f/4eHh/9oaGj/WFhY&#13;&#10;/0BAQP8oKCj/CAgI/wgICP8gICD/ODg4/1hYWP9oaGj/f39//5eXl/+3t7f/x8fH/9/f3//39/f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ExMT/cnJy/3Jycv9ycnL/cnJy/3Jycv9ycnL/cnJy/3Jycv9ycnL/cnJy/3Jycv9y&#13;&#10;cnL/8/Pz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9AQE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5+fn/9fX1/+/v7//p6en/4eH&#13;&#10;h/94eHj/YGBg/0hISP8oKCj/GBgY/wAAAP8YGBj/ODg4/0hISP9gYGD/eHh4/5eXl/+np6f/v7+/&#13;&#10;/9fX1//39/f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v7+//T09P/+&#13;&#10;/v7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0BAQ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9/f3/9/f3//H&#13;&#10;x8f/p6en/5eXl/9/f3//aGho/0hISP84ODj/ICAg/wgICP8YGBj/KCgo/0BAQP9YWFj/eHh4/4eH&#13;&#10;h/+fn5//t7e3/9fX1//n5+f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+/v7//Ly8v/y8vL/8vLy/+7u7v9tbW3/AAAA/9bW1v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QEB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fn5//Hx8f/t7e3/5+fn/+Hh4f/aGho/1hYWP9AQED/KCgo/wgICP8ICAj/ICAg/zg4OP9Y&#13;&#10;WFj/aGho/39/f/+Xl5f/t7e3/8fHx//f39//9/f3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7u7u/01NTf8GBgb/AAAA/wAAAP8AAAD/AAAA/wAAAP8AAAD/xcXF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fn5//X19f/v7+//6enp/+Hh4f/eHh4/2BgYP9ISEj/KCgo/xgYGP8AAAD/&#13;&#10;GBgY/zg4OP9ISEj/YGBg/3h4eP+Xl5f/p6en/7+/v//X19f/9/f3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3d3f/AAAA/wAAAP8AAAD/AAAA/wAAAP8AAAD/AAAA/xgYGP/7+/v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f39//f39//x8fH/6enp/+Xl5f/f39//2hoaP9ISEj/ODg4&#13;&#10;/yAgIP8ICAj/GBgY/ygoKP9AQED/WFhY/3h4eP+Hh4f/n5+f/7e3t//X19f/5+fn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0BAQP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zk5Of8AAAD/a2tr/25ubv8AAAD/g4OD/5OTk/8AAAD/iYmJ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n5+f/x8fH/7e3t/+fn5//h4eH/2ho&#13;&#10;aP9YWFj/QEBA/ygoKP8ICAj/CAgI/yAgIP84ODj/WFhY/2hoaP9/f3//l5eX/7e3t//Hx8f/39/f&#13;&#10;//f39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KSkp/yEhIf//////urq6/wAAAP+mpqb//////0hISP8KCgr/8/Pz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v7+//z09Pf8cHBz/n5+f//v7+///////////&#13;&#10;////////////////////////////////////////////////////////////////////////////&#13;&#10;///////////////////////////////////////////////////////////n5+f/19fX/7+/v/+n&#13;&#10;p6f/h4eH/3h4eP9gYGD/SEhI/ygoKP8YGBj/AAAA/xgYGP84ODj/SEhI/2BgYP94eHj/l5eX/6en&#13;&#10;p/+/v7//19fX//f39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TU1P/&#13;&#10;DQ0N//r6+v/V1dX/AAAA/0FBQf/Kysr/ODg4/wAAAP/Dw8P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4SEhP8AAAD/&#13;&#10;wMDA//7+/v8lJSX/AAAA/wAAAP8AAAD/BwcH/+/v7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AAAA/wAAAP8AAAD/AAAA/wAAAP8AAAD/AAAA/7+/v///////////////&#13;&#10;//9AQED/AAAA/wAAAP8AAAD/ExMT/25tbv87Ozv/Hh4e/x4eHv8AAAD/AAAA/wAAAP8AAAD/AAAA&#13;&#10;/wAAAP8AAAD/qqqq/8PDw/+vr6//m5ub/yEhIf8AAAD/AAAA/wAAAP8YGBj/CAgI/wwMDP8gICD/&#13;&#10;ODg4/1hYWP9wcHD/f39//5ubm/+zs7P/w8PD/9/f3//7+/v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MzM/2NjY/+5ubn/&#13;&#10;/////7m5uf8KCgr/AAAA/wMDA/90dHT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9MS0z/d3Z3/zs7O/8eHh7/d3Z3/2xrbP8MDAz/WFhY/0BAQP8oKCj/FBQU&#13;&#10;/wAAAP8cHBz/PDw8/1BQUP9kZGT/fHx8/5OTk/+jo6P/x8fH/9/f3//39/f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fn5/+xsbH/5eXl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SUlJ/1dXV/93dnf/Ozs7/x4eHv93dnf/d3Z3/wYGBv+np6f/v7+//9fX1//r6+v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6enr/NDQ0/3d2d/8wMDD/FhYW/3d2d/9SUVL/MDAw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7+/v/Hx8f/qKio/6ioqP+oqKj/&#13;&#10;qKio/6ioqP+oqKj/+Pj4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+vr&#13;&#10;6/8UFBT/Q0ND/x0dHf8ICAj/WVhZ/w4ODv+3t7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MzMz/HR0d/wAAAP8AAAD/AAAA/wAAAP8AAAD/&#13;&#10;AAAA/wAAAP/o6Oj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9fX&#13;&#10;1/85OTn/BAQE/wEBAf8XFxf/r6+v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1ZWVv8AAAD/AAAA/wAAAP8AAAD/AAAA/wAAAP8AAAD/&#13;&#10;AAAA/+jo6P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89PT3/Dw8P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MjIy/wAAAP9qamr/zc3N/9fX1//X19f/19fX/9fX1//X19f/&#13;&#10;/f39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z8/&#13;&#10;P/8QEB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1dXX/AAAA/6enp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Pz8//xAQ&#13;&#10;E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Dw8P85OTn/Gxsb/9LS0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/Pz//EBAQ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X19f/wMDA/8AAAD/BAQE/w4ODv8ODg7/Dg4O/w4ODv8ODg7/6urq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z8/P/8QEB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UVFT/AAAA/wAAAP8AAAD/AAAA/wAAAP8AAAD/AAAA/wAAAP/o6Oj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V1dX/yIiIv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6Ghof9ycnL/cnJy/3Jycv9ycnL/cnJy/3Jycv9ycnL/cnJy//Pz8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QEB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9AQE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9fX1/w4ODv8ODg7/8PDw/19fX/8ODg7/Dg4O&#13;&#10;/w4ODv8ODg7/Dg4O/w4ODv8ODg7/Dg4O/+rq6v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nZ2f/Li4u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09PT/AAAA/wAAAP/u7u7/VFRU/wAAAP8AAAD/AAAA&#13;&#10;/wAAAP8AAAD/AAAA/wAAAP8AAAD/6Ojo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z8/P/8QEB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r6+v9ycnL/cnJy//f39/+hoaH/cnJy/3Jycv9ycnL/cnJy&#13;&#10;/3Jycv9ycnL/cnJy/3Jycv/z8/P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Pz8//xAQE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/Pz//EBAQ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QEBA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dXV/8iIiL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AQED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ExMT/pqam/6ampv+mpqb/pqam/6ampv+mpqb/qqqq&#13;&#10;/7S0tP/U1NT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1RUVP8AAAD/AAAA/wAAAP8AAAD/AAAA/wAAAP8AAAD/AAAA&#13;&#10;/wAAAP9FRUX/4eHh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QEBA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V1dX/wAAAP8AAAD/AAAA/wAAAP8AAAD/AAAA/wAAAP8AAAD/AAAA&#13;&#10;/wAAAP9DQ0P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39/f/9A&#13;&#10;QE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Ly8v/AAAA/4SEhP/X19f/19fX/8zMzP8qKir/FRUV/6Ojo/9vb2//AgIC&#13;&#10;/wAAAP/a2tr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Z2dn/y4uL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1NTU/8UFBT//////////////////////9TU1P8AAAD/QkJC//////86Ojr/AAAA&#13;&#10;/7W1tf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8/Pz//EBAQ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Kioq/wAAAP/Dw8P/////////////////zMzM/wAAAP8GBgb/9vb2/3R0dP8AAAD/r6+v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z8/P/8QEB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SUlL/AAAA/xEREf9UVFT/ioqK/2tra/8gICD/AAAA/woKCv/29vb/R0dH/wAAAP/e3t7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Pz8//xAQE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8DA&#13;&#10;wP8EBAT/AAAA/wAAAP8AAAD/AAAA/wAAAP8AAAD/hYWF//z8/P8NDQ3/Dw8P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8/Pz//EBAQ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Oz&#13;&#10;s/8oKCj/AAAA/wAAAP8AAAD/BQUF/2ZmZv/5+fn/9/f3/6CgoP+hoaH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z8/P/8QEB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p6en/5OTk//T0&#13;&#10;9P/i4uL/wsLC/8/Pz//x8fH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Pz8//xAQE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ywsLP8AAAD/pqam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8/Pz//EBAQ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ampq/wAAAP+Ojo7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1dXV/8iIiL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h4eH/LS0t/xkZGf/V1dX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9fX/8CAgL/AAAA/wUFBf8ODg7/Dg4O/w4O&#13;&#10;Dv8ODg7/Dg4O/+rq6v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VFRU/wAAAP8AAAD/AAAA/wAAAP8AAAD/AAAA/wAA&#13;&#10;AP8AAAD/6Ojo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39/f/9AQE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hoaH/cnJy/3Jycv9ycnL/cnJy/3Jycv9ycnL/cnJy/3Jy&#13;&#10;cv/z8/P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Z2dn/y4uLv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+/v7/9PT0//7+&#13;&#10;/v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8/Pz//&#13;&#10;EBAQ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7+/v/8vLy//Ly8v/y8vL/7u7u/21tbf8AAAD/1tbW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z8/P/8QEB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u7u7/TU1N/wYGBv8AAAD/AAAA/wAAAP8AAAD/AAAA/wAAAP/FxcX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Pz8//xAQE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d3d/8AAAD/AAAA/wAAAP8AAAD/AAAA/wAAAP8AAAD/GBgY//v7+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XV1f/IiIi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OTk5/wAAAP9ra2v/bm5u/wAAAP+Dg4P/k5OT/wAAAP+JiYn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8p&#13;&#10;KSn/ISEh//////+6urr/AAAA/6ampv//////SEhI/woKCv/z8/P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0BAQP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NTU/8N&#13;&#10;DQ3/+vr6/9XV1f8AAAD/QUFB/8rKyv84ODj/AAAA/8PDw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/f3//QEBA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hISE/wAAAP/A&#13;&#10;wMD//v7+/yUlJf8AAAD/AAAA/wAAAP8HBwf/7+/v////////////////////////////////////&#13;&#10;//////////////////////////////////////////////////////////////7+/v//////////&#13;&#10;/////////////////////////////v7+////////////////////////////////////////////&#13;&#10;//////7+/v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dnZ/8uLi7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MzMz/Y2Nj/7m5uf//&#13;&#10;////ubm5/woKCv8AAAD/AwMD/3R0dP//////////////////////////////////////////////&#13;&#10;//////////////////////////////////////////////////9OTk7/FRUV/woKCv9ZWVn/9/f3&#13;&#10;////////////2dnZ/zIyMv8TExP/UlJS//T09P///////////////////////////9nZ2f8yMjL/&#13;&#10;ExMT/1JSUv/09PT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Pz8//xAQE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5+fn/7Gxsf/l5eX/////////////////////////////////////////////////////////&#13;&#10;/////////////////////////////////////////////87Ozv/5+fn/6enp/w0NDf+1tbX/////&#13;&#10;//////9BQUH/lJSU//39/f9YWFj/gYGB////////////////////////////QUFB/5SUlP/9/f3/&#13;&#10;WFhY/4GBgf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/Pz//EBAQ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r6+v/Dw8P/+Hh4f//////9/f3&#13;&#10;/w8PD//39/f//////8DAwP8/Pz////////////////////////f39/8PDw//9/f3///////AwMD/&#13;&#10;Pz8/////////////////////////////YGBg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y4uLv8MDAz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8u&#13;&#10;Li7/RUVF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7i4uP+4uLj/&#13;&#10;uLi4/7i4uP+4uLj/uLi4/7i4uP+4uLj/uLi4/7i4uP+4uLj/uLi4/7i4uP+4uLj/uLi4/7i4uP+4&#13;&#10;uLj/uLi4/7i4uP+4uLj/uLi4/7i4uP+4uLj/uLi4/7i4uP+4uLj/uLi4/7i4uP+4uLj/uLi4/7i4&#13;&#10;uP+4uLj/uLi4/7i4uP+4uLj/uLi4/7i4uP+4uLj/uLi4/7i4uP+4uLj/uLi4/7i4uP+4uLj/uLi4&#13;&#10;/7i4uP+4uLj/uLi4/7i4uP+4uLj/uLi4/7i4uP+4uLj/uLi4/7i4uP+4uLj/uLi4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PT09/w8PD/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z09Pf9c&#13;&#10;XFz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9fX1//X19f/19fX/&#13;&#10;9fX1//X19f/19fX/9fX1//X19f/19fX/9fX1//X19f/19fX/9fX1//X19f/19fX/9fX1//X19f/1&#13;&#10;9fX/9fX1//X19f/19fX/9fX1//X19f/19fX/9fX1//X19f/19fX/9fX1//X19f/19fX/9fX1//X1&#13;&#10;9f/19fX/9fX1//X19f/19fX/9fX1//X19f/19fX/9fX1//X19f/19fX/9fX1//X19f/19fX/9fX1&#13;&#10;//X19f/19fX/9fX1//X19f/19fX/9fX1//X19f/19fX/9fX1//X19f/19fX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1hYWP8AAAD/AAAA/wAAAP8AAAD/AAAA/wAAAP8AAAD/AAAA/wAAAP8A&#13;&#10;AAD/AAAA/+jo6P//////////////////////////////////////////////////////////////&#13;&#10;/////////////////////////////+7u7v+oqKj/ZmZm/xgYGP/R0dH//////7W1tf8iIiL/////&#13;&#10;///////i4uL/AwMD//Ly8v////////////////+1tbX/IiIi////////////4uLi/wMDA//y8vL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/Pz//EBAQ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WFhY/wAAAP8AAAD/AAAA/wAAAP8AAAD/AAAA/wAAAP8AAAD/AAAA/wAAAP8A&#13;&#10;AAD/6Ojo////////////////////////////////////////////////////////////////////&#13;&#10;////////////////////////////////////////OTk5/3Fxcf//////8fHx/w8PD//8/Pz/////&#13;&#10;/8fHx/81NTX///////////////////////Hx8f8PDw///Pz8///////Hx8f/NTU1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z8/P/8QEB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0dHT/AAAA/wAAAP8AAAD/Nzc3/5KSkv/X19f/3Nzc/9zc3P/c3Nz/3Nzc/9zc3P/9&#13;&#10;/f3/////////////////////////////////////////////////////////////////////////&#13;&#10;///////////////////x8fH///////f39/8eHh7/jIyM////////////NTU1/7Gxsf//////bm5u&#13;&#10;/3V1df///////f39/5aWlv/Y2Nj//////zU1Nf+xsbH//////25ubv91dXX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Pz8/&#13;&#10;/xAQE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e3t7/hYWF/ysrK/8AAAD/AAAA/xUVFf9ra2v/xsbG////////////////////////&#13;&#10;////////////////////////////////////////////////////////////////////////////&#13;&#10;/////////////wwMDP8wMDD/FxcX/0xMTP/19fX///////////++vr7/FxcX/zIyMv8qKir/5OTk&#13;&#10;///////7+/v/AAAA/5ycnP//////vr6+/xcXF/8yMjL/Kioq/+Tk5P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XV1f/IiIi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9DQ0P92dnb/HR0d/wAAAP8AAAD/IiIi/3x8fP/o6Oj/////////////&#13;&#10;////////////////////////////////////////////////////////////////////////////&#13;&#10;////////+vr6/9ra2v/z8/P////////////////////////////4+Pj/3d3d//7+/v//////////&#13;&#10;////////////////////////////+Pj4/93d3f/+/v7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7+/v/fn5+/wAAAP8AAAD/AAAA/66urv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Pj4//f39//39/f/9/f3//f39//39/f/9/f3//f39//39/f/9/f3//f39//&#13;&#10;39/f/9/f3//f39//39/f/9/f3//f39//39/f/yAgIP9AQED/39/f/9/f3//f39//39/f/9/f3//f&#13;&#10;39//39/f/9/f3//f39//39/f/9/f3//f39//39/f/9/f3//f39//39/f/9/f3//j4+P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7+/v/CwsL/a2tr/xcXF/8AAAD/AAAA/wAAAP8AAAD/sbGx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/f3//QEBA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Dw8P/wAAAP8AAAD/AAAA/wAAAP8AAAD/AAAA/wAAAP8AAAD/AAAA/wAAAP8AAAD/&#13;&#10;AAAA/wAAAP8AAAD/AAAA/wAAAP8AAAD/AAAA/wAAAP8AAAD/AAAA/wAAAP8AAAD/AAAA/wAAAP8A&#13;&#10;AAD/AAAA/wAAAP8AAAD/AAAA/wAAAP8AAAD/AAAA/wAAAP8AAAD/AAAA/yAgI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8nJyf9xcXH/&#13;&#10;HBwc/wAAAP8AAAD/AAAA/wAAAP8jIyP/enp6/9HR0f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dnZ/8uLi7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FRUX/MDAw/zAwMP8wMDD/MDAw/zAwMP8wMDD/MDAw/62trf+/v7//v7+//7+/v/9CQkL/&#13;&#10;MDAw/zAwMP8wMDD/ra2t/7+/v/+/v7//v7+//0JCQv8wMDD/MDAw/zAwMP8wMDD/MDAw/zAwMP8w&#13;&#10;MDD/ra2t/7+/v/+/v7//v7+//0JCQv8wMDD/MDAw/zAwMP+tra3/x8fH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kZGT/AAAA/wAAAP8AAAD/&#13;&#10;AAAA/xwcHP9zc3P/ysrK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Pz8//xAQE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1hYWP8AAAD/AAAA/wAAAP8+Pj7/&#13;&#10;eHh4/3p6ev96enr/enp6/3p6ev96enr/enp6//T09P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8/Pz//EBAQ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WFhY/wAAAP8AAAD/AAAA/wAAAP8AAAD/&#13;&#10;AAAA/wAAAP8AAAD/AAAA/wAAAP8AAAD/6Ojo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z8/P/8QEB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kpKT/cnJy/3Jycv9ycnL/cnJy/3Jycv9ycnL/&#13;&#10;cnJy/3Jycv9ycnL/cnJy/3Jycv/z8/P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V1dX/yIiIv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AQED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RUVF/wYG&#13;&#10;Bv8ZGRn/DAwM/wYGBv8ZGRn/GRkZ/wAAA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0BAQP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8yMTL/SkpK/2hn&#13;&#10;aP8qKSr/ExMT/2hnaP9oZ2j/AAA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QEBA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zk4Of9ZWFn/d3Z3/x0d&#13;&#10;Hf8ICAj/d3Z3/3d2d/8AAA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OTg5/1lYWf93dnf/HR0d/wgI&#13;&#10;CP93dnf/d3Z3/wAAA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85ODn/WVhZ/3d2d/8dHR3/CAgI/3d2&#13;&#10;d/93dnf/AAAA/5OTk//T09P/+/v7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a2tr/pqam&#13;&#10;/6ampv+mpqb/pqam/6ampv+mpqb/pqam/6ampv+mpqb/pqam/6ampv+mpqb/+Pj4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BwcP9AQED/QEBA/0BAQP9AQED/QEBA/0BAQP9A&#13;&#10;QED/QEBA/0BAQP9AQED/QEBA/0BAQP9AQED/QEBA/w4ODv8WFhb/Hh4e/wAAAP8AAAD/Hh4e/x4e&#13;&#10;Hv8AAAD/Hx8f/w8PD/8ICAj/GBgY/zU1Nf9AQED/QEBA/0BAQP9AQED/QEBA/0BAQP9AQED/QEBA&#13;&#10;/0BAQP9AQE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5KSkv8AAAD/AAAA&#13;&#10;/wAAAP8AAAD/AAAA/wAAAP8AAAD/AAAA/wAAAP8AAAD/AAAA/wAAAP/o6Oj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n5+f/39/f/9/f3//f39//39/f/9/f3//f39//39/f/9/&#13;&#10;f3//f39//39/f/9/f3//f39//39/f/9/f3//FRUV/x0dHf8sLCz/FhYW/wsLC/8sLCz/LCws/wAA&#13;&#10;AP9/f3//f39//3d3d/9XV1f/bW1t/39/f/9/f3//T09P/1FRUf9xcXH/f39//39/f/9/f3//f39/&#13;&#10;/39/f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kpKS/wAAAP8AAAD/AAAA&#13;&#10;/wAAAP8AAAD/AAAA/wAAAP8AAAD/AAAA/wAAAP8AAAD/AAAA/+jo6P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lZWX/KSkp/zY2Nv8bGxv/Dg4O/zY2Nv82Njb/JSUl////&#13;&#10;//////////////////////////////////+zs7P/bGxs/ywsLP8sLCz/bGxs//Pz8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v7+//2NjY/9jY2P/Y2Nj/p6en&#13;&#10;/wAAAP9+fn7/2NjY/9jY2P/X19f/V1dX/wICAv+jo6P//f39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9AQED/////////////////////////&#13;&#10;/////////////////////////////////////////////9/f3/+fn5//9/f3////////////f39/&#13;&#10;/7Ozs//v7+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TU1P/EBAQ&#13;&#10;//7+/v/////////////////8/Pz/GBgY/xMTE//9/f3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r6+v/4eHh///////////////////////////////&#13;&#10;//////////////////////////////////////////////////////////////////+Xl5f/XFxc&#13;&#10;/yAgIP9AQED/f39//7+/v//39/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ysrK/8GBgb/3t7e&#13;&#10;/////////////////+/v7/8PDw//AAAA/8vLy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9PT0/+Tk5P/VFRU/xwcHP9ERET/m5ub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U1NT/wAAAP8QEBD/UVFR&#13;&#10;/4iIiP9ycnL/Li4u/wAAAP8AAAD/0tLS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/v7/8vLy/+3t7f////////////Pz8//i4uL/8vLy//7+/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AQED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BwcH/BQUF/wAAAP8AAAD/AAAA&#13;&#10;/wAAAP8AAAD/AAAA/ywsLP/8/Pz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9vb2/9/f3//QEBA/xwcHP9UVFT/v7+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0BAQP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4uLj/Ly8v/wAAAP8AAAD/AAAA&#13;&#10;/wAAAP9JSUn/39/f//////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Pz8//t7e3////////////////////////////////////////////////////&#13;&#10;////////////////////////////////////////////////////////////////////////////&#13;&#10;////////////////////////////////////////////8/Pz/7u7u//Pz8////////////+rq6v/&#13;&#10;n5+f/9/f3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5ubm/8XFxf/IyMj/6enp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39/f/9AQED/////////////////////////////////////////////////////////&#13;&#10;////////////////////////////////////////////////////////////////////////////&#13;&#10;/////////////////////////////////////////////////////////////////8PDw/90dHT/&#13;&#10;NDQ0/yQkJP9kZGT/i4uL/8PDw//7+/v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8HBwf+JiYn/cHBw/9jY2P//////aGho&#13;&#10;/3l5ef/////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f39//0BAQP//////////////////////////////////////////////////////////////&#13;&#10;////////////////////////////////////////////////////////////////////////////&#13;&#10;////////////////////////////////////////////////////////////////////////////&#13;&#10;5+fn/6urq/9sbGz/LCws/xAQEP9QUFD/8/Pz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z8/P89PT3/AAAA/wAAAP8AAAD/vLy8//////8vLy//CAgI&#13;&#10;//39/f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/&#13;&#10;f3//QEBA////////////////////////////////////////////////////////////////////&#13;&#10;////////////////////////////////////////////////////////////////////////////&#13;&#10;////////////////////////////////////////////////////////////////////////////&#13;&#10;////////////////39/f/6Ojo//7+/v///////v7+/9wcHD/k5OT/9PT0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j4+P/wAAAP8AAAD/BAQE/wAAAP+8vLz//////2NjY/8AAAD/3t7e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6+vr/+H&#13;&#10;h4f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5eXl/9cXFz/HBwc/yAgIP94eHj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AQED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8uLi7/AgIC/8LCwv/ExMT/AAAA/7y8vP//////Xl5e/wAAAP+9vb3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09PT/7Ozs////////////9/f3/9s&#13;&#10;bGz/s7Oz/+/v7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zExMf8ODg7/8/Pz/8bGxv8AAAD/vLy8//n5+f8SEhL/AAAA/9bW1v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5+fn/4+Pj/9A&#13;&#10;QED/DAwM/zg4OP9/f3//x8fH//f39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QEBA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X19f/wAAAP86Ojr/aGho/wAAAP9TU1P/HBwc/wAAAP8NDQ3/+vr6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7&#13;&#10;+/v/v7+//3x8fP84ODj/CAgI/0BAQP+7u7v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W1tb/CAgI/wAAAP8AAAD/AAAA/wAAAP8AAAD/AAAA/5CQkP/////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z8/P/7e3t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z8/P/s7Oz/9fX1////////////5+fn/9/f3//v7+///f39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+7u7v/JCQk/wAAAP8AAAD/AAAA/wkJCf+Li4v//f39//////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/f3//QEBA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w8PD/3R0dP80NDT/DAwM/0RERP/f39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7+/v/1tbW/7W1tf/Ly8v/9PT0//n5+f/y8vL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9/f/9AQE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n5+f/p6en/+/v7////////////3h4&#13;&#10;eP+Li4v/y8vL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oaGj/JiYm////&#13;&#10;////////////////////////fX19/wAAAP/Z2dn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f39//0BAQ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o6Oj/2Bg&#13;&#10;YP8gICD/GBgY/1RUVP+Tk5P/09PT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8vLy/05OTv8ICAj/8vLy//Ly&#13;&#10;8v/y8vL/8vLy/87Ozv8wMDD/AAAA/8TExP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/f3//QEBA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b29v/m5ub/1xcXP8cHBz/ICAg/3h4e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qqqv8AAAD/AAAA/wAAAP8AAAD/AAAA/wAA&#13;&#10;AP8AAAD/AAAA/wAAAP8QEBD/+vr6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39/f/9AQE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T09P/s7Oz////////////29vb/3BwcP+jo6P/4+Pj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xsbG/wAAAP8AAAD/AAAA/wAAAP8AAAD/AAAA/wAA&#13;&#10;AP8AAAD/AwMD/3V1df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f39//0BAQ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n5+f/h4eH/0xMTP8QEBD/LCws/6Ojo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v7+//jY2N/y0tLf8EBAT/jY2N/42Njf+NjY3/jY2N/5qa&#13;&#10;mv/o6Oj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/f3//QEBA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f39/+/v7//x8fH////////////s7Oz&#13;&#10;/3h4eP+zs7P/7+/v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u7u7/52dnf////////////////////////////7+&#13;&#10;/v/09PT//v7+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6+vr/+Hh4f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X19f/fHx8&#13;&#10;/zw8PP8MDAz/QEBA/39/f/+/v7//9/f3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v7+//y8vL/8vLy//Ly8v/u7u7/bW1t/wAA&#13;&#10;AP/W1tb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+/v7/+zs7P/dHR0/zQ0NP8MDAz/RERE/9/f3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0BAQP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+7u7v9NTU3/BgYG/wAAAP8AAAD/AAAA/wAAAP8AAAD/AAAA/8XF&#13;&#10;xf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+fn5/+np6f/7+/v////////////eHh4/4uLi//Ly8v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QEBA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d3d3/wAAAP8AAAD/AAAA/wAAAP8AAAD/AAAA/wAAAP8YGBj/+/v7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rq6v/YGBg/yAgIP8YGBj/XFxc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85OTn/AAAA/2tra/9ubm7/AAAA/4ODg/+Tk5P/AAAA/4mJif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z8/P/7e3t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9vb2/+rq6v////////////r6+v/&#13;&#10;cHBw/6enp//n5+f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ykpKf8hISH//////7q6uv8AAAD/pqam//////9ISEj/CgoK//Pz8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/f3//QEBA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f39/+Xl5f/&#13;&#10;RERE/wwMDP8wMDD/bGxs/6+vr//v7+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U1NT/w0NDf/6+vr/1dXV/wAAAP9BQUH/ysrK/zg4OP8AAAD/w8PD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39/f/9AQE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vLy/+Hh4f/QEBA/xAQEP84ODj/p6en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+E&#13;&#10;hIT/AAAA/8DAwP/+/v7/JSUl/wAAAP8AAAD/AAAA/wcHB//v7+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f39//0BAQ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+/v7/7+/v//Pz8////////////+zs7P/eHh4/7Ozs//v7+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8zMzP9j&#13;&#10;Y2P/ubm5//////+5ubn/CgoK/wAAAP8DAwP/dHR0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vr6//h4eH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9fX1/98fHz/PDw8/wwMDP9AQED/z8/P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QEBA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n5+f/sbGx/+Xl5f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7+/v/7Ozs//n5+f///////////+L&#13;&#10;i4v/g4OD/8PDw//7+/v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QED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7u7u/9s&#13;&#10;bGz/LCws/xAQEP9MTEz/i4uL/8vLy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0BAQP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39/f/uLi4/6SkpP+k&#13;&#10;pKT/pKSk/6SkpP+kpKT/pKSk//j4+P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39/f/5+fn/9gYGD/ICAg/xgYGP9cXFz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t7e3/wsLC/8AAAD/AAAA/wAAAP8A&#13;&#10;AAD/AAAA/wAAAP8AAAD/6Ojo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8/Pz/+3t7f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29vb/7Ozs////////////+vr6/9wcHD/n5+f/9/f3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QUFD/AAAA/wAAAP8AAAD/AAAA/wAAAP8A&#13;&#10;AAD/AAAA/wAAAP/o6Oj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f39//0BAQ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9/f3/5OTk/9UVFT/FBQU/yQkJP+Li4v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zk5Of8AAAD/eXl5/+fn5//09PT/9PT0//T09P/0&#13;&#10;9PT/9PT0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/f3//QEBA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7+/v/y8vL/8fHx////////////7+/&#13;&#10;v/9sbGz/r6+v/+/v7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hoaG/wAAAP+enp7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39/f/9AQE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4+Pj/39/&#13;&#10;f/9AQED/DAwM/zg4OP9/f3//v7+///f39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8/Pz/UlJS/w8PD/+2trb/5ubm/+bm5v/m5ub/5ubm/+bm5v/+&#13;&#10;/v7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f39/&#13;&#10;/0BAQ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39/f/v7+//39/f/88PDz/EBAQ/0BAQP/Pz8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8/Pz/8qKir/AAAA/wAAAP8AAAD/AAAA/wAAAP8AAAD/AAAA/+jo6P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/f3//QEBA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z8/P/s7Oz/+fn5////////////3x8fP+Dg4P/w8PD//v7+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XFxc/wAAAP8AAAD/AAAA/wAAAP8AAAD/AAAA/wAAAP8AAAD/6Ojo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39/f/9AQE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t7e3/2xsbP8sLCz/EBAQ/1BQUP/39/f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8vLy//AAAA/0hISP+lpaX/sbGx/7Gxsf+xsbH/sbGx/7Gxsf/5+fn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f39//0BAQ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f39//q6ur////////////+/v7&#13;&#10;/1xcXP+Tk5P/09PT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tra/8AAAD/srKy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+vr6//h4eH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7+/v/m5ub&#13;&#10;/1xcXP8cHBz/ICAg/2BgYP+fn5//39/f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QEBA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4ODg/yYmJv8uLi7/5ubm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T09P/k5OT/1RUVP8UFBT/JCQk/4eHh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AQED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vb2//&#13;&#10;EhIS/wAAAP8QEBD/JiYm/yYmJv8mJib/JiYm/yYmJv/s7Oz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v7+//Ly8v/y8vL////////////u7u7/2xsbP+rq6v/6+vr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0BAQP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1RUVP8AAAD/&#13;&#10;AAAA/wAAAP8AAAD/AAAA/wAAAP8AAAD/AAAA/+jo6P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f39//f39//0BAQP8MDAz/NDQ0/7Ozs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oaGh/3Jycv9ycnL/&#13;&#10;cnJy/3Jycv9ycnL/cnJy/3Jycv9ycnL/8/Pz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8/Pz/+3t7f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Pz8/+7u7v/39/f////////////&#13;&#10;j4+P/39/f/+/v7//9/f3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7+/v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f39//0BAQ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Hx8f/&#13;&#10;dHR0/zQ0NP8MDAz/RERE/4ODg//Dw8P/+/v7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paWv8gICD/Gxsb/21tbf/8/Pz/////////&#13;&#10;//9BQUH/Kioq/yoqKv8qKir/Kioq/9zc3P//////////////////////enp6/yoqKv8qKir/Kioq&#13;&#10;/6ysrP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/f3//QEBA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fn5/+rq6v/bGxs/ywsLP8QEBD/TExM//Pz8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19fX/Dg4O/w4ODv/w8PD/X19f/w4ODv8ODg7/Dg4O/w4ODv8ODg7/&#13;&#10;Dg4O/w4ODv8ODg7/6urq////////////////////////////////////////////////////////&#13;&#10;////////////////////////////////////o6Oj/+/v7//o6Oj/FxcX/6+vr////////////8TE&#13;&#10;xP++vr7/vr6+/4+Pj/8PDw//7+/v//////////////////////9dXV3/fn5+/9DQ0P/Q0ND/7e3t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39/f/9AQE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9/f3/+rq6v////////////7+/v/XFxc/5OTk//T09P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kpKS/3Fxc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LS0v+BgYH/TU1N/xcXF/8bGxv/YWFh/9XV1f/V&#13;&#10;1dX/1dXV/9XV1f/V1dX/1dXV/9XV1f/V1dX/1dXV/9XV1f/V1dX/1dXV/9XV1f/V1dX/1dXV/9XV&#13;&#10;1f/V1dX/1dXV/9XV1f/V1dX/1dXV/9XV1f/V1dX/1dXV/9XV1f/V1dX/1dXV/9XV1f/V1dX/1dXV&#13;&#10;/9XV1f/V1dX/1dXV/9XV1f/V1dX/1dXV/9XV1f/V1dX/1dXV/9XV1f/V1dX/1dXV/zU1Nf9QUFD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1dXV/9XV1f/V1dX/1dXV&#13;&#10;/9XV1f/V1dX/1dXV/9XV1f/V1dX/1dXV/9XV1f/V1dX/1dXV/9XV1f/V1dX/1dXV/9XV1f/V1dX/&#13;&#10;1dXV/9XV1f/V1dX/1dXV/9XV1f/V1dX/1dXV/9XV1f/V1dX/1dXV/9XV1f/V1dX/1dXV/9XV1f/V&#13;&#10;1dX/1dXV/9XV1f/V1dX/1dXV/9XV1f/V1dX/1dXV/9XV1f/V1dX/1dXV/9XV1f/V1dX/1dXV/9XV&#13;&#10;1f/V1dX/1dXV/9XV1f/V1dX/1dXV/9XV1f/V1dX/1dXV/9XV1f/V1dX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7Ozs/+ioqL/2NjY/9jY2P+z&#13;&#10;s7P/VVVV/4qKiv/AwMD/2NjY/9jY2P/Y2Nj/2NjY/9jY2P/Y2Nj/2NjY/9jY2P/Y2Nj/2NjY/9jY&#13;&#10;2P/Y2Nj/2NjY/9jY2P/Y2Nj/2NjY/9jY2P/Y2Nj/2NjY/9jY2P/Y2Nj/2NjY/9jY2P/Y2Nj/2NjY&#13;&#10;/9jY2P/Y2Nj/2NjY/9jY2P/Y2Nj/2NjY/9jY2P/Y2Nj/2NjY/9jY2P/Y2Nj/NjY2/1FRUf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Y2Nj/2NjY/9jY2P/Y2Nj/2NjY&#13;&#10;/9jY2P/Y2Nj/2NjY/9jY2P/Y2Nj/2NjY/9jY2P/Y2Nj/2NjY/9jY2P/Y2Nj/2NjY/9jY2P/Y2Nj/&#13;&#10;2NjY/9jY2P/Y2Nj/2NjY/9jY2P/Y2Nj/2NjY/9jY2P/Y2Nj/2NjY/9jY2P/Y2Nj/2NjY/9jY2P/Y&#13;&#10;2Nj/2NjY/9jY2P/Y2Nj/2NjY/9jY2P/Y2Nj/2NjY/9jY2P/Y2Nj/2NjY/9jY2P/Y2Nj/2NjY/9jY&#13;&#10;2P/Y2Nj/2NjY/9jY2P/Y2Nj/2NjY/9jY2P/Y2Nj/2NjY/9jY2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n5+f/y8vL/&#13;&#10;////////////////////////////////////////////////////////////////////////////&#13;&#10;/////////////////////////8jIyP8aGhr/uLi4///////////////////////q6ur/ERER/8TE&#13;&#10;xP/////////////////////////////////7+/v/29vb/4uLi/8CAgL/xsbG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+vr6/+H&#13;&#10;h4f/TExM/xAQEP8sLCz/bGxs/6urq//r6+v/////////////////////////////////////////&#13;&#10;////////////////////////////////////////////////////////////////////////////&#13;&#10;//////////////////////////////////////////////////////9AQED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oaGj/JiYm////////////////////////////fX19/wAAAP/Z2dn/&#13;&#10;////////////////////////////////////////////////////////////////////////////&#13;&#10;///////////////Ozs7/FxcX/7y8vP///////////////////////////2tra/9GRkb/////////&#13;&#10;/////////////////////////////////////////////ysrK/+AgID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9/f3/7+/v/+Xl5f/YGBg/yAgIP80NDT/s7Oz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7+/v/8vLy/05OTv8ICAj/8vLy//Ly8v/y8vL/8vLy/87Ozv8wMDD/AAAA/8TExP//////&#13;&#10;////////////////////////////////////////////////////////////////////////////&#13;&#10;////+Pj4/yUlJf+CgoL/+fn5//n5+f/8/Pz////////////q6ur/BQUF/6CgoP//////////////&#13;&#10;///9/f3/lpaW/9jY2P/////////////////v7+//DAwM/6urq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Pz8//t7e3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9vb2//j4+P///////////+Li4v/f39//7+/v//39/f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6qqqv8AAAD/AAAA/wAAAP8AAAD/AAAA/wAAAP8AAAD/AAAA/wAAAP8QEBD/+vr6////////////&#13;&#10;///////////////////////////////////////////////////////////////////////////S&#13;&#10;0tL/AAAA/wAAAP8AAAD/AAAA/3Z2dv///////////6ampv8ICAj/8fHx//////////////////v7&#13;&#10;+/8AAAD/nJyc//////9HR0f/NTU1/x0dHf9lZWX//v7+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39/f/9AQE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9PT0/+Tk5P/VFRU/xgYGP9ERET/39/f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xsbG&#13;&#10;/wAAAP8AAAD/AAAA/wAAAP8AAAD/AAAA/wAAAP8AAAD/AwMD/3V1df//////////////////////&#13;&#10;////////////////////////////////////////////////////////////////////////////&#13;&#10;////////////////////////////////////////////////////////////////////////////&#13;&#10;//////////////Dw8P/X19f//Pz8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f39//0BAQ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+/v7/8fHx//z8/P/////////&#13;&#10;//9kZGT/i4uL/9fX1//7+/v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v7+//jY2N&#13;&#10;/y0tLf8EBAT/jY2N/42Njf+NjY3/jY2N/5qamv/o6Oj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/f3//QEBA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7u7&#13;&#10;u/9/f3//PDw8/yAgIP9UVFT/n5+f/9/f3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u7u7&#13;&#10;/52dnf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39/f/9AQE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8/Pz/7u7u/90dHT/NDQ0/yQkJP90dHT/////////////////////////////////////&#13;&#10;//////9FRUX/MDAw/zc3N/83Nzf/Nzc3/zc3N/8pKSn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n5+f//v7+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f39//0BAQ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5+fn/8vLy////////////8/Pz/9oaGj/r6+v/+fn5///////////&#13;&#10;/wYGBv9KSkr/WVhZ/1lYWf9ZWFn/WVhZ/zs7O/8oKCj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7m5uf+IiIj/5ubm&#13;&#10;///////R0dH/MjIy/wAAAP8bGxv/y8vL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/f3//QEBA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6+vr/5+fn/9gYGD/HBwc/zg4OP+np6f/Ghoa&#13;&#10;/2hnaP93dnf/d3Z3/3d2d/93dnf/WVhZ/zU1Nf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UVFR/wAAAP/p6en/////&#13;&#10;/zIyMv8AAAD/AAAA/wAAAP9HR0f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+fn5//f39//39/f/9/f3//f39//39/f/9/f3//f39//9/f3/////////////////+fn5//f&#13;&#10;39//39/f/9/f3//39/f//////39/f/9AQED/5+fn/9/f3//f39//39/f/9/f3//f39//39/f/9/f&#13;&#10;3//39/f/////////////////5+fn/9/f3//f39//39/f//f39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29vb/9fX1/8aGhr/aGdo&#13;&#10;/3d2d/93dnf/d3Z3/3d2d/9ZWFn/NTU1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yMjL/Hx8f//////++vr7/AAAA&#13;&#10;/wAAAP9TU1P/IyMj/wgICP/19fX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wAAAP8AAAD/AAAA/wAAAP8AAAD/AAAA/wAAAP+/v7//////////////////QEBA/wAAAP8A&#13;&#10;AAD/AAAA/7+/v///////r6+v/4eHh/9AQED/AAAA/wAAAP8AAAD/AAAA/wAAAP8AAAD/AAAA/7+/&#13;&#10;v/////////////////9AQED/AAAA/wAAAP8AAAD/v7+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xoaGv9oZ2j/d3Z3&#13;&#10;/x4eHv8tLC3/d3Z3/1lYWf81NTX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zY2Nv8ZGRn//v7+/0tLS/8AAAD/KSkp&#13;&#10;//z8/P+Pj4//AAAA/8DAwP//////////////////////////////////////////////////////&#13;&#10;////////////////////////////////////////////////////////////////////////////&#13;&#10;///////////////////////////////////////////////////////////////////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Pz8//&#13;&#10;v7+//7+/v/+/v7//v7+//7+/v/+/v7//v7+//+/v7//////////////////Pz8//v7+//7+/v/+/&#13;&#10;v7//7+/v/////////////////8/Pz/+/v7//v7+//7+/v/+/v7//v7+//7+/v/+/v7//7+/v////&#13;&#10;/////////////8/Pz/+/v7//v7+//7+/v//v7+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Ghoa/2hnaP93dnf/Hh4e&#13;&#10;/y0sLf93dnf/WVhZ/zU1N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d3d3/wAAAP8YGBj/AAAA/wAAAP+fn5//////&#13;&#10;/3Nzc/8AAAD/1tbW////////////////////////////////////////////////////////////&#13;&#10;////////////////////////////////////////////////////////////////////////////&#13;&#10;////////////////////////////////////////////////////////////////////////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8QEBD/WVhZ/2hnaP8aGhr/Jycn&#13;&#10;/2hnaP9KSkr/Ly8v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+vr7/AAAA/wAAAP8AAAD/OTk5//7+/v//////NDQ0&#13;&#10;/wMDA//5+fn/////////////////////////////////////////////////////////////////&#13;&#10;////////////////////////////////////////////////////////////////////////////&#13;&#10;///////////////////////////////////////////////////////////////////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xoaGv8QEBD/GRkZ/wYGBv8JCQn/GRkZ&#13;&#10;/wYGBv88PDz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+jo6P/UFBQ/3x8fP/k5OT///////z8/P88PDz/UVFR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1tbW/8bGxv/7+/v/////&#13;&#10;////////////////////////////////////////////////////////////////////////////&#13;&#10;////////////////////////////////////////////////////////////////////////////&#13;&#10;////////////////////////////////////////////////////////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3Fx&#13;&#10;cf8kJCT/5+fn//////////////////////////////////////9ERET/AAAA/+jo6P//////////&#13;&#10;////////////////////////////////////////////////////////////////////////////&#13;&#10;////////////////////////////////////////////////////////////////////////////&#13;&#10;//////////////////////////////////////////////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WFhY/wAA&#13;&#10;AP/i4uL///////////8rKyv/Hx8f/////////////////0RERP8AAAD/6Ojo////////////////&#13;&#10;////////////////////////////////////////////////////////////////////////////&#13;&#10;////////////////////////////////////////////////////////////////////////////&#13;&#10;////////////////////////////////////////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AQED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YWFj/AAAA/+Li&#13;&#10;4v///////////ygoKP8cHBz/////////////////RERE/wAAAP/o6Oj/////////////////////&#13;&#10;////////////////////////////////////////////////////////////////////////////&#13;&#10;////////////////////////////////////////////////////////////////////////////&#13;&#10;///////////////////////////////////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0BAQP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1hYWP8AAAD/4uLi////&#13;&#10;////////KCgo/xwcHP////////////////9ERET/AAAA/+jo6P//////////////////////////&#13;&#10;////////////////////////////////////////////////////////////////////////////&#13;&#10;////////////////////////////////////////////////////////////////////////////&#13;&#10;////////////////////////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QEBA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WFhY/wAAAP/Z2dn/9vb2//b2&#13;&#10;9v8mJib/Ghoa//b29v/29vb/9vb2/0FBQf8AAAD/6Ojo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YWFj/AAAA/wAAAP8AAAD/AAAA/wAA&#13;&#10;AP8AAAD/AAAA/wAAAP8AAAD/AAAA/wAAAP/o6Oj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hYWP8AAAD/AAAA/wAAAP8AAAD/AAAA/wAA&#13;&#10;AP8AAAD/AAAA/wAAAP8AAAD/AAAA/+jo6P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pKSk/3Jycv9ycnL/cnJy/3Jycv9ycnL/cnJy/3Jy&#13;&#10;cv9ycnL/cnJy/3Jycv9ycnL/8/Pz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AQED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0BAQP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QEBA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QED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QEBA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QED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0BAQP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QEBA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AQED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0BAQP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QEBA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AQED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BgYP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YGBg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QEBA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AQED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0BAQP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QEBA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YGBg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9gYGD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0BAQP9gYGD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2BgY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QEBA/2BgYP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YGBg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AQED/YGBg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0BAQP9gYGD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2BgYP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QEBA/2BgYP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YGBg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9AQED/YGBg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0BAQP9gYGD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2BgYP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QEBA/2BgYP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YGBg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9gYGD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v7+////////////////////////&#13;&#10;///////////////////////////////////////////////////////////////+/v7/////////&#13;&#10;/////////////////////////////2BgYP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lpa/yAgIP8bGxv/bW1t//z8/P///////////3p6ev8q&#13;&#10;Kir/Kioq/yoqKv+srKz////////////////////////////Z2dn/MjIy/xMTE/9SUlL/9PT0////&#13;&#10;///////////////////////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+jo6P/7+/v/+jo6P8XFxf/r6+v////////////XV1d/35+fv/Q&#13;&#10;0ND/0NDQ/+3t7f///////////////////////////0FBQf+UlJT//f39/1hYWP+BgYH/////////&#13;&#10;//////////////////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0BAQP9gYGD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z09Pf+CgoL///////////9dXV3/nJyc////////&#13;&#10;///////////////////////////////39/f/Dw8P//f39///////wMDA/z8/P///////////////&#13;&#10;/////////////2BgYP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PT09/1tbW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z8/P/8/Pz//Pz8//z8/P/8/Pz//Pz&#13;&#10;8//z8/P/8/Pz//Pz8//z8/P/8/Pz//Pz8//z8/P/8/Pz//Pz8//z8/P/8/Pz//Pz8//z8/P/8/Pz&#13;&#10;//Pz8//z8/P/8/Pz//Pz8//z8/P/8/Pz//Pz8//z8/P/8/Pz//Pz8//z8/P/8/Pz//Pz8//z8/P/&#13;&#10;8/Pz//Pz8//z8/P/8/Pz//Pz8//z8/P/8/Pz//Pz8//z8/P/8/Pz//Pz8//z8/P/8/Pz//Pz8//z&#13;&#10;8/P/8/Pz//Pz8//z8/P/8/Pz//Pz8//z8/P/8/Pz//Pz8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BwcH/Dg4O/9TU1P///////////11dXf8cHBz/a2tr/7+/v///&#13;&#10;/////////////////////////76+vv8fHx/////////////g4OD/BwcH//b29v//////////////&#13;&#10;////////YGBg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8vLy//RkZG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7q6uv+6urr/urq6/7q6uv+6urr/urq6/7q6&#13;&#10;uv+6urr/urq6/7q6uv+6urr/urq6/7q6uv+6urr/urq6/7q6uv+6urr/urq6/7q6uv+6urr/urq6&#13;&#10;/7q6uv+6urr/urq6/7q6uv+6urr/urq6/7q6uv+6urr/urq6/7q6uv+6urr/urq6/7q6uv+6urr/&#13;&#10;urq6/7q6uv+6urr/urq6/7q6uv+6urr/urq6/7q6uv+6urr/urq6/7q6uv+6urr/urq6/7q6uv+6&#13;&#10;urr/urq6/7q6uv+6urr/urq6/7q6uv+6urr/urq6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MjI/xoaGv+4uLj/////////////////+/v7/9vb2/+Li4v/AgIC/8bGxv//&#13;&#10;////////////////////tbW1/yIiIv///////////+Li4v8DAwP/8vLy////////////////////&#13;&#10;//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0BAQP9gYGD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87Ozv8XFxf/vLy8//////////////////////////////////////8rKyv/gICA////////&#13;&#10;///////////////x8fH/Dw8P//z8/P//////x8fH/zU1Nf//////////////////////////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4+Pj/&#13;&#10;JSUl/4KCgv/5+fn/+fn5//z8/P//////////////////////7+/v/wwMDP+rq6v///////39/f+W&#13;&#10;lpb/2NjY//////81NTX/sbGx//////9ubm7/dXV1///////////////////////////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9LS0v8AAAD/&#13;&#10;AAAA/wAAAP8AAAD/dnZ2////////////R0dH/zU1Nf8dHR3/ZWVl//7+/v//////+/v7/wAAAP+c&#13;&#10;nJz//////76+vv8XFxf/MjIy/yoqKv/k5OT///////////////////////////9gYGD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w8PD/19fX//z8/P//////////////////////////////////&#13;&#10;//////////j4+P/d3d3//v7+/////////////////////////////////2BgY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YGBg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9AQED/YGBg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9gYGD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0BAQP9gYGD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2BgY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QEBA/2BgY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YGBg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9AQED/YGBg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gYGD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0BA&#13;&#10;QP9gYGD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2BgYP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QEBA/2Bg&#13;&#10;Y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YGBg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AQED/YGBg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gYGD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3R0dP9gYGD/YGBg/2BgYP9gYGD/YGBg/2BgYP9g&#13;&#10;YGD/6+vr/////////////////3R0dP9gYGD/YGBg/2BgYP/r6+v//////0BAQP9gYGD/dHR0/2Bg&#13;&#10;YP9gYGD/YGBg/2BgYP9gYGD/YGBg/2BgYP/r6+v/////////////////dHR0/2BgYP9gYGD/YGBg&#13;&#10;/+vr6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2BgYP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WFhY/0BAQP9AQED/QEBA/0BAQP9AQED/QEBA/0BAQP/n&#13;&#10;5+f/////////////////WFhY/0BAQP9AQED/QEBA/+fn5/////////////////9YWFj/QEBA/0BA&#13;&#10;QP9AQED/QEBA/0BAQP9AQED/QEBA/+fn5/////////////////9YWFj/QEBA/0BAQP9AQED/5+fn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YGBg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g&#13;&#10;YGD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2BgYP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YGBg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gYGD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2BgYP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YGBg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9gYGD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2BgYP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YGBg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9gYGD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2BgYP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YGBg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9gYGD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2BgYP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YGBg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9gYG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2dnZ/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8/Pz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+Pj4//p6en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9fX1/8TExP/U1NT/&#13;&#10;+vr6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t7e3/2Fh&#13;&#10;Yf8iIiL/AAAA/6SkpP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tLS0/zU1Nf8EBAT/AAAA/wAAAP8fHx//&#13;&#10;vr6+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9QUFD/KCgo/zc3&#13;&#10;N/8AAAD/pKSk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+JiYn/V1dX/7y8vP/V1dX/hYWF/wICAv8UFBT/&#13;&#10;8PDw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f39///////oKCg/wAA&#13;&#10;AP+kpKT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RERE/wAAAP+7u7v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+goKD/AAAA/6Sk&#13;&#10;pP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9nZ2f/AAAA/7m5uf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6CgoP8AAAD/pKSk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+Pj4/yAgIP8GBgb/9fX1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oKCg/wAAAP+kpKT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9hYWH/AAAA/3d3d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+goKD/AAAA/6SkpP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d3d3/wAAAP9lZWX//f39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6CgoP8AAAD/pKSk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3Nzc/8AAAD/d3d3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oKCg/wAAAP+kpKT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+FhYX/AAAA/29vb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+goKD/AAAA/6SkpP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zMzM&#13;&#10;/wICAv8zMzP//v7+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CwsL/paWl/2ZmZv8AAAD/aWlp/6Wlpf/ExMT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9LS0v/AAAA&#13;&#10;/zg4OP9ycnL/cnJy/3Jycv9ycnL/1tbW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FRUf8AAAD/AAAA/wAAAP8AAAD/AAAA/1VVVf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z09Pf8AAAD/AAAA&#13;&#10;/wAAAP8AAAD/AAAA/wAAAP+zs7P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7+/v/c&#13;&#10;3Nz/v7+//9LS0v/y8vL/////////////////////////////////////////////////////////&#13;&#10;////////////////////////////////////////////////////////////////////////////&#13;&#10;/+Tk5P/BwcH/3Nzc//39/f/////////////////////////////////+/v7/3Nzc/7+/v//S0tL/&#13;&#10;8vLy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8/Pz/&#13;&#10;4uLi/8PDw//BwcH/4ODg////////////////////////////////////////////////////////&#13;&#10;////////////////////////////////////////////////////////////////////////////&#13;&#10;///+/v7/39/f/7+/v//b29v//f39/////////////////////////////Pz8/+Li4v/Dw8P/wcHB&#13;&#10;/+Dg4P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x8fH/Wlpa/1paWv9aWlr/Wlpa/1paWv9aWlr/Wlpa/1paWv/x&#13;&#10;8fH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7u7v80NDT/NDQ0/zQ0NP80NDT/NDQ0/zQ0NP80NDT/NDQ0/+7u7v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29vb/+bm5v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">
                <v:shape id="Picture 119" o:spid="_x0000_s1062" type="#_x0000_t75" style="position:absolute;top:2769;width:33565;height:21397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">
                  <v:imagedata r:id="rId17" o:title="" croptop="5024f" cropbottom="11874f" cropleft="3030f" cropright="16417f"/>
                </v:shape>
                <v:shape id="TextBox 25" o:spid="_x0000_s1063" type="#_x0000_t202" style="position:absolute;left:8018;top:24163;width:5791;height:266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" filled="f" stroked="f">
                  <v:textbox>
                    <w:txbxContent>
                      <w:p w14:paraId="62FA5E05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re</w:t>
                        </w:r>
                      </w:p>
                    </w:txbxContent>
                  </v:textbox>
                </v:shape>
                <v:shape id="TextBox 26" o:spid="_x0000_s1064" type="#_x0000_t202" style="position:absolute;left:22016;top:24218;width:7111;height:317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" filled="f" stroked="f">
                  <v:textbox>
                    <w:txbxContent>
                      <w:p w14:paraId="24D4958C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ost</w:t>
                        </w:r>
                      </w:p>
                    </w:txbxContent>
                  </v:textbox>
                </v:shape>
                <v:shape id="TextBox 19" o:spid="_x0000_s1065" type="#_x0000_t202" style="position:absolute;left:7508;top:26981;width:22225;height:473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" filled="f" stroked="f">
                  <v:textbox>
                    <w:txbxContent>
                      <w:p w14:paraId="0332ACF2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Group x time interaction:</w:t>
                        </w:r>
                      </w:p>
                      <w:p w14:paraId="4A21738A" w14:textId="77777777" w:rsidR="00C25701" w:rsidRPr="00C25701" w:rsidRDefault="00C25701" w:rsidP="00C25701">
                        <w:pPr>
                          <w:jc w:val="center"/>
                          <w:rPr>
                            <w:rFonts w:ascii="Arial" w:eastAsiaTheme="minorEastAsia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</w:pPr>
                        <w:proofErr w:type="gramStart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>F(</w:t>
                        </w:r>
                        <w:proofErr w:type="gramEnd"/>
                        <w:r w:rsidRPr="00C25701"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6"/>
                            <w:szCs w:val="16"/>
                          </w:rPr>
                          <w:t xml:space="preserve">1,80) = 5.11, p = .03 </w:t>
                        </w:r>
                      </w:p>
                    </w:txbxContent>
                  </v:textbox>
                </v:shape>
                <v:shape id="TextBox 5" o:spid="_x0000_s1066" type="#_x0000_t202" style="position:absolute;left:9832;top:-358;width:16470;height:2666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" filled="f" stroked="f">
                  <v:textbox>
                    <w:txbxContent>
                      <w:p w14:paraId="2471E52D" w14:textId="77777777" w:rsidR="00C25701" w:rsidRPr="00C25701" w:rsidRDefault="00C25701" w:rsidP="00C25701">
                        <w:pPr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</w:pPr>
                        <w:r w:rsidRPr="00C25701">
                          <w:rPr>
                            <w:rFonts w:ascii="Arial" w:hAnsi="Arial" w:cs="Arial"/>
                            <w:color w:val="000000"/>
                            <w:kern w:val="24"/>
                            <w:sz w:val="16"/>
                            <w:szCs w:val="16"/>
                          </w:rPr>
                          <w:t>Positive Affect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C25701" w:rsidRPr="00296E1B">
        <w:rPr>
          <w:rFonts w:ascii="Arial" w:hAnsi="Arial" w:cs="Arial"/>
          <w:color w:val="000000" w:themeColor="text1"/>
          <w:sz w:val="16"/>
          <w:szCs w:val="16"/>
        </w:rPr>
        <w:t xml:space="preserve"> </w:t>
      </w:r>
    </w:p>
    <w:p w14:paraId="290C5186" w14:textId="77777777" w:rsidR="00C25701" w:rsidRPr="00296E1B" w:rsidRDefault="00C25701" w:rsidP="00C25701">
      <w:pPr>
        <w:spacing w:after="160" w:line="259" w:lineRule="auto"/>
        <w:rPr>
          <w:rFonts w:ascii="Arial" w:hAnsi="Arial" w:cs="Arial"/>
          <w:color w:val="000000" w:themeColor="text1"/>
          <w:sz w:val="16"/>
          <w:szCs w:val="16"/>
        </w:rPr>
        <w:sectPr w:rsidR="00C25701" w:rsidRPr="00296E1B" w:rsidSect="004511B9">
          <w:pgSz w:w="15840" w:h="12240" w:orient="landscape"/>
          <w:pgMar w:top="1530" w:right="1440" w:bottom="1440" w:left="1440" w:header="720" w:footer="720" w:gutter="0"/>
          <w:cols w:space="720"/>
          <w:docGrid w:linePitch="360"/>
        </w:sectPr>
      </w:pPr>
    </w:p>
    <w:p w14:paraId="58A03EF9" w14:textId="77777777" w:rsidR="00C25701" w:rsidRPr="00296E1B" w:rsidRDefault="00C25701" w:rsidP="005A66D0">
      <w:pPr>
        <w:spacing w:line="259" w:lineRule="auto"/>
        <w:ind w:left="-634" w:right="-346"/>
        <w:rPr>
          <w:color w:val="000000" w:themeColor="text1"/>
        </w:rPr>
      </w:pPr>
      <w:r w:rsidRPr="00296E1B">
        <w:rPr>
          <w:color w:val="000000" w:themeColor="text1"/>
        </w:rPr>
        <w:lastRenderedPageBreak/>
        <w:t xml:space="preserve">Supplemental Table 1.  </w:t>
      </w:r>
    </w:p>
    <w:p w14:paraId="169CABC4" w14:textId="32765A9E" w:rsidR="00C25701" w:rsidRPr="00296E1B" w:rsidRDefault="00C25701" w:rsidP="005A66D0">
      <w:pPr>
        <w:spacing w:after="160" w:line="259" w:lineRule="auto"/>
        <w:ind w:left="-630"/>
        <w:rPr>
          <w:color w:val="000000" w:themeColor="text1"/>
        </w:rPr>
      </w:pPr>
      <w:r w:rsidRPr="00296E1B">
        <w:rPr>
          <w:color w:val="000000" w:themeColor="text1"/>
        </w:rPr>
        <w:t>Descriptive Statistics and Outcome C</w:t>
      </w:r>
      <w:r w:rsidR="000161F9" w:rsidRPr="00296E1B">
        <w:rPr>
          <w:color w:val="000000" w:themeColor="text1"/>
        </w:rPr>
        <w:t>hanges</w:t>
      </w:r>
      <w:r w:rsidRPr="00296E1B">
        <w:rPr>
          <w:color w:val="000000" w:themeColor="text1"/>
        </w:rPr>
        <w:t xml:space="preserve"> between</w:t>
      </w:r>
      <w:r w:rsidR="008E29B1" w:rsidRPr="00296E1B">
        <w:rPr>
          <w:color w:val="000000" w:themeColor="text1"/>
        </w:rPr>
        <w:t xml:space="preserve"> Baseline and 4-Weeks for</w:t>
      </w:r>
      <w:r w:rsidRPr="00296E1B">
        <w:rPr>
          <w:color w:val="000000" w:themeColor="text1"/>
        </w:rPr>
        <w:t xml:space="preserve"> the </w:t>
      </w:r>
      <w:r w:rsidR="008E29B1" w:rsidRPr="00296E1B">
        <w:rPr>
          <w:color w:val="000000" w:themeColor="text1"/>
        </w:rPr>
        <w:t xml:space="preserve">Resilience </w:t>
      </w:r>
      <w:r w:rsidRPr="00296E1B">
        <w:rPr>
          <w:color w:val="000000" w:themeColor="text1"/>
        </w:rPr>
        <w:t>T</w:t>
      </w:r>
      <w:r w:rsidR="008E29B1" w:rsidRPr="00296E1B">
        <w:rPr>
          <w:color w:val="000000" w:themeColor="text1"/>
        </w:rPr>
        <w:t>raining</w:t>
      </w:r>
      <w:r w:rsidRPr="00296E1B">
        <w:rPr>
          <w:color w:val="000000" w:themeColor="text1"/>
        </w:rPr>
        <w:t xml:space="preserve"> and W</w:t>
      </w:r>
      <w:r w:rsidR="008E29B1" w:rsidRPr="00296E1B">
        <w:rPr>
          <w:color w:val="000000" w:themeColor="text1"/>
        </w:rPr>
        <w:t>aitlist</w:t>
      </w:r>
      <w:r w:rsidRPr="00296E1B">
        <w:rPr>
          <w:color w:val="000000" w:themeColor="text1"/>
        </w:rPr>
        <w:t xml:space="preserve"> Groups </w:t>
      </w:r>
    </w:p>
    <w:tbl>
      <w:tblPr>
        <w:tblStyle w:val="TableGrid"/>
        <w:tblW w:w="14490" w:type="dxa"/>
        <w:tblInd w:w="-63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1080"/>
        <w:gridCol w:w="1080"/>
        <w:gridCol w:w="1080"/>
        <w:gridCol w:w="1142"/>
        <w:gridCol w:w="636"/>
        <w:gridCol w:w="742"/>
        <w:gridCol w:w="14"/>
        <w:gridCol w:w="626"/>
        <w:gridCol w:w="12"/>
        <w:gridCol w:w="608"/>
        <w:gridCol w:w="720"/>
        <w:gridCol w:w="810"/>
        <w:gridCol w:w="810"/>
        <w:gridCol w:w="630"/>
        <w:gridCol w:w="720"/>
        <w:gridCol w:w="810"/>
        <w:gridCol w:w="810"/>
        <w:gridCol w:w="630"/>
      </w:tblGrid>
      <w:tr w:rsidR="00296E1B" w:rsidRPr="00296E1B" w14:paraId="64B09735" w14:textId="1B6079F7" w:rsidTr="0035152E">
        <w:tc>
          <w:tcPr>
            <w:tcW w:w="1530" w:type="dxa"/>
          </w:tcPr>
          <w:p w14:paraId="13763D25" w14:textId="77777777" w:rsidR="008E29B1" w:rsidRPr="00296E1B" w:rsidRDefault="008E29B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</w:p>
        </w:tc>
        <w:tc>
          <w:tcPr>
            <w:tcW w:w="216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A147E19" w14:textId="7F5C1F71" w:rsidR="008E29B1" w:rsidRPr="00296E1B" w:rsidRDefault="008E29B1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Resilience Training</w:t>
            </w:r>
          </w:p>
        </w:tc>
        <w:tc>
          <w:tcPr>
            <w:tcW w:w="222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F364DC3" w14:textId="77777777" w:rsidR="008E29B1" w:rsidRPr="00296E1B" w:rsidRDefault="008E29B1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Waitlist</w:t>
            </w:r>
          </w:p>
        </w:tc>
        <w:tc>
          <w:tcPr>
            <w:tcW w:w="8578" w:type="dxa"/>
            <w:gridSpan w:val="14"/>
            <w:tcBorders>
              <w:top w:val="single" w:sz="4" w:space="0" w:color="auto"/>
              <w:bottom w:val="single" w:sz="4" w:space="0" w:color="auto"/>
            </w:tcBorders>
          </w:tcPr>
          <w:p w14:paraId="5F33AE87" w14:textId="6E006ADD" w:rsidR="008E29B1" w:rsidRPr="00296E1B" w:rsidRDefault="008E29B1" w:rsidP="00F01EAE">
            <w:pPr>
              <w:spacing w:after="160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Repeated Measures ANOVA Results</w:t>
            </w:r>
          </w:p>
        </w:tc>
      </w:tr>
      <w:tr w:rsidR="00296E1B" w:rsidRPr="00296E1B" w14:paraId="17E52597" w14:textId="5CBB5AEA" w:rsidTr="005A66D0">
        <w:tc>
          <w:tcPr>
            <w:tcW w:w="1530" w:type="dxa"/>
          </w:tcPr>
          <w:p w14:paraId="65A5B7C6" w14:textId="77777777" w:rsidR="000161F9" w:rsidRPr="00296E1B" w:rsidRDefault="000161F9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218819DF" w14:textId="77777777" w:rsidR="000161F9" w:rsidRPr="00296E1B" w:rsidRDefault="000161F9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Baselin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7D554BE9" w14:textId="77777777" w:rsidR="000161F9" w:rsidRPr="00296E1B" w:rsidRDefault="000161F9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-weeks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4C4E29EC" w14:textId="77777777" w:rsidR="000161F9" w:rsidRPr="00296E1B" w:rsidRDefault="000161F9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Baseline</w:t>
            </w:r>
          </w:p>
        </w:tc>
        <w:tc>
          <w:tcPr>
            <w:tcW w:w="1142" w:type="dxa"/>
            <w:tcBorders>
              <w:top w:val="single" w:sz="4" w:space="0" w:color="auto"/>
              <w:bottom w:val="single" w:sz="4" w:space="0" w:color="auto"/>
            </w:tcBorders>
          </w:tcPr>
          <w:p w14:paraId="6DAB1B5F" w14:textId="77777777" w:rsidR="000161F9" w:rsidRPr="00296E1B" w:rsidRDefault="000161F9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-weeks</w:t>
            </w:r>
          </w:p>
        </w:tc>
        <w:tc>
          <w:tcPr>
            <w:tcW w:w="2638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0524875F" w14:textId="0D5151BA" w:rsidR="000161F9" w:rsidRPr="00296E1B" w:rsidRDefault="000161F9" w:rsidP="00F01EAE">
            <w:pPr>
              <w:spacing w:after="160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Group Effect</w:t>
            </w:r>
          </w:p>
        </w:tc>
        <w:tc>
          <w:tcPr>
            <w:tcW w:w="297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555CA527" w14:textId="2AF28246" w:rsidR="000161F9" w:rsidRPr="00296E1B" w:rsidRDefault="000161F9" w:rsidP="005A66D0">
            <w:pPr>
              <w:spacing w:after="160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Time Effect</w:t>
            </w:r>
          </w:p>
        </w:tc>
        <w:tc>
          <w:tcPr>
            <w:tcW w:w="297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14:paraId="1A9BB61A" w14:textId="420DF800" w:rsidR="000161F9" w:rsidRPr="00296E1B" w:rsidRDefault="000161F9" w:rsidP="005A66D0">
            <w:pPr>
              <w:spacing w:after="160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Time X Group Effect</w:t>
            </w:r>
          </w:p>
        </w:tc>
      </w:tr>
      <w:tr w:rsidR="00296E1B" w:rsidRPr="00296E1B" w14:paraId="4DA5C7B8" w14:textId="62A5B6EB" w:rsidTr="005A66D0">
        <w:trPr>
          <w:trHeight w:val="521"/>
        </w:trPr>
        <w:tc>
          <w:tcPr>
            <w:tcW w:w="1530" w:type="dxa"/>
            <w:tcBorders>
              <w:bottom w:val="single" w:sz="4" w:space="0" w:color="auto"/>
            </w:tcBorders>
          </w:tcPr>
          <w:p w14:paraId="4CDFCEF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easur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4114EEDE" w14:textId="77777777" w:rsidR="00B16C01" w:rsidRPr="00296E1B" w:rsidRDefault="00B16C01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5B1C9982" w14:textId="77777777" w:rsidR="00B16C01" w:rsidRPr="00296E1B" w:rsidRDefault="00B16C01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14:paraId="7339E86A" w14:textId="77777777" w:rsidR="00B16C01" w:rsidRPr="00296E1B" w:rsidRDefault="00B16C01" w:rsidP="00F01EAE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1142" w:type="dxa"/>
            <w:tcBorders>
              <w:top w:val="single" w:sz="4" w:space="0" w:color="auto"/>
              <w:bottom w:val="single" w:sz="4" w:space="0" w:color="auto"/>
            </w:tcBorders>
          </w:tcPr>
          <w:p w14:paraId="0F9622B2" w14:textId="77777777" w:rsidR="00B16C01" w:rsidRPr="00296E1B" w:rsidRDefault="00B16C01" w:rsidP="00F01EAE">
            <w:pPr>
              <w:spacing w:after="160"/>
              <w:ind w:right="-13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636" w:type="dxa"/>
            <w:tcBorders>
              <w:top w:val="single" w:sz="4" w:space="0" w:color="auto"/>
              <w:bottom w:val="single" w:sz="4" w:space="0" w:color="auto"/>
            </w:tcBorders>
          </w:tcPr>
          <w:p w14:paraId="0DBDC7A1" w14:textId="77777777" w:rsidR="00B16C01" w:rsidRPr="00296E1B" w:rsidRDefault="00B16C01" w:rsidP="005A66D0">
            <w:pPr>
              <w:spacing w:after="160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f</w:t>
            </w:r>
          </w:p>
        </w:tc>
        <w:tc>
          <w:tcPr>
            <w:tcW w:w="75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A03179" w14:textId="77777777" w:rsidR="00B16C01" w:rsidRPr="00296E1B" w:rsidRDefault="00B16C01" w:rsidP="005A66D0">
            <w:pPr>
              <w:spacing w:after="160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63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096BB75" w14:textId="77777777" w:rsidR="00B16C01" w:rsidRPr="00296E1B" w:rsidRDefault="00B16C01" w:rsidP="005A66D0">
            <w:pPr>
              <w:spacing w:after="160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p</w:t>
            </w:r>
          </w:p>
        </w:tc>
        <w:tc>
          <w:tcPr>
            <w:tcW w:w="608" w:type="dxa"/>
            <w:tcBorders>
              <w:top w:val="single" w:sz="4" w:space="0" w:color="auto"/>
              <w:bottom w:val="single" w:sz="4" w:space="0" w:color="auto"/>
            </w:tcBorders>
          </w:tcPr>
          <w:p w14:paraId="2E6126FD" w14:textId="2D940BD4" w:rsidR="00B16C01" w:rsidRPr="00296E1B" w:rsidRDefault="009051C9" w:rsidP="005A66D0">
            <w:pPr>
              <w:jc w:val="center"/>
              <w:rPr>
                <w:i/>
                <w:iCs/>
                <w:color w:val="000000" w:themeColor="text1"/>
                <w:vertAlign w:val="superscript"/>
              </w:rPr>
            </w:pPr>
            <w:r w:rsidRPr="00296E1B">
              <w:rPr>
                <w:i/>
                <w:iCs/>
                <w:color w:val="000000" w:themeColor="text1"/>
              </w:rPr>
              <w:sym w:font="Symbol" w:char="F068"/>
            </w:r>
            <w:r w:rsidRPr="00296E1B">
              <w:rPr>
                <w:i/>
                <w:iCs/>
                <w:color w:val="000000" w:themeColor="text1"/>
                <w:vertAlign w:val="subscript"/>
              </w:rPr>
              <w:t>p</w:t>
            </w:r>
            <w:r w:rsidRPr="00296E1B">
              <w:rPr>
                <w:i/>
                <w:iCs/>
                <w:color w:val="000000" w:themeColor="text1"/>
                <w:vertAlign w:val="superscript"/>
              </w:rPr>
              <w:t>2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41A262CD" w14:textId="6569FECF" w:rsidR="00B16C01" w:rsidRPr="00296E1B" w:rsidRDefault="00B16C01" w:rsidP="005A66D0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f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0DB53083" w14:textId="77777777" w:rsidR="00B16C01" w:rsidRPr="00296E1B" w:rsidRDefault="00B16C01" w:rsidP="005A66D0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7B12C37D" w14:textId="77777777" w:rsidR="00B16C01" w:rsidRPr="00296E1B" w:rsidRDefault="00B16C01" w:rsidP="005A66D0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p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CE3C022" w14:textId="23969BAF" w:rsidR="00B16C01" w:rsidRPr="00296E1B" w:rsidRDefault="000161F9" w:rsidP="005A66D0">
            <w:pPr>
              <w:jc w:val="center"/>
              <w:rPr>
                <w:i/>
                <w:iCs/>
                <w:color w:val="000000" w:themeColor="text1"/>
                <w:vertAlign w:val="superscript"/>
              </w:rPr>
            </w:pPr>
            <w:r w:rsidRPr="00296E1B">
              <w:rPr>
                <w:i/>
                <w:iCs/>
                <w:color w:val="000000" w:themeColor="text1"/>
              </w:rPr>
              <w:sym w:font="Symbol" w:char="F068"/>
            </w:r>
            <w:r w:rsidR="009051C9" w:rsidRPr="00296E1B">
              <w:rPr>
                <w:i/>
                <w:iCs/>
                <w:color w:val="000000" w:themeColor="text1"/>
                <w:vertAlign w:val="subscript"/>
              </w:rPr>
              <w:t>p</w:t>
            </w:r>
            <w:r w:rsidRPr="00296E1B">
              <w:rPr>
                <w:i/>
                <w:iCs/>
                <w:color w:val="000000" w:themeColor="text1"/>
                <w:vertAlign w:val="superscript"/>
              </w:rPr>
              <w:t>2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19E29191" w14:textId="5E389CC9" w:rsidR="00B16C01" w:rsidRPr="00296E1B" w:rsidRDefault="00B16C01" w:rsidP="005A66D0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f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23F72498" w14:textId="77777777" w:rsidR="00B16C01" w:rsidRPr="00296E1B" w:rsidRDefault="00B16C01" w:rsidP="005A66D0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810" w:type="dxa"/>
            <w:tcBorders>
              <w:top w:val="single" w:sz="4" w:space="0" w:color="auto"/>
              <w:bottom w:val="single" w:sz="4" w:space="0" w:color="auto"/>
            </w:tcBorders>
          </w:tcPr>
          <w:p w14:paraId="5B43A88B" w14:textId="77777777" w:rsidR="00B16C01" w:rsidRPr="00296E1B" w:rsidRDefault="00B16C01" w:rsidP="005A66D0">
            <w:pPr>
              <w:spacing w:after="160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p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3875E5CA" w14:textId="77777777" w:rsidR="009051C9" w:rsidRPr="00296E1B" w:rsidRDefault="009051C9" w:rsidP="009051C9">
            <w:pPr>
              <w:jc w:val="center"/>
              <w:rPr>
                <w:i/>
                <w:iCs/>
                <w:color w:val="000000" w:themeColor="text1"/>
                <w:vertAlign w:val="superscript"/>
              </w:rPr>
            </w:pPr>
            <w:r w:rsidRPr="00296E1B">
              <w:rPr>
                <w:i/>
                <w:iCs/>
                <w:color w:val="000000" w:themeColor="text1"/>
              </w:rPr>
              <w:sym w:font="Symbol" w:char="F068"/>
            </w:r>
            <w:r w:rsidRPr="00296E1B">
              <w:rPr>
                <w:i/>
                <w:iCs/>
                <w:color w:val="000000" w:themeColor="text1"/>
                <w:vertAlign w:val="subscript"/>
              </w:rPr>
              <w:t>p</w:t>
            </w:r>
            <w:r w:rsidRPr="00296E1B">
              <w:rPr>
                <w:i/>
                <w:iCs/>
                <w:color w:val="000000" w:themeColor="text1"/>
                <w:vertAlign w:val="superscript"/>
              </w:rPr>
              <w:t>2</w:t>
            </w:r>
          </w:p>
          <w:p w14:paraId="0A674D69" w14:textId="334D5300" w:rsidR="00B16C01" w:rsidRPr="00296E1B" w:rsidRDefault="00B16C01" w:rsidP="005A66D0">
            <w:pPr>
              <w:jc w:val="center"/>
              <w:rPr>
                <w:i/>
                <w:iCs/>
                <w:color w:val="000000" w:themeColor="text1"/>
                <w:vertAlign w:val="superscript"/>
              </w:rPr>
            </w:pPr>
          </w:p>
        </w:tc>
      </w:tr>
      <w:tr w:rsidR="00296E1B" w:rsidRPr="00296E1B" w14:paraId="35DFA78D" w14:textId="3811682C" w:rsidTr="005A66D0">
        <w:trPr>
          <w:trHeight w:val="575"/>
        </w:trPr>
        <w:tc>
          <w:tcPr>
            <w:tcW w:w="1530" w:type="dxa"/>
          </w:tcPr>
          <w:p w14:paraId="3880D263" w14:textId="22DAB417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Depression</w:t>
            </w:r>
          </w:p>
        </w:tc>
        <w:tc>
          <w:tcPr>
            <w:tcW w:w="1080" w:type="dxa"/>
            <w:vAlign w:val="center"/>
          </w:tcPr>
          <w:p w14:paraId="4113F6C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0.49 (7.60)</w:t>
            </w:r>
          </w:p>
        </w:tc>
        <w:tc>
          <w:tcPr>
            <w:tcW w:w="1080" w:type="dxa"/>
            <w:vAlign w:val="center"/>
          </w:tcPr>
          <w:p w14:paraId="35F02AA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72 (6.69)</w:t>
            </w:r>
          </w:p>
        </w:tc>
        <w:tc>
          <w:tcPr>
            <w:tcW w:w="1080" w:type="dxa"/>
            <w:vAlign w:val="center"/>
          </w:tcPr>
          <w:p w14:paraId="59A239FD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3.02 (6.35)</w:t>
            </w:r>
          </w:p>
        </w:tc>
        <w:tc>
          <w:tcPr>
            <w:tcW w:w="1142" w:type="dxa"/>
            <w:vAlign w:val="center"/>
          </w:tcPr>
          <w:p w14:paraId="3F978483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3.09 (9.03)</w:t>
            </w:r>
          </w:p>
        </w:tc>
        <w:tc>
          <w:tcPr>
            <w:tcW w:w="636" w:type="dxa"/>
            <w:vAlign w:val="center"/>
          </w:tcPr>
          <w:p w14:paraId="32C37B1E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756" w:type="dxa"/>
            <w:gridSpan w:val="2"/>
            <w:vAlign w:val="center"/>
          </w:tcPr>
          <w:p w14:paraId="10570C76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1.53</w:t>
            </w:r>
          </w:p>
        </w:tc>
        <w:tc>
          <w:tcPr>
            <w:tcW w:w="638" w:type="dxa"/>
            <w:gridSpan w:val="2"/>
            <w:vAlign w:val="center"/>
          </w:tcPr>
          <w:p w14:paraId="7685C72E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1</w:t>
            </w:r>
          </w:p>
        </w:tc>
        <w:tc>
          <w:tcPr>
            <w:tcW w:w="608" w:type="dxa"/>
            <w:vAlign w:val="center"/>
          </w:tcPr>
          <w:p w14:paraId="000FC4E3" w14:textId="0ADA3089" w:rsidR="00340DDA" w:rsidRPr="00296E1B" w:rsidRDefault="00340DDA" w:rsidP="00385519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2</w:t>
            </w:r>
          </w:p>
        </w:tc>
        <w:tc>
          <w:tcPr>
            <w:tcW w:w="720" w:type="dxa"/>
            <w:vAlign w:val="center"/>
          </w:tcPr>
          <w:p w14:paraId="05373862" w14:textId="60217EF1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810" w:type="dxa"/>
            <w:vAlign w:val="center"/>
          </w:tcPr>
          <w:p w14:paraId="327AC711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.88</w:t>
            </w:r>
          </w:p>
        </w:tc>
        <w:tc>
          <w:tcPr>
            <w:tcW w:w="810" w:type="dxa"/>
            <w:vAlign w:val="center"/>
          </w:tcPr>
          <w:p w14:paraId="2B33AB3F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1</w:t>
            </w:r>
          </w:p>
        </w:tc>
        <w:tc>
          <w:tcPr>
            <w:tcW w:w="630" w:type="dxa"/>
            <w:vAlign w:val="center"/>
          </w:tcPr>
          <w:p w14:paraId="4D89F9CF" w14:textId="0F6E1785" w:rsidR="00B16C01" w:rsidRPr="00296E1B" w:rsidRDefault="00340DDA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3</w:t>
            </w:r>
          </w:p>
        </w:tc>
        <w:tc>
          <w:tcPr>
            <w:tcW w:w="720" w:type="dxa"/>
            <w:vAlign w:val="center"/>
          </w:tcPr>
          <w:p w14:paraId="783D6214" w14:textId="084EAE86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810" w:type="dxa"/>
            <w:vAlign w:val="center"/>
          </w:tcPr>
          <w:p w14:paraId="65E8A36E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3.62</w:t>
            </w:r>
          </w:p>
        </w:tc>
        <w:tc>
          <w:tcPr>
            <w:tcW w:w="810" w:type="dxa"/>
            <w:vAlign w:val="center"/>
          </w:tcPr>
          <w:p w14:paraId="28D2B111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630" w:type="dxa"/>
            <w:vAlign w:val="center"/>
          </w:tcPr>
          <w:p w14:paraId="0ED62E36" w14:textId="62303654" w:rsidR="00B16C01" w:rsidRPr="00296E1B" w:rsidRDefault="00340DDA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4</w:t>
            </w:r>
          </w:p>
        </w:tc>
      </w:tr>
      <w:tr w:rsidR="00296E1B" w:rsidRPr="00296E1B" w14:paraId="57D3546A" w14:textId="49B7995F" w:rsidTr="005A66D0">
        <w:trPr>
          <w:trHeight w:val="621"/>
        </w:trPr>
        <w:tc>
          <w:tcPr>
            <w:tcW w:w="1530" w:type="dxa"/>
          </w:tcPr>
          <w:p w14:paraId="0588C5BF" w14:textId="024E87EC" w:rsidR="00B16C01" w:rsidRPr="00296E1B" w:rsidRDefault="00B16C01" w:rsidP="00F01EAE">
            <w:pPr>
              <w:spacing w:after="160"/>
              <w:contextualSpacing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>PEs</w:t>
            </w:r>
          </w:p>
        </w:tc>
        <w:tc>
          <w:tcPr>
            <w:tcW w:w="1080" w:type="dxa"/>
            <w:vAlign w:val="center"/>
          </w:tcPr>
          <w:p w14:paraId="6B16EBA7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.70 (3.45)</w:t>
            </w:r>
          </w:p>
        </w:tc>
        <w:tc>
          <w:tcPr>
            <w:tcW w:w="1080" w:type="dxa"/>
            <w:vAlign w:val="center"/>
          </w:tcPr>
          <w:p w14:paraId="695B5981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40 (2.44)</w:t>
            </w:r>
          </w:p>
        </w:tc>
        <w:tc>
          <w:tcPr>
            <w:tcW w:w="1080" w:type="dxa"/>
            <w:vAlign w:val="center"/>
          </w:tcPr>
          <w:p w14:paraId="7085A32B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7.07 (3.09)</w:t>
            </w:r>
          </w:p>
        </w:tc>
        <w:tc>
          <w:tcPr>
            <w:tcW w:w="1142" w:type="dxa"/>
            <w:vAlign w:val="center"/>
          </w:tcPr>
          <w:p w14:paraId="51D1ABB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33 (3.30)</w:t>
            </w:r>
          </w:p>
        </w:tc>
        <w:tc>
          <w:tcPr>
            <w:tcW w:w="636" w:type="dxa"/>
            <w:vAlign w:val="center"/>
          </w:tcPr>
          <w:p w14:paraId="73B6936D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756" w:type="dxa"/>
            <w:gridSpan w:val="2"/>
            <w:vAlign w:val="center"/>
          </w:tcPr>
          <w:p w14:paraId="3E42C305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73</w:t>
            </w:r>
          </w:p>
        </w:tc>
        <w:tc>
          <w:tcPr>
            <w:tcW w:w="638" w:type="dxa"/>
            <w:gridSpan w:val="2"/>
            <w:vAlign w:val="center"/>
          </w:tcPr>
          <w:p w14:paraId="22406B90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6</w:t>
            </w:r>
          </w:p>
        </w:tc>
        <w:tc>
          <w:tcPr>
            <w:tcW w:w="608" w:type="dxa"/>
            <w:vAlign w:val="center"/>
          </w:tcPr>
          <w:p w14:paraId="56207175" w14:textId="50D3EC6C" w:rsidR="00B16C01" w:rsidRPr="00296E1B" w:rsidRDefault="00D731BB" w:rsidP="00D731BB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4</w:t>
            </w:r>
          </w:p>
        </w:tc>
        <w:tc>
          <w:tcPr>
            <w:tcW w:w="720" w:type="dxa"/>
            <w:vAlign w:val="center"/>
          </w:tcPr>
          <w:p w14:paraId="1C6B3780" w14:textId="7800EA10" w:rsidR="00B16C01" w:rsidRPr="00296E1B" w:rsidRDefault="00B16C01" w:rsidP="00385519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810" w:type="dxa"/>
            <w:vAlign w:val="center"/>
          </w:tcPr>
          <w:p w14:paraId="583CE837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78.89</w:t>
            </w:r>
          </w:p>
        </w:tc>
        <w:tc>
          <w:tcPr>
            <w:tcW w:w="810" w:type="dxa"/>
            <w:vAlign w:val="center"/>
          </w:tcPr>
          <w:p w14:paraId="33A56118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630" w:type="dxa"/>
            <w:vAlign w:val="center"/>
          </w:tcPr>
          <w:p w14:paraId="03B4A4A0" w14:textId="1C6DAE63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48</w:t>
            </w:r>
          </w:p>
        </w:tc>
        <w:tc>
          <w:tcPr>
            <w:tcW w:w="720" w:type="dxa"/>
            <w:vAlign w:val="center"/>
          </w:tcPr>
          <w:p w14:paraId="6A8AAAC3" w14:textId="41415DB4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810" w:type="dxa"/>
            <w:vAlign w:val="center"/>
          </w:tcPr>
          <w:p w14:paraId="64C5DAE5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7.66</w:t>
            </w:r>
          </w:p>
        </w:tc>
        <w:tc>
          <w:tcPr>
            <w:tcW w:w="810" w:type="dxa"/>
            <w:vAlign w:val="center"/>
          </w:tcPr>
          <w:p w14:paraId="156B7E27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7</w:t>
            </w:r>
          </w:p>
        </w:tc>
        <w:tc>
          <w:tcPr>
            <w:tcW w:w="630" w:type="dxa"/>
            <w:vAlign w:val="center"/>
          </w:tcPr>
          <w:p w14:paraId="23839D7E" w14:textId="5968DD1B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8</w:t>
            </w:r>
          </w:p>
        </w:tc>
      </w:tr>
      <w:tr w:rsidR="00296E1B" w:rsidRPr="00296E1B" w14:paraId="5AD67962" w14:textId="0B3DA54C" w:rsidTr="005A66D0">
        <w:trPr>
          <w:trHeight w:val="612"/>
        </w:trPr>
        <w:tc>
          <w:tcPr>
            <w:tcW w:w="1530" w:type="dxa"/>
          </w:tcPr>
          <w:p w14:paraId="261D5354" w14:textId="19C119AA" w:rsidR="00B16C01" w:rsidRPr="00296E1B" w:rsidRDefault="00B16C01" w:rsidP="00F01EAE">
            <w:pPr>
              <w:spacing w:after="160"/>
              <w:contextualSpacing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PE Distress </w:t>
            </w:r>
          </w:p>
        </w:tc>
        <w:tc>
          <w:tcPr>
            <w:tcW w:w="1080" w:type="dxa"/>
            <w:vAlign w:val="center"/>
          </w:tcPr>
          <w:p w14:paraId="4E127A0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23 (10.74)</w:t>
            </w:r>
          </w:p>
        </w:tc>
        <w:tc>
          <w:tcPr>
            <w:tcW w:w="1080" w:type="dxa"/>
            <w:vAlign w:val="center"/>
          </w:tcPr>
          <w:p w14:paraId="35E1624C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7.84 (6.84)</w:t>
            </w:r>
          </w:p>
        </w:tc>
        <w:tc>
          <w:tcPr>
            <w:tcW w:w="1080" w:type="dxa"/>
            <w:vAlign w:val="center"/>
          </w:tcPr>
          <w:p w14:paraId="2284D713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8.78 (10.64)</w:t>
            </w:r>
          </w:p>
        </w:tc>
        <w:tc>
          <w:tcPr>
            <w:tcW w:w="1142" w:type="dxa"/>
            <w:vAlign w:val="center"/>
          </w:tcPr>
          <w:p w14:paraId="5D3BC918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4.02 (10.24)</w:t>
            </w:r>
          </w:p>
        </w:tc>
        <w:tc>
          <w:tcPr>
            <w:tcW w:w="636" w:type="dxa"/>
            <w:vAlign w:val="center"/>
          </w:tcPr>
          <w:p w14:paraId="599E8BB6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742" w:type="dxa"/>
            <w:vAlign w:val="center"/>
          </w:tcPr>
          <w:p w14:paraId="3262B7D5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.13</w:t>
            </w:r>
          </w:p>
        </w:tc>
        <w:tc>
          <w:tcPr>
            <w:tcW w:w="640" w:type="dxa"/>
            <w:gridSpan w:val="2"/>
            <w:vAlign w:val="center"/>
          </w:tcPr>
          <w:p w14:paraId="103343BE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45</w:t>
            </w:r>
          </w:p>
        </w:tc>
        <w:tc>
          <w:tcPr>
            <w:tcW w:w="620" w:type="dxa"/>
            <w:gridSpan w:val="2"/>
            <w:vAlign w:val="center"/>
          </w:tcPr>
          <w:p w14:paraId="59C35292" w14:textId="358391B6" w:rsidR="00B16C01" w:rsidRPr="00296E1B" w:rsidRDefault="00D731BB" w:rsidP="00D731BB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5</w:t>
            </w:r>
          </w:p>
        </w:tc>
        <w:tc>
          <w:tcPr>
            <w:tcW w:w="720" w:type="dxa"/>
            <w:vAlign w:val="center"/>
          </w:tcPr>
          <w:p w14:paraId="19BA8FF1" w14:textId="35AD708B" w:rsidR="00B16C01" w:rsidRPr="00296E1B" w:rsidRDefault="00B16C01" w:rsidP="00385519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810" w:type="dxa"/>
            <w:vAlign w:val="center"/>
          </w:tcPr>
          <w:p w14:paraId="2530C1B5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9.35</w:t>
            </w:r>
          </w:p>
        </w:tc>
        <w:tc>
          <w:tcPr>
            <w:tcW w:w="810" w:type="dxa"/>
            <w:vAlign w:val="center"/>
          </w:tcPr>
          <w:p w14:paraId="5A83F639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630" w:type="dxa"/>
            <w:vAlign w:val="center"/>
          </w:tcPr>
          <w:p w14:paraId="0BCE19F5" w14:textId="072805F6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45</w:t>
            </w:r>
          </w:p>
        </w:tc>
        <w:tc>
          <w:tcPr>
            <w:tcW w:w="720" w:type="dxa"/>
            <w:vAlign w:val="center"/>
          </w:tcPr>
          <w:p w14:paraId="1389CEC3" w14:textId="441C469F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6</w:t>
            </w:r>
          </w:p>
        </w:tc>
        <w:tc>
          <w:tcPr>
            <w:tcW w:w="810" w:type="dxa"/>
            <w:vAlign w:val="center"/>
          </w:tcPr>
          <w:p w14:paraId="28CDD174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7.46</w:t>
            </w:r>
          </w:p>
        </w:tc>
        <w:tc>
          <w:tcPr>
            <w:tcW w:w="810" w:type="dxa"/>
            <w:vAlign w:val="center"/>
          </w:tcPr>
          <w:p w14:paraId="7AE914F8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8</w:t>
            </w:r>
          </w:p>
        </w:tc>
        <w:tc>
          <w:tcPr>
            <w:tcW w:w="630" w:type="dxa"/>
            <w:vAlign w:val="center"/>
          </w:tcPr>
          <w:p w14:paraId="56FB02C4" w14:textId="3C7E08E2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8</w:t>
            </w:r>
          </w:p>
        </w:tc>
      </w:tr>
      <w:tr w:rsidR="00296E1B" w:rsidRPr="00296E1B" w14:paraId="3FA3653E" w14:textId="76A5EED8" w:rsidTr="005A66D0">
        <w:trPr>
          <w:trHeight w:val="585"/>
        </w:trPr>
        <w:tc>
          <w:tcPr>
            <w:tcW w:w="1530" w:type="dxa"/>
          </w:tcPr>
          <w:p w14:paraId="7F0B5A3B" w14:textId="46F3E049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Anxiety </w:t>
            </w:r>
          </w:p>
        </w:tc>
        <w:tc>
          <w:tcPr>
            <w:tcW w:w="1080" w:type="dxa"/>
          </w:tcPr>
          <w:p w14:paraId="71918B22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0.61 (11.14)</w:t>
            </w:r>
          </w:p>
        </w:tc>
        <w:tc>
          <w:tcPr>
            <w:tcW w:w="1080" w:type="dxa"/>
          </w:tcPr>
          <w:p w14:paraId="7793815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5.83 (10.35)</w:t>
            </w:r>
          </w:p>
        </w:tc>
        <w:tc>
          <w:tcPr>
            <w:tcW w:w="1080" w:type="dxa"/>
          </w:tcPr>
          <w:p w14:paraId="70D71A9C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5.24 (11.85)</w:t>
            </w:r>
          </w:p>
        </w:tc>
        <w:tc>
          <w:tcPr>
            <w:tcW w:w="1142" w:type="dxa"/>
          </w:tcPr>
          <w:p w14:paraId="0724D1AE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5.22 (12.27)</w:t>
            </w:r>
          </w:p>
        </w:tc>
        <w:tc>
          <w:tcPr>
            <w:tcW w:w="636" w:type="dxa"/>
            <w:vAlign w:val="center"/>
          </w:tcPr>
          <w:p w14:paraId="2A8CAF31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0</w:t>
            </w:r>
          </w:p>
        </w:tc>
        <w:tc>
          <w:tcPr>
            <w:tcW w:w="742" w:type="dxa"/>
            <w:vAlign w:val="center"/>
          </w:tcPr>
          <w:p w14:paraId="7229C05E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9.10</w:t>
            </w:r>
          </w:p>
        </w:tc>
        <w:tc>
          <w:tcPr>
            <w:tcW w:w="640" w:type="dxa"/>
            <w:gridSpan w:val="2"/>
            <w:vAlign w:val="center"/>
          </w:tcPr>
          <w:p w14:paraId="46C5C09F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3</w:t>
            </w:r>
          </w:p>
        </w:tc>
        <w:tc>
          <w:tcPr>
            <w:tcW w:w="620" w:type="dxa"/>
            <w:gridSpan w:val="2"/>
            <w:vAlign w:val="center"/>
          </w:tcPr>
          <w:p w14:paraId="7BDA2B8F" w14:textId="5EA3436C" w:rsidR="00B16C01" w:rsidRPr="00296E1B" w:rsidRDefault="00D731BB" w:rsidP="00D731BB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0</w:t>
            </w:r>
          </w:p>
        </w:tc>
        <w:tc>
          <w:tcPr>
            <w:tcW w:w="720" w:type="dxa"/>
            <w:vAlign w:val="center"/>
          </w:tcPr>
          <w:p w14:paraId="2B7B71F3" w14:textId="35438F38" w:rsidR="00B16C01" w:rsidRPr="00296E1B" w:rsidRDefault="00B16C01" w:rsidP="00385519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0</w:t>
            </w:r>
          </w:p>
        </w:tc>
        <w:tc>
          <w:tcPr>
            <w:tcW w:w="810" w:type="dxa"/>
            <w:vAlign w:val="center"/>
          </w:tcPr>
          <w:p w14:paraId="39CF371E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99</w:t>
            </w:r>
          </w:p>
        </w:tc>
        <w:tc>
          <w:tcPr>
            <w:tcW w:w="810" w:type="dxa"/>
            <w:vAlign w:val="center"/>
          </w:tcPr>
          <w:p w14:paraId="5D824A72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17</w:t>
            </w:r>
          </w:p>
        </w:tc>
        <w:tc>
          <w:tcPr>
            <w:tcW w:w="630" w:type="dxa"/>
            <w:vAlign w:val="center"/>
          </w:tcPr>
          <w:p w14:paraId="64E1D131" w14:textId="3EF01DCA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7</w:t>
            </w:r>
          </w:p>
        </w:tc>
        <w:tc>
          <w:tcPr>
            <w:tcW w:w="720" w:type="dxa"/>
            <w:vAlign w:val="center"/>
          </w:tcPr>
          <w:p w14:paraId="6A6EDB5E" w14:textId="7CC67775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0</w:t>
            </w:r>
          </w:p>
        </w:tc>
        <w:tc>
          <w:tcPr>
            <w:tcW w:w="810" w:type="dxa"/>
            <w:vAlign w:val="center"/>
          </w:tcPr>
          <w:p w14:paraId="39E28AD4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86</w:t>
            </w:r>
          </w:p>
        </w:tc>
        <w:tc>
          <w:tcPr>
            <w:tcW w:w="810" w:type="dxa"/>
            <w:vAlign w:val="center"/>
          </w:tcPr>
          <w:p w14:paraId="42F4AD26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18</w:t>
            </w:r>
          </w:p>
        </w:tc>
        <w:tc>
          <w:tcPr>
            <w:tcW w:w="630" w:type="dxa"/>
            <w:vAlign w:val="center"/>
          </w:tcPr>
          <w:p w14:paraId="56C8C5E9" w14:textId="2B87706E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7</w:t>
            </w:r>
          </w:p>
        </w:tc>
      </w:tr>
      <w:tr w:rsidR="00296E1B" w:rsidRPr="00296E1B" w14:paraId="6A366DD0" w14:textId="6F5D55C8" w:rsidTr="005A66D0">
        <w:trPr>
          <w:trHeight w:val="603"/>
        </w:trPr>
        <w:tc>
          <w:tcPr>
            <w:tcW w:w="1530" w:type="dxa"/>
          </w:tcPr>
          <w:p w14:paraId="05609C86" w14:textId="45A5D7D5" w:rsidR="00B16C01" w:rsidRPr="00296E1B" w:rsidRDefault="00B16C01" w:rsidP="00F01EAE">
            <w:pPr>
              <w:spacing w:after="160"/>
              <w:ind w:right="27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Resilience </w:t>
            </w:r>
          </w:p>
        </w:tc>
        <w:tc>
          <w:tcPr>
            <w:tcW w:w="1080" w:type="dxa"/>
          </w:tcPr>
          <w:p w14:paraId="6661773A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67.45 (16.72) </w:t>
            </w:r>
          </w:p>
        </w:tc>
        <w:tc>
          <w:tcPr>
            <w:tcW w:w="1080" w:type="dxa"/>
          </w:tcPr>
          <w:p w14:paraId="4427CEE7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72.95 (14.01)</w:t>
            </w:r>
          </w:p>
        </w:tc>
        <w:tc>
          <w:tcPr>
            <w:tcW w:w="1080" w:type="dxa"/>
          </w:tcPr>
          <w:p w14:paraId="46393DCC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63.11 (17.05) </w:t>
            </w:r>
          </w:p>
        </w:tc>
        <w:tc>
          <w:tcPr>
            <w:tcW w:w="1142" w:type="dxa"/>
          </w:tcPr>
          <w:p w14:paraId="1D0498B3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60.32 (16.56) </w:t>
            </w:r>
          </w:p>
        </w:tc>
        <w:tc>
          <w:tcPr>
            <w:tcW w:w="636" w:type="dxa"/>
            <w:vAlign w:val="center"/>
          </w:tcPr>
          <w:p w14:paraId="5462B97B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742" w:type="dxa"/>
            <w:vAlign w:val="center"/>
          </w:tcPr>
          <w:p w14:paraId="6A729533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38</w:t>
            </w:r>
          </w:p>
        </w:tc>
        <w:tc>
          <w:tcPr>
            <w:tcW w:w="640" w:type="dxa"/>
            <w:gridSpan w:val="2"/>
            <w:vAlign w:val="center"/>
          </w:tcPr>
          <w:p w14:paraId="48D2A67C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7</w:t>
            </w:r>
          </w:p>
        </w:tc>
        <w:tc>
          <w:tcPr>
            <w:tcW w:w="620" w:type="dxa"/>
            <w:gridSpan w:val="2"/>
            <w:vAlign w:val="center"/>
          </w:tcPr>
          <w:p w14:paraId="78E4D80C" w14:textId="6B94ED06" w:rsidR="00B16C01" w:rsidRPr="00296E1B" w:rsidRDefault="00D731BB" w:rsidP="00D731BB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7</w:t>
            </w:r>
          </w:p>
        </w:tc>
        <w:tc>
          <w:tcPr>
            <w:tcW w:w="720" w:type="dxa"/>
            <w:vAlign w:val="center"/>
          </w:tcPr>
          <w:p w14:paraId="5449BE89" w14:textId="7BC61371" w:rsidR="00B16C01" w:rsidRPr="00296E1B" w:rsidRDefault="00B16C01" w:rsidP="00385519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810" w:type="dxa"/>
            <w:vAlign w:val="center"/>
          </w:tcPr>
          <w:p w14:paraId="2C1F5F4B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42</w:t>
            </w:r>
          </w:p>
        </w:tc>
        <w:tc>
          <w:tcPr>
            <w:tcW w:w="810" w:type="dxa"/>
            <w:vAlign w:val="center"/>
          </w:tcPr>
          <w:p w14:paraId="4A978BB3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24</w:t>
            </w:r>
          </w:p>
        </w:tc>
        <w:tc>
          <w:tcPr>
            <w:tcW w:w="630" w:type="dxa"/>
            <w:vAlign w:val="center"/>
          </w:tcPr>
          <w:p w14:paraId="4F242B2D" w14:textId="7FC6880B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3</w:t>
            </w:r>
          </w:p>
        </w:tc>
        <w:tc>
          <w:tcPr>
            <w:tcW w:w="720" w:type="dxa"/>
            <w:vAlign w:val="center"/>
          </w:tcPr>
          <w:p w14:paraId="32D7287F" w14:textId="46233139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810" w:type="dxa"/>
            <w:vAlign w:val="center"/>
          </w:tcPr>
          <w:p w14:paraId="03395B25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3.23</w:t>
            </w:r>
          </w:p>
        </w:tc>
        <w:tc>
          <w:tcPr>
            <w:tcW w:w="810" w:type="dxa"/>
            <w:vAlign w:val="center"/>
          </w:tcPr>
          <w:p w14:paraId="4A6A4719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1</w:t>
            </w:r>
          </w:p>
        </w:tc>
        <w:tc>
          <w:tcPr>
            <w:tcW w:w="630" w:type="dxa"/>
            <w:vAlign w:val="center"/>
          </w:tcPr>
          <w:p w14:paraId="6AB0C733" w14:textId="4B5B6DBF" w:rsidR="00B16C01" w:rsidRPr="00296E1B" w:rsidRDefault="00D731B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22</w:t>
            </w:r>
          </w:p>
        </w:tc>
      </w:tr>
      <w:tr w:rsidR="00296E1B" w:rsidRPr="00296E1B" w14:paraId="7262F43E" w14:textId="1AD6DEF3" w:rsidTr="005A66D0">
        <w:trPr>
          <w:trHeight w:val="459"/>
        </w:trPr>
        <w:tc>
          <w:tcPr>
            <w:tcW w:w="1530" w:type="dxa"/>
          </w:tcPr>
          <w:p w14:paraId="451FAC57" w14:textId="78570BBC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indfulness</w:t>
            </w:r>
          </w:p>
        </w:tc>
        <w:tc>
          <w:tcPr>
            <w:tcW w:w="1080" w:type="dxa"/>
          </w:tcPr>
          <w:p w14:paraId="6B234F08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5.05 (19.52)</w:t>
            </w:r>
          </w:p>
        </w:tc>
        <w:tc>
          <w:tcPr>
            <w:tcW w:w="1080" w:type="dxa"/>
          </w:tcPr>
          <w:p w14:paraId="449BE669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33.30 (27.18)</w:t>
            </w:r>
          </w:p>
        </w:tc>
        <w:tc>
          <w:tcPr>
            <w:tcW w:w="1080" w:type="dxa"/>
          </w:tcPr>
          <w:p w14:paraId="2BE31167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17.39 (16.21)</w:t>
            </w:r>
          </w:p>
        </w:tc>
        <w:tc>
          <w:tcPr>
            <w:tcW w:w="1142" w:type="dxa"/>
          </w:tcPr>
          <w:p w14:paraId="411F6C4B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14.93 (17.65)</w:t>
            </w:r>
          </w:p>
        </w:tc>
        <w:tc>
          <w:tcPr>
            <w:tcW w:w="636" w:type="dxa"/>
            <w:vAlign w:val="center"/>
          </w:tcPr>
          <w:p w14:paraId="6D8A44D9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742" w:type="dxa"/>
            <w:vAlign w:val="center"/>
          </w:tcPr>
          <w:p w14:paraId="6C801D3C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50</w:t>
            </w:r>
          </w:p>
        </w:tc>
        <w:tc>
          <w:tcPr>
            <w:tcW w:w="640" w:type="dxa"/>
            <w:gridSpan w:val="2"/>
            <w:vAlign w:val="center"/>
          </w:tcPr>
          <w:p w14:paraId="09EE6FED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2</w:t>
            </w:r>
          </w:p>
        </w:tc>
        <w:tc>
          <w:tcPr>
            <w:tcW w:w="620" w:type="dxa"/>
            <w:gridSpan w:val="2"/>
            <w:vAlign w:val="center"/>
          </w:tcPr>
          <w:p w14:paraId="29CA903B" w14:textId="0670052A" w:rsidR="00B16C01" w:rsidRPr="00296E1B" w:rsidRDefault="000F5DC8" w:rsidP="00385519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1</w:t>
            </w:r>
          </w:p>
        </w:tc>
        <w:tc>
          <w:tcPr>
            <w:tcW w:w="720" w:type="dxa"/>
            <w:vAlign w:val="center"/>
          </w:tcPr>
          <w:p w14:paraId="1B488495" w14:textId="7E414A41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810" w:type="dxa"/>
            <w:vAlign w:val="center"/>
          </w:tcPr>
          <w:p w14:paraId="4813056C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43</w:t>
            </w:r>
          </w:p>
        </w:tc>
        <w:tc>
          <w:tcPr>
            <w:tcW w:w="810" w:type="dxa"/>
            <w:vAlign w:val="center"/>
          </w:tcPr>
          <w:p w14:paraId="1CC3CA0B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3</w:t>
            </w:r>
          </w:p>
        </w:tc>
        <w:tc>
          <w:tcPr>
            <w:tcW w:w="630" w:type="dxa"/>
            <w:vAlign w:val="center"/>
          </w:tcPr>
          <w:p w14:paraId="47E6A717" w14:textId="24253FB2" w:rsidR="00B16C01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5</w:t>
            </w:r>
          </w:p>
        </w:tc>
        <w:tc>
          <w:tcPr>
            <w:tcW w:w="720" w:type="dxa"/>
            <w:vAlign w:val="center"/>
          </w:tcPr>
          <w:p w14:paraId="1E2AB841" w14:textId="39994486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810" w:type="dxa"/>
            <w:vAlign w:val="center"/>
          </w:tcPr>
          <w:p w14:paraId="67EB4830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8.32</w:t>
            </w:r>
          </w:p>
        </w:tc>
        <w:tc>
          <w:tcPr>
            <w:tcW w:w="810" w:type="dxa"/>
            <w:vAlign w:val="center"/>
          </w:tcPr>
          <w:p w14:paraId="483D4A94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6</w:t>
            </w:r>
          </w:p>
        </w:tc>
        <w:tc>
          <w:tcPr>
            <w:tcW w:w="630" w:type="dxa"/>
            <w:vAlign w:val="center"/>
          </w:tcPr>
          <w:p w14:paraId="4033C793" w14:textId="567E3387" w:rsidR="00B16C01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5</w:t>
            </w:r>
          </w:p>
        </w:tc>
      </w:tr>
      <w:tr w:rsidR="00296E1B" w:rsidRPr="00296E1B" w14:paraId="7F97C563" w14:textId="1D7C2E31" w:rsidTr="005A66D0">
        <w:trPr>
          <w:trHeight w:val="450"/>
        </w:trPr>
        <w:tc>
          <w:tcPr>
            <w:tcW w:w="1530" w:type="dxa"/>
          </w:tcPr>
          <w:p w14:paraId="43308979" w14:textId="77777777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Self- </w:t>
            </w:r>
          </w:p>
          <w:p w14:paraId="28A9230D" w14:textId="7CF7A2E1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Compassion </w:t>
            </w:r>
          </w:p>
        </w:tc>
        <w:tc>
          <w:tcPr>
            <w:tcW w:w="1080" w:type="dxa"/>
            <w:vAlign w:val="center"/>
          </w:tcPr>
          <w:p w14:paraId="7BB2606B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19 (.81)</w:t>
            </w:r>
          </w:p>
        </w:tc>
        <w:tc>
          <w:tcPr>
            <w:tcW w:w="1080" w:type="dxa"/>
            <w:vAlign w:val="center"/>
          </w:tcPr>
          <w:p w14:paraId="0529D9A4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48 (.74)</w:t>
            </w:r>
          </w:p>
        </w:tc>
        <w:tc>
          <w:tcPr>
            <w:tcW w:w="1080" w:type="dxa"/>
            <w:vAlign w:val="center"/>
          </w:tcPr>
          <w:p w14:paraId="318F2A4B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87 (.70)</w:t>
            </w:r>
          </w:p>
        </w:tc>
        <w:tc>
          <w:tcPr>
            <w:tcW w:w="1142" w:type="dxa"/>
            <w:vAlign w:val="center"/>
          </w:tcPr>
          <w:p w14:paraId="5C563E2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77 (.73)</w:t>
            </w:r>
          </w:p>
        </w:tc>
        <w:tc>
          <w:tcPr>
            <w:tcW w:w="636" w:type="dxa"/>
            <w:vAlign w:val="center"/>
          </w:tcPr>
          <w:p w14:paraId="739C8117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742" w:type="dxa"/>
            <w:vAlign w:val="center"/>
          </w:tcPr>
          <w:p w14:paraId="56113E66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.33</w:t>
            </w:r>
          </w:p>
        </w:tc>
        <w:tc>
          <w:tcPr>
            <w:tcW w:w="640" w:type="dxa"/>
            <w:gridSpan w:val="2"/>
            <w:vAlign w:val="center"/>
          </w:tcPr>
          <w:p w14:paraId="6E93B062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15</w:t>
            </w:r>
          </w:p>
        </w:tc>
        <w:tc>
          <w:tcPr>
            <w:tcW w:w="620" w:type="dxa"/>
            <w:gridSpan w:val="2"/>
            <w:vAlign w:val="center"/>
          </w:tcPr>
          <w:p w14:paraId="76A52B95" w14:textId="0B5B374D" w:rsidR="00B16C01" w:rsidRPr="00296E1B" w:rsidRDefault="000A124F" w:rsidP="00385519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2</w:t>
            </w:r>
          </w:p>
        </w:tc>
        <w:tc>
          <w:tcPr>
            <w:tcW w:w="720" w:type="dxa"/>
            <w:vAlign w:val="center"/>
          </w:tcPr>
          <w:p w14:paraId="32E29DEF" w14:textId="5B0C0192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810" w:type="dxa"/>
            <w:vAlign w:val="center"/>
          </w:tcPr>
          <w:p w14:paraId="3AD196E4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75</w:t>
            </w:r>
          </w:p>
        </w:tc>
        <w:tc>
          <w:tcPr>
            <w:tcW w:w="810" w:type="dxa"/>
            <w:vAlign w:val="center"/>
          </w:tcPr>
          <w:p w14:paraId="15968418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9</w:t>
            </w:r>
          </w:p>
        </w:tc>
        <w:tc>
          <w:tcPr>
            <w:tcW w:w="630" w:type="dxa"/>
            <w:vAlign w:val="center"/>
          </w:tcPr>
          <w:p w14:paraId="30E893A2" w14:textId="2FDCEC4A" w:rsidR="00B16C01" w:rsidRPr="00296E1B" w:rsidRDefault="00561A2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4</w:t>
            </w:r>
          </w:p>
        </w:tc>
        <w:tc>
          <w:tcPr>
            <w:tcW w:w="720" w:type="dxa"/>
            <w:vAlign w:val="center"/>
          </w:tcPr>
          <w:p w14:paraId="4A564956" w14:textId="76A4F219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6</w:t>
            </w:r>
          </w:p>
        </w:tc>
        <w:tc>
          <w:tcPr>
            <w:tcW w:w="810" w:type="dxa"/>
            <w:vAlign w:val="center"/>
          </w:tcPr>
          <w:p w14:paraId="6B48400E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8.28</w:t>
            </w:r>
          </w:p>
        </w:tc>
        <w:tc>
          <w:tcPr>
            <w:tcW w:w="810" w:type="dxa"/>
            <w:vAlign w:val="center"/>
          </w:tcPr>
          <w:p w14:paraId="4DCE54CB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6</w:t>
            </w:r>
          </w:p>
        </w:tc>
        <w:tc>
          <w:tcPr>
            <w:tcW w:w="630" w:type="dxa"/>
            <w:vAlign w:val="center"/>
          </w:tcPr>
          <w:p w14:paraId="4004D4D5" w14:textId="7F822470" w:rsidR="00B16C01" w:rsidRPr="00296E1B" w:rsidRDefault="00561A2B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15</w:t>
            </w:r>
          </w:p>
        </w:tc>
      </w:tr>
      <w:tr w:rsidR="00296E1B" w:rsidRPr="00296E1B" w14:paraId="374239EB" w14:textId="1465D0B7" w:rsidTr="005A66D0">
        <w:trPr>
          <w:trHeight w:val="333"/>
        </w:trPr>
        <w:tc>
          <w:tcPr>
            <w:tcW w:w="1530" w:type="dxa"/>
          </w:tcPr>
          <w:p w14:paraId="7C7C5867" w14:textId="46555535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Empathetic </w:t>
            </w:r>
          </w:p>
          <w:p w14:paraId="495867EB" w14:textId="11D93828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Concern  </w:t>
            </w:r>
          </w:p>
        </w:tc>
        <w:tc>
          <w:tcPr>
            <w:tcW w:w="1080" w:type="dxa"/>
            <w:vAlign w:val="center"/>
          </w:tcPr>
          <w:p w14:paraId="5F978FFD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20.00 (4.75) </w:t>
            </w:r>
          </w:p>
        </w:tc>
        <w:tc>
          <w:tcPr>
            <w:tcW w:w="1080" w:type="dxa"/>
            <w:vAlign w:val="center"/>
          </w:tcPr>
          <w:p w14:paraId="547BD325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19.65 (4.76) </w:t>
            </w:r>
          </w:p>
        </w:tc>
        <w:tc>
          <w:tcPr>
            <w:tcW w:w="1080" w:type="dxa"/>
            <w:vAlign w:val="center"/>
          </w:tcPr>
          <w:p w14:paraId="2D602469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9.79 (5.50)</w:t>
            </w:r>
          </w:p>
        </w:tc>
        <w:tc>
          <w:tcPr>
            <w:tcW w:w="1142" w:type="dxa"/>
            <w:vAlign w:val="center"/>
          </w:tcPr>
          <w:p w14:paraId="5C618E2F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8.59 (5.82)</w:t>
            </w:r>
          </w:p>
        </w:tc>
        <w:tc>
          <w:tcPr>
            <w:tcW w:w="636" w:type="dxa"/>
            <w:vAlign w:val="center"/>
          </w:tcPr>
          <w:p w14:paraId="25988A33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7</w:t>
            </w:r>
          </w:p>
        </w:tc>
        <w:tc>
          <w:tcPr>
            <w:tcW w:w="742" w:type="dxa"/>
            <w:vAlign w:val="center"/>
          </w:tcPr>
          <w:p w14:paraId="67FA9A4C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20</w:t>
            </w:r>
          </w:p>
        </w:tc>
        <w:tc>
          <w:tcPr>
            <w:tcW w:w="640" w:type="dxa"/>
            <w:gridSpan w:val="2"/>
            <w:vAlign w:val="center"/>
          </w:tcPr>
          <w:p w14:paraId="13FE324C" w14:textId="77777777" w:rsidR="00B16C01" w:rsidRPr="00296E1B" w:rsidRDefault="00B16C01" w:rsidP="00340DDA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66</w:t>
            </w:r>
          </w:p>
        </w:tc>
        <w:tc>
          <w:tcPr>
            <w:tcW w:w="620" w:type="dxa"/>
            <w:gridSpan w:val="2"/>
            <w:vAlign w:val="center"/>
          </w:tcPr>
          <w:p w14:paraId="604B32DA" w14:textId="2C9F010D" w:rsidR="00B16C01" w:rsidRPr="00296E1B" w:rsidRDefault="00385519" w:rsidP="00385519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04</w:t>
            </w:r>
          </w:p>
        </w:tc>
        <w:tc>
          <w:tcPr>
            <w:tcW w:w="720" w:type="dxa"/>
            <w:vAlign w:val="center"/>
          </w:tcPr>
          <w:p w14:paraId="19DC5B8A" w14:textId="3985E266" w:rsidR="00B16C01" w:rsidRPr="00296E1B" w:rsidRDefault="00B16C01" w:rsidP="00385519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7</w:t>
            </w:r>
          </w:p>
        </w:tc>
        <w:tc>
          <w:tcPr>
            <w:tcW w:w="810" w:type="dxa"/>
            <w:vAlign w:val="center"/>
          </w:tcPr>
          <w:p w14:paraId="35B06D03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87</w:t>
            </w:r>
          </w:p>
        </w:tc>
        <w:tc>
          <w:tcPr>
            <w:tcW w:w="810" w:type="dxa"/>
            <w:vAlign w:val="center"/>
          </w:tcPr>
          <w:p w14:paraId="4C52E88D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8</w:t>
            </w:r>
          </w:p>
        </w:tc>
        <w:tc>
          <w:tcPr>
            <w:tcW w:w="630" w:type="dxa"/>
            <w:vAlign w:val="center"/>
          </w:tcPr>
          <w:p w14:paraId="3E7B9188" w14:textId="3FEB0E02" w:rsidR="00B16C01" w:rsidRPr="00296E1B" w:rsidRDefault="00385519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4</w:t>
            </w:r>
          </w:p>
        </w:tc>
        <w:tc>
          <w:tcPr>
            <w:tcW w:w="720" w:type="dxa"/>
            <w:vAlign w:val="center"/>
          </w:tcPr>
          <w:p w14:paraId="23B0489C" w14:textId="65746CB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7</w:t>
            </w:r>
          </w:p>
        </w:tc>
        <w:tc>
          <w:tcPr>
            <w:tcW w:w="810" w:type="dxa"/>
            <w:vAlign w:val="center"/>
          </w:tcPr>
          <w:p w14:paraId="3CDE44EA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57</w:t>
            </w:r>
          </w:p>
        </w:tc>
        <w:tc>
          <w:tcPr>
            <w:tcW w:w="810" w:type="dxa"/>
            <w:vAlign w:val="center"/>
          </w:tcPr>
          <w:p w14:paraId="3606A059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46</w:t>
            </w:r>
          </w:p>
        </w:tc>
        <w:tc>
          <w:tcPr>
            <w:tcW w:w="630" w:type="dxa"/>
            <w:vAlign w:val="center"/>
          </w:tcPr>
          <w:p w14:paraId="2104AE16" w14:textId="78731B9E" w:rsidR="00B16C01" w:rsidRPr="00296E1B" w:rsidRDefault="00385519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1</w:t>
            </w:r>
          </w:p>
        </w:tc>
      </w:tr>
      <w:tr w:rsidR="00296E1B" w:rsidRPr="00296E1B" w14:paraId="5034E595" w14:textId="4B973EE9" w:rsidTr="005A66D0">
        <w:trPr>
          <w:trHeight w:val="414"/>
        </w:trPr>
        <w:tc>
          <w:tcPr>
            <w:tcW w:w="1530" w:type="dxa"/>
          </w:tcPr>
          <w:p w14:paraId="02B4C012" w14:textId="56904630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Perspective </w:t>
            </w:r>
          </w:p>
          <w:p w14:paraId="6B3921E4" w14:textId="62A70F32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Taking</w:t>
            </w:r>
          </w:p>
        </w:tc>
        <w:tc>
          <w:tcPr>
            <w:tcW w:w="1080" w:type="dxa"/>
            <w:vAlign w:val="center"/>
          </w:tcPr>
          <w:p w14:paraId="09D6203E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19.50 (4.72) </w:t>
            </w:r>
          </w:p>
        </w:tc>
        <w:tc>
          <w:tcPr>
            <w:tcW w:w="1080" w:type="dxa"/>
            <w:vAlign w:val="center"/>
          </w:tcPr>
          <w:p w14:paraId="769FB107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8.55 (6.35)</w:t>
            </w:r>
          </w:p>
        </w:tc>
        <w:tc>
          <w:tcPr>
            <w:tcW w:w="1080" w:type="dxa"/>
            <w:vAlign w:val="center"/>
          </w:tcPr>
          <w:p w14:paraId="675756D2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79 (4.20)</w:t>
            </w:r>
          </w:p>
        </w:tc>
        <w:tc>
          <w:tcPr>
            <w:tcW w:w="1142" w:type="dxa"/>
            <w:vAlign w:val="center"/>
          </w:tcPr>
          <w:p w14:paraId="1CAAAB1B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6.76 (5.47)</w:t>
            </w:r>
          </w:p>
        </w:tc>
        <w:tc>
          <w:tcPr>
            <w:tcW w:w="636" w:type="dxa"/>
            <w:vAlign w:val="center"/>
          </w:tcPr>
          <w:p w14:paraId="5A72E51A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7</w:t>
            </w:r>
          </w:p>
        </w:tc>
        <w:tc>
          <w:tcPr>
            <w:tcW w:w="742" w:type="dxa"/>
            <w:vAlign w:val="center"/>
          </w:tcPr>
          <w:p w14:paraId="04CBFC6D" w14:textId="77777777" w:rsidR="00B16C01" w:rsidRPr="00296E1B" w:rsidRDefault="00B16C01" w:rsidP="000F5DC8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69</w:t>
            </w:r>
          </w:p>
        </w:tc>
        <w:tc>
          <w:tcPr>
            <w:tcW w:w="640" w:type="dxa"/>
            <w:gridSpan w:val="2"/>
            <w:vAlign w:val="center"/>
          </w:tcPr>
          <w:p w14:paraId="209F9D3E" w14:textId="77777777" w:rsidR="00B16C01" w:rsidRPr="00296E1B" w:rsidRDefault="00B16C01" w:rsidP="000F5DC8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20</w:t>
            </w:r>
          </w:p>
        </w:tc>
        <w:tc>
          <w:tcPr>
            <w:tcW w:w="620" w:type="dxa"/>
            <w:gridSpan w:val="2"/>
            <w:vAlign w:val="center"/>
          </w:tcPr>
          <w:p w14:paraId="2BDC0054" w14:textId="0BC45539" w:rsidR="00B16C01" w:rsidRPr="00296E1B" w:rsidRDefault="000F5DC8" w:rsidP="000F5DC8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4</w:t>
            </w:r>
          </w:p>
        </w:tc>
        <w:tc>
          <w:tcPr>
            <w:tcW w:w="720" w:type="dxa"/>
            <w:vAlign w:val="center"/>
          </w:tcPr>
          <w:p w14:paraId="26601D7B" w14:textId="3FEAC031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7</w:t>
            </w:r>
          </w:p>
        </w:tc>
        <w:tc>
          <w:tcPr>
            <w:tcW w:w="810" w:type="dxa"/>
            <w:vAlign w:val="center"/>
          </w:tcPr>
          <w:p w14:paraId="5057B5E0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19</w:t>
            </w:r>
          </w:p>
        </w:tc>
        <w:tc>
          <w:tcPr>
            <w:tcW w:w="810" w:type="dxa"/>
            <w:vAlign w:val="center"/>
          </w:tcPr>
          <w:p w14:paraId="4FE92312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5</w:t>
            </w:r>
          </w:p>
        </w:tc>
        <w:tc>
          <w:tcPr>
            <w:tcW w:w="630" w:type="dxa"/>
            <w:vAlign w:val="center"/>
          </w:tcPr>
          <w:p w14:paraId="5B08610F" w14:textId="1A0E996A" w:rsidR="000F5DC8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4</w:t>
            </w:r>
          </w:p>
        </w:tc>
        <w:tc>
          <w:tcPr>
            <w:tcW w:w="720" w:type="dxa"/>
            <w:vAlign w:val="center"/>
          </w:tcPr>
          <w:p w14:paraId="3DF35B6E" w14:textId="258ADB36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47</w:t>
            </w:r>
          </w:p>
        </w:tc>
        <w:tc>
          <w:tcPr>
            <w:tcW w:w="810" w:type="dxa"/>
            <w:vAlign w:val="center"/>
          </w:tcPr>
          <w:p w14:paraId="3C076866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4</w:t>
            </w:r>
          </w:p>
        </w:tc>
        <w:tc>
          <w:tcPr>
            <w:tcW w:w="810" w:type="dxa"/>
            <w:vAlign w:val="center"/>
          </w:tcPr>
          <w:p w14:paraId="033CD7F1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95</w:t>
            </w:r>
          </w:p>
        </w:tc>
        <w:tc>
          <w:tcPr>
            <w:tcW w:w="630" w:type="dxa"/>
            <w:vAlign w:val="center"/>
          </w:tcPr>
          <w:p w14:paraId="04553DF9" w14:textId="568DE784" w:rsidR="00B16C01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0</w:t>
            </w:r>
          </w:p>
        </w:tc>
      </w:tr>
      <w:tr w:rsidR="00296E1B" w:rsidRPr="00296E1B" w14:paraId="5DF2F5FD" w14:textId="55373E51" w:rsidTr="005A66D0">
        <w:trPr>
          <w:trHeight w:val="449"/>
        </w:trPr>
        <w:tc>
          <w:tcPr>
            <w:tcW w:w="1530" w:type="dxa"/>
          </w:tcPr>
          <w:p w14:paraId="18586558" w14:textId="2DA0B098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Positive </w:t>
            </w:r>
          </w:p>
          <w:p w14:paraId="12348DC7" w14:textId="3E3F2C68" w:rsidR="00B16C01" w:rsidRPr="00296E1B" w:rsidRDefault="00B16C01" w:rsidP="00F01EAE">
            <w:pPr>
              <w:spacing w:after="160"/>
              <w:contextualSpacing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Affect </w:t>
            </w:r>
          </w:p>
        </w:tc>
        <w:tc>
          <w:tcPr>
            <w:tcW w:w="1080" w:type="dxa"/>
          </w:tcPr>
          <w:p w14:paraId="052FD69A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1.51 (7.70)</w:t>
            </w:r>
          </w:p>
        </w:tc>
        <w:tc>
          <w:tcPr>
            <w:tcW w:w="1080" w:type="dxa"/>
          </w:tcPr>
          <w:p w14:paraId="1748741E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2.32 (8.38)</w:t>
            </w:r>
          </w:p>
        </w:tc>
        <w:tc>
          <w:tcPr>
            <w:tcW w:w="1080" w:type="dxa"/>
          </w:tcPr>
          <w:p w14:paraId="519B4FC8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9.34 (6.66)</w:t>
            </w:r>
          </w:p>
        </w:tc>
        <w:tc>
          <w:tcPr>
            <w:tcW w:w="1142" w:type="dxa"/>
          </w:tcPr>
          <w:p w14:paraId="4E507DED" w14:textId="77777777" w:rsidR="00B16C01" w:rsidRPr="00296E1B" w:rsidRDefault="00B16C01" w:rsidP="00F01EA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7.12 (8.28)</w:t>
            </w:r>
          </w:p>
        </w:tc>
        <w:tc>
          <w:tcPr>
            <w:tcW w:w="636" w:type="dxa"/>
            <w:vAlign w:val="center"/>
          </w:tcPr>
          <w:p w14:paraId="00FBD7E0" w14:textId="77777777" w:rsidR="00B16C01" w:rsidRPr="00296E1B" w:rsidRDefault="00B16C01" w:rsidP="00AD7181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0</w:t>
            </w:r>
          </w:p>
        </w:tc>
        <w:tc>
          <w:tcPr>
            <w:tcW w:w="742" w:type="dxa"/>
            <w:vAlign w:val="center"/>
          </w:tcPr>
          <w:p w14:paraId="589559A1" w14:textId="77777777" w:rsidR="00B16C01" w:rsidRPr="00296E1B" w:rsidRDefault="00B16C01" w:rsidP="000F5DC8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41</w:t>
            </w:r>
          </w:p>
        </w:tc>
        <w:tc>
          <w:tcPr>
            <w:tcW w:w="640" w:type="dxa"/>
            <w:gridSpan w:val="2"/>
            <w:vAlign w:val="center"/>
          </w:tcPr>
          <w:p w14:paraId="749C6A99" w14:textId="77777777" w:rsidR="00B16C01" w:rsidRPr="00296E1B" w:rsidRDefault="00B16C01" w:rsidP="00561A2B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2</w:t>
            </w:r>
          </w:p>
        </w:tc>
        <w:tc>
          <w:tcPr>
            <w:tcW w:w="620" w:type="dxa"/>
            <w:gridSpan w:val="2"/>
            <w:vAlign w:val="center"/>
          </w:tcPr>
          <w:p w14:paraId="12306D36" w14:textId="2D91DECA" w:rsidR="00B16C01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6</w:t>
            </w:r>
          </w:p>
        </w:tc>
        <w:tc>
          <w:tcPr>
            <w:tcW w:w="720" w:type="dxa"/>
            <w:vAlign w:val="center"/>
          </w:tcPr>
          <w:p w14:paraId="2FB27794" w14:textId="320558E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0</w:t>
            </w:r>
          </w:p>
        </w:tc>
        <w:tc>
          <w:tcPr>
            <w:tcW w:w="810" w:type="dxa"/>
            <w:vAlign w:val="center"/>
          </w:tcPr>
          <w:p w14:paraId="6CA23650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12</w:t>
            </w:r>
          </w:p>
        </w:tc>
        <w:tc>
          <w:tcPr>
            <w:tcW w:w="810" w:type="dxa"/>
            <w:vAlign w:val="center"/>
          </w:tcPr>
          <w:p w14:paraId="260A9B31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29</w:t>
            </w:r>
          </w:p>
        </w:tc>
        <w:tc>
          <w:tcPr>
            <w:tcW w:w="630" w:type="dxa"/>
            <w:vAlign w:val="center"/>
          </w:tcPr>
          <w:p w14:paraId="3963798D" w14:textId="2B4C32BF" w:rsidR="00B16C01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1</w:t>
            </w:r>
          </w:p>
        </w:tc>
        <w:tc>
          <w:tcPr>
            <w:tcW w:w="720" w:type="dxa"/>
            <w:vAlign w:val="center"/>
          </w:tcPr>
          <w:p w14:paraId="7FF071A7" w14:textId="6B80705C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,80</w:t>
            </w:r>
          </w:p>
        </w:tc>
        <w:tc>
          <w:tcPr>
            <w:tcW w:w="810" w:type="dxa"/>
            <w:vAlign w:val="center"/>
          </w:tcPr>
          <w:p w14:paraId="4644FF1D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11</w:t>
            </w:r>
          </w:p>
        </w:tc>
        <w:tc>
          <w:tcPr>
            <w:tcW w:w="810" w:type="dxa"/>
            <w:vAlign w:val="center"/>
          </w:tcPr>
          <w:p w14:paraId="5FFBE7A8" w14:textId="77777777" w:rsidR="00B16C01" w:rsidRPr="00296E1B" w:rsidRDefault="00B16C01" w:rsidP="0035152E">
            <w:pPr>
              <w:spacing w:after="160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3</w:t>
            </w:r>
          </w:p>
        </w:tc>
        <w:tc>
          <w:tcPr>
            <w:tcW w:w="630" w:type="dxa"/>
            <w:vAlign w:val="center"/>
          </w:tcPr>
          <w:p w14:paraId="435E807E" w14:textId="01DF6F16" w:rsidR="00B16C01" w:rsidRPr="00296E1B" w:rsidRDefault="000F5DC8" w:rsidP="0035152E">
            <w:pPr>
              <w:spacing w:after="160"/>
              <w:rPr>
                <w:color w:val="000000" w:themeColor="text1"/>
              </w:rPr>
            </w:pPr>
            <w:r w:rsidRPr="00296E1B">
              <w:rPr>
                <w:color w:val="000000" w:themeColor="text1"/>
              </w:rPr>
              <w:t>.06</w:t>
            </w:r>
          </w:p>
        </w:tc>
      </w:tr>
    </w:tbl>
    <w:tbl>
      <w:tblPr>
        <w:tblStyle w:val="TableGrid"/>
        <w:tblpPr w:leftFromText="180" w:rightFromText="180" w:vertAnchor="page" w:horzAnchor="margin" w:tblpY="1981"/>
        <w:tblW w:w="95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70"/>
        <w:gridCol w:w="1674"/>
        <w:gridCol w:w="1691"/>
        <w:gridCol w:w="700"/>
        <w:gridCol w:w="746"/>
        <w:gridCol w:w="825"/>
        <w:gridCol w:w="112"/>
        <w:gridCol w:w="622"/>
      </w:tblGrid>
      <w:tr w:rsidR="00296E1B" w:rsidRPr="00296E1B" w14:paraId="541BC19A" w14:textId="77777777" w:rsidTr="005A66D0">
        <w:tc>
          <w:tcPr>
            <w:tcW w:w="9540" w:type="dxa"/>
            <w:gridSpan w:val="8"/>
            <w:tcBorders>
              <w:bottom w:val="single" w:sz="4" w:space="0" w:color="auto"/>
            </w:tcBorders>
          </w:tcPr>
          <w:p w14:paraId="15354E7D" w14:textId="77777777" w:rsidR="00B659E6" w:rsidRPr="00296E1B" w:rsidRDefault="00B659E6" w:rsidP="00294DDE">
            <w:pPr>
              <w:spacing w:after="160" w:line="259" w:lineRule="auto"/>
              <w:ind w:right="-349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lastRenderedPageBreak/>
              <w:t xml:space="preserve">Supplemental Table 2.  </w:t>
            </w:r>
          </w:p>
          <w:p w14:paraId="3910C9D5" w14:textId="3E76F139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Descriptive Statistics and Pre-Post </w:t>
            </w:r>
            <w:r w:rsidR="008E29B1" w:rsidRPr="00296E1B">
              <w:rPr>
                <w:color w:val="000000" w:themeColor="text1"/>
                <w:sz w:val="24"/>
                <w:szCs w:val="24"/>
              </w:rPr>
              <w:t xml:space="preserve">Resilience Training </w:t>
            </w:r>
            <w:r w:rsidRPr="00296E1B">
              <w:rPr>
                <w:color w:val="000000" w:themeColor="text1"/>
                <w:sz w:val="24"/>
                <w:szCs w:val="24"/>
              </w:rPr>
              <w:t xml:space="preserve">Outcomes for </w:t>
            </w:r>
            <w:r w:rsidR="00C77E94" w:rsidRPr="00296E1B">
              <w:rPr>
                <w:color w:val="000000" w:themeColor="text1"/>
                <w:sz w:val="24"/>
                <w:szCs w:val="24"/>
              </w:rPr>
              <w:t xml:space="preserve">the </w:t>
            </w:r>
            <w:r w:rsidRPr="00296E1B">
              <w:rPr>
                <w:color w:val="000000" w:themeColor="text1"/>
                <w:sz w:val="24"/>
                <w:szCs w:val="24"/>
              </w:rPr>
              <w:t>W</w:t>
            </w:r>
            <w:r w:rsidR="008E29B1" w:rsidRPr="00296E1B">
              <w:rPr>
                <w:color w:val="000000" w:themeColor="text1"/>
                <w:sz w:val="24"/>
                <w:szCs w:val="24"/>
              </w:rPr>
              <w:t>aitlist</w:t>
            </w:r>
            <w:r w:rsidRPr="00296E1B">
              <w:rPr>
                <w:color w:val="000000" w:themeColor="text1"/>
                <w:sz w:val="24"/>
                <w:szCs w:val="24"/>
              </w:rPr>
              <w:t xml:space="preserve"> Group </w:t>
            </w:r>
          </w:p>
        </w:tc>
      </w:tr>
      <w:tr w:rsidR="00296E1B" w:rsidRPr="00296E1B" w14:paraId="47B73C9C" w14:textId="77777777" w:rsidTr="005A66D0">
        <w:tc>
          <w:tcPr>
            <w:tcW w:w="3170" w:type="dxa"/>
            <w:tcBorders>
              <w:top w:val="single" w:sz="4" w:space="0" w:color="auto"/>
            </w:tcBorders>
          </w:tcPr>
          <w:p w14:paraId="47DF06E3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</w:p>
        </w:tc>
        <w:tc>
          <w:tcPr>
            <w:tcW w:w="1674" w:type="dxa"/>
            <w:tcBorders>
              <w:top w:val="single" w:sz="4" w:space="0" w:color="auto"/>
              <w:bottom w:val="single" w:sz="4" w:space="0" w:color="auto"/>
            </w:tcBorders>
          </w:tcPr>
          <w:p w14:paraId="5218196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Pre-RT</w:t>
            </w:r>
          </w:p>
        </w:tc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</w:tcPr>
          <w:p w14:paraId="0193E761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Post-RT</w:t>
            </w:r>
          </w:p>
        </w:tc>
        <w:tc>
          <w:tcPr>
            <w:tcW w:w="3005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2202EFC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Paired </w:t>
            </w: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t</w:t>
            </w:r>
            <w:r w:rsidRPr="00296E1B">
              <w:rPr>
                <w:color w:val="000000" w:themeColor="text1"/>
                <w:sz w:val="24"/>
                <w:szCs w:val="24"/>
              </w:rPr>
              <w:t xml:space="preserve">-test Results </w:t>
            </w:r>
          </w:p>
        </w:tc>
      </w:tr>
      <w:tr w:rsidR="00296E1B" w:rsidRPr="00296E1B" w14:paraId="3570F487" w14:textId="77777777" w:rsidTr="005A66D0">
        <w:tc>
          <w:tcPr>
            <w:tcW w:w="3170" w:type="dxa"/>
            <w:tcBorders>
              <w:bottom w:val="single" w:sz="4" w:space="0" w:color="auto"/>
            </w:tcBorders>
          </w:tcPr>
          <w:p w14:paraId="5B9D0174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easure</w:t>
            </w:r>
          </w:p>
        </w:tc>
        <w:tc>
          <w:tcPr>
            <w:tcW w:w="1674" w:type="dxa"/>
            <w:tcBorders>
              <w:top w:val="single" w:sz="4" w:space="0" w:color="auto"/>
              <w:bottom w:val="single" w:sz="4" w:space="0" w:color="auto"/>
            </w:tcBorders>
          </w:tcPr>
          <w:p w14:paraId="314D99F4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</w:tcPr>
          <w:p w14:paraId="0918052E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700" w:type="dxa"/>
            <w:tcBorders>
              <w:top w:val="single" w:sz="4" w:space="0" w:color="auto"/>
              <w:bottom w:val="single" w:sz="4" w:space="0" w:color="auto"/>
            </w:tcBorders>
          </w:tcPr>
          <w:p w14:paraId="798B5986" w14:textId="48D86944" w:rsidR="00B659E6" w:rsidRPr="00296E1B" w:rsidRDefault="00C77E94" w:rsidP="00294DDE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</w:t>
            </w:r>
            <w:r w:rsidR="00B659E6" w:rsidRPr="00296E1B">
              <w:rPr>
                <w:i/>
                <w:iCs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746" w:type="dxa"/>
            <w:tcBorders>
              <w:top w:val="single" w:sz="4" w:space="0" w:color="auto"/>
              <w:bottom w:val="single" w:sz="4" w:space="0" w:color="auto"/>
            </w:tcBorders>
          </w:tcPr>
          <w:p w14:paraId="71F66323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t</w:t>
            </w:r>
          </w:p>
        </w:tc>
        <w:tc>
          <w:tcPr>
            <w:tcW w:w="825" w:type="dxa"/>
            <w:tcBorders>
              <w:top w:val="single" w:sz="4" w:space="0" w:color="auto"/>
              <w:bottom w:val="single" w:sz="4" w:space="0" w:color="auto"/>
            </w:tcBorders>
          </w:tcPr>
          <w:p w14:paraId="1446207E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p</w:t>
            </w:r>
          </w:p>
        </w:tc>
        <w:tc>
          <w:tcPr>
            <w:tcW w:w="7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1592F1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</w:t>
            </w:r>
          </w:p>
        </w:tc>
      </w:tr>
      <w:tr w:rsidR="00296E1B" w:rsidRPr="00296E1B" w14:paraId="43D39539" w14:textId="77777777" w:rsidTr="005A66D0">
        <w:tc>
          <w:tcPr>
            <w:tcW w:w="9540" w:type="dxa"/>
            <w:gridSpan w:val="8"/>
            <w:tcBorders>
              <w:top w:val="single" w:sz="4" w:space="0" w:color="auto"/>
            </w:tcBorders>
          </w:tcPr>
          <w:p w14:paraId="4961B117" w14:textId="77777777" w:rsidR="00B659E6" w:rsidRPr="00296E1B" w:rsidRDefault="00B659E6" w:rsidP="00294DDE">
            <w:pPr>
              <w:spacing w:after="160" w:line="259" w:lineRule="auto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Symptoms </w:t>
            </w:r>
          </w:p>
        </w:tc>
      </w:tr>
      <w:tr w:rsidR="00296E1B" w:rsidRPr="00296E1B" w14:paraId="6486B995" w14:textId="77777777" w:rsidTr="005A66D0">
        <w:tc>
          <w:tcPr>
            <w:tcW w:w="3170" w:type="dxa"/>
          </w:tcPr>
          <w:p w14:paraId="27108BB1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Depression Symptoms</w:t>
            </w:r>
          </w:p>
        </w:tc>
        <w:tc>
          <w:tcPr>
            <w:tcW w:w="1674" w:type="dxa"/>
          </w:tcPr>
          <w:p w14:paraId="40CBD2ED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.74 (8.59)</w:t>
            </w:r>
          </w:p>
        </w:tc>
        <w:tc>
          <w:tcPr>
            <w:tcW w:w="1691" w:type="dxa"/>
          </w:tcPr>
          <w:p w14:paraId="6667AED4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8.83 (8.96)</w:t>
            </w:r>
          </w:p>
        </w:tc>
        <w:tc>
          <w:tcPr>
            <w:tcW w:w="700" w:type="dxa"/>
          </w:tcPr>
          <w:p w14:paraId="32AAE7F6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4</w:t>
            </w:r>
          </w:p>
        </w:tc>
        <w:tc>
          <w:tcPr>
            <w:tcW w:w="746" w:type="dxa"/>
          </w:tcPr>
          <w:p w14:paraId="6191A640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60</w:t>
            </w:r>
          </w:p>
        </w:tc>
        <w:tc>
          <w:tcPr>
            <w:tcW w:w="937" w:type="dxa"/>
            <w:gridSpan w:val="2"/>
          </w:tcPr>
          <w:p w14:paraId="2BA3D5F2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622" w:type="dxa"/>
          </w:tcPr>
          <w:p w14:paraId="47535F9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95</w:t>
            </w:r>
          </w:p>
        </w:tc>
      </w:tr>
      <w:tr w:rsidR="00296E1B" w:rsidRPr="00296E1B" w14:paraId="529D2B8C" w14:textId="77777777" w:rsidTr="005A66D0">
        <w:trPr>
          <w:trHeight w:val="428"/>
        </w:trPr>
        <w:tc>
          <w:tcPr>
            <w:tcW w:w="3170" w:type="dxa"/>
          </w:tcPr>
          <w:p w14:paraId="1F8A7CE5" w14:textId="74B58B72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   Psycho</w:t>
            </w:r>
            <w:r w:rsidR="005D4C16" w:rsidRPr="00296E1B">
              <w:rPr>
                <w:iCs/>
                <w:color w:val="000000" w:themeColor="text1"/>
                <w:sz w:val="24"/>
                <w:szCs w:val="24"/>
              </w:rPr>
              <w:t>tic</w:t>
            </w: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Experiences</w:t>
            </w:r>
          </w:p>
        </w:tc>
        <w:tc>
          <w:tcPr>
            <w:tcW w:w="1674" w:type="dxa"/>
          </w:tcPr>
          <w:p w14:paraId="1EE6290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62 (3.46)</w:t>
            </w:r>
          </w:p>
        </w:tc>
        <w:tc>
          <w:tcPr>
            <w:tcW w:w="1691" w:type="dxa"/>
          </w:tcPr>
          <w:p w14:paraId="7EC077C2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82 (2.80)</w:t>
            </w:r>
          </w:p>
        </w:tc>
        <w:tc>
          <w:tcPr>
            <w:tcW w:w="700" w:type="dxa"/>
          </w:tcPr>
          <w:p w14:paraId="38BF509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746" w:type="dxa"/>
          </w:tcPr>
          <w:p w14:paraId="1E83F8FE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.64</w:t>
            </w:r>
          </w:p>
        </w:tc>
        <w:tc>
          <w:tcPr>
            <w:tcW w:w="937" w:type="dxa"/>
            <w:gridSpan w:val="2"/>
          </w:tcPr>
          <w:p w14:paraId="47F3E1F8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 .001</w:t>
            </w:r>
          </w:p>
        </w:tc>
        <w:tc>
          <w:tcPr>
            <w:tcW w:w="622" w:type="dxa"/>
          </w:tcPr>
          <w:p w14:paraId="7230BBAF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83</w:t>
            </w:r>
          </w:p>
        </w:tc>
      </w:tr>
      <w:tr w:rsidR="00296E1B" w:rsidRPr="00296E1B" w14:paraId="6732B6A6" w14:textId="77777777" w:rsidTr="005A66D0">
        <w:trPr>
          <w:trHeight w:val="716"/>
        </w:trPr>
        <w:tc>
          <w:tcPr>
            <w:tcW w:w="3170" w:type="dxa"/>
          </w:tcPr>
          <w:p w14:paraId="729C872D" w14:textId="58A538C2" w:rsidR="00B659E6" w:rsidRPr="00296E1B" w:rsidRDefault="00B659E6" w:rsidP="00294DDE">
            <w:pPr>
              <w:spacing w:after="160" w:line="259" w:lineRule="auto"/>
              <w:contextualSpacing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   Psycho</w:t>
            </w:r>
            <w:r w:rsidR="005D4C16" w:rsidRPr="00296E1B">
              <w:rPr>
                <w:iCs/>
                <w:color w:val="000000" w:themeColor="text1"/>
                <w:sz w:val="24"/>
                <w:szCs w:val="24"/>
              </w:rPr>
              <w:t>tic</w:t>
            </w:r>
          </w:p>
          <w:p w14:paraId="79FACA12" w14:textId="77777777" w:rsidR="00B659E6" w:rsidRPr="00296E1B" w:rsidRDefault="00B659E6" w:rsidP="00294DDE">
            <w:pPr>
              <w:spacing w:after="160" w:line="259" w:lineRule="auto"/>
              <w:contextualSpacing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   Experiences— Distress </w:t>
            </w:r>
          </w:p>
        </w:tc>
        <w:tc>
          <w:tcPr>
            <w:tcW w:w="1674" w:type="dxa"/>
            <w:vAlign w:val="center"/>
          </w:tcPr>
          <w:p w14:paraId="25271724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4.82 (10.66)</w:t>
            </w:r>
          </w:p>
        </w:tc>
        <w:tc>
          <w:tcPr>
            <w:tcW w:w="1691" w:type="dxa"/>
            <w:vAlign w:val="center"/>
          </w:tcPr>
          <w:p w14:paraId="67AF8AA1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9.44 (9.08)</w:t>
            </w:r>
          </w:p>
        </w:tc>
        <w:tc>
          <w:tcPr>
            <w:tcW w:w="700" w:type="dxa"/>
            <w:vAlign w:val="center"/>
          </w:tcPr>
          <w:p w14:paraId="5466386D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746" w:type="dxa"/>
            <w:vAlign w:val="center"/>
          </w:tcPr>
          <w:p w14:paraId="708F83B0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.17</w:t>
            </w:r>
          </w:p>
        </w:tc>
        <w:tc>
          <w:tcPr>
            <w:tcW w:w="937" w:type="dxa"/>
            <w:gridSpan w:val="2"/>
            <w:vAlign w:val="center"/>
          </w:tcPr>
          <w:p w14:paraId="4CBBEBD3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 .001</w:t>
            </w:r>
          </w:p>
        </w:tc>
        <w:tc>
          <w:tcPr>
            <w:tcW w:w="622" w:type="dxa"/>
            <w:vAlign w:val="center"/>
          </w:tcPr>
          <w:p w14:paraId="6052E547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73</w:t>
            </w:r>
          </w:p>
        </w:tc>
      </w:tr>
      <w:tr w:rsidR="00296E1B" w:rsidRPr="00296E1B" w14:paraId="1B6954AD" w14:textId="77777777" w:rsidTr="005A66D0">
        <w:tc>
          <w:tcPr>
            <w:tcW w:w="3170" w:type="dxa"/>
          </w:tcPr>
          <w:p w14:paraId="1F95E0B0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Anxiety Symptoms </w:t>
            </w:r>
          </w:p>
        </w:tc>
        <w:tc>
          <w:tcPr>
            <w:tcW w:w="1674" w:type="dxa"/>
          </w:tcPr>
          <w:p w14:paraId="53D9865F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4.65 (11.99)</w:t>
            </w:r>
          </w:p>
        </w:tc>
        <w:tc>
          <w:tcPr>
            <w:tcW w:w="1691" w:type="dxa"/>
          </w:tcPr>
          <w:p w14:paraId="5B04BA7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9.91 (12.38)</w:t>
            </w:r>
          </w:p>
        </w:tc>
        <w:tc>
          <w:tcPr>
            <w:tcW w:w="700" w:type="dxa"/>
          </w:tcPr>
          <w:p w14:paraId="5F721370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746" w:type="dxa"/>
          </w:tcPr>
          <w:p w14:paraId="36608FF9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57</w:t>
            </w:r>
          </w:p>
        </w:tc>
        <w:tc>
          <w:tcPr>
            <w:tcW w:w="937" w:type="dxa"/>
            <w:gridSpan w:val="2"/>
          </w:tcPr>
          <w:p w14:paraId="31800698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1</w:t>
            </w:r>
          </w:p>
        </w:tc>
        <w:tc>
          <w:tcPr>
            <w:tcW w:w="622" w:type="dxa"/>
          </w:tcPr>
          <w:p w14:paraId="1789C578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61</w:t>
            </w:r>
          </w:p>
        </w:tc>
      </w:tr>
      <w:tr w:rsidR="00296E1B" w:rsidRPr="00296E1B" w14:paraId="2CD6E4F1" w14:textId="77777777" w:rsidTr="005A66D0">
        <w:tc>
          <w:tcPr>
            <w:tcW w:w="9540" w:type="dxa"/>
            <w:gridSpan w:val="8"/>
          </w:tcPr>
          <w:p w14:paraId="32E240A6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Resilience Factors </w:t>
            </w:r>
          </w:p>
        </w:tc>
      </w:tr>
      <w:tr w:rsidR="00296E1B" w:rsidRPr="00296E1B" w14:paraId="077844E9" w14:textId="77777777" w:rsidTr="005A66D0">
        <w:tc>
          <w:tcPr>
            <w:tcW w:w="3170" w:type="dxa"/>
          </w:tcPr>
          <w:p w14:paraId="4B19B3B6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Resilience </w:t>
            </w:r>
          </w:p>
        </w:tc>
        <w:tc>
          <w:tcPr>
            <w:tcW w:w="1674" w:type="dxa"/>
          </w:tcPr>
          <w:p w14:paraId="341035DE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2.21 (10.43)</w:t>
            </w:r>
          </w:p>
        </w:tc>
        <w:tc>
          <w:tcPr>
            <w:tcW w:w="1691" w:type="dxa"/>
          </w:tcPr>
          <w:p w14:paraId="6CEF5CF0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5.96 (13.72)</w:t>
            </w:r>
          </w:p>
        </w:tc>
        <w:tc>
          <w:tcPr>
            <w:tcW w:w="700" w:type="dxa"/>
          </w:tcPr>
          <w:p w14:paraId="35CD547B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746" w:type="dxa"/>
          </w:tcPr>
          <w:p w14:paraId="212EBEBD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2.24</w:t>
            </w:r>
          </w:p>
        </w:tc>
        <w:tc>
          <w:tcPr>
            <w:tcW w:w="825" w:type="dxa"/>
          </w:tcPr>
          <w:p w14:paraId="19581A26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4</w:t>
            </w:r>
          </w:p>
        </w:tc>
        <w:tc>
          <w:tcPr>
            <w:tcW w:w="734" w:type="dxa"/>
            <w:gridSpan w:val="2"/>
          </w:tcPr>
          <w:p w14:paraId="63EFF433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49</w:t>
            </w:r>
          </w:p>
        </w:tc>
      </w:tr>
      <w:tr w:rsidR="00296E1B" w:rsidRPr="00296E1B" w14:paraId="76A15624" w14:textId="77777777" w:rsidTr="005A66D0">
        <w:tc>
          <w:tcPr>
            <w:tcW w:w="3170" w:type="dxa"/>
          </w:tcPr>
          <w:p w14:paraId="2BF86634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Mindfulness</w:t>
            </w:r>
          </w:p>
        </w:tc>
        <w:tc>
          <w:tcPr>
            <w:tcW w:w="1674" w:type="dxa"/>
          </w:tcPr>
          <w:p w14:paraId="73759E4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13.83 (12.07)</w:t>
            </w:r>
          </w:p>
        </w:tc>
        <w:tc>
          <w:tcPr>
            <w:tcW w:w="1691" w:type="dxa"/>
          </w:tcPr>
          <w:p w14:paraId="0245C4E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0.17 (17.98)</w:t>
            </w:r>
          </w:p>
        </w:tc>
        <w:tc>
          <w:tcPr>
            <w:tcW w:w="700" w:type="dxa"/>
          </w:tcPr>
          <w:p w14:paraId="49A0049F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746" w:type="dxa"/>
          </w:tcPr>
          <w:p w14:paraId="1ADE29C6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2.16</w:t>
            </w:r>
          </w:p>
        </w:tc>
        <w:tc>
          <w:tcPr>
            <w:tcW w:w="825" w:type="dxa"/>
          </w:tcPr>
          <w:p w14:paraId="57F54B86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4</w:t>
            </w:r>
          </w:p>
        </w:tc>
        <w:tc>
          <w:tcPr>
            <w:tcW w:w="734" w:type="dxa"/>
            <w:gridSpan w:val="2"/>
          </w:tcPr>
          <w:p w14:paraId="785F2F2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47</w:t>
            </w:r>
          </w:p>
        </w:tc>
      </w:tr>
      <w:tr w:rsidR="00296E1B" w:rsidRPr="00296E1B" w14:paraId="3D10B91A" w14:textId="77777777" w:rsidTr="005A66D0">
        <w:tc>
          <w:tcPr>
            <w:tcW w:w="3170" w:type="dxa"/>
          </w:tcPr>
          <w:p w14:paraId="267294E5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Self-Compassion </w:t>
            </w:r>
          </w:p>
        </w:tc>
        <w:tc>
          <w:tcPr>
            <w:tcW w:w="1674" w:type="dxa"/>
          </w:tcPr>
          <w:p w14:paraId="14C6EBBD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73 (0.50)</w:t>
            </w:r>
          </w:p>
        </w:tc>
        <w:tc>
          <w:tcPr>
            <w:tcW w:w="1691" w:type="dxa"/>
          </w:tcPr>
          <w:p w14:paraId="2E4E5D4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.06 (0.61)</w:t>
            </w:r>
          </w:p>
        </w:tc>
        <w:tc>
          <w:tcPr>
            <w:tcW w:w="700" w:type="dxa"/>
          </w:tcPr>
          <w:p w14:paraId="0F5CEEF8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746" w:type="dxa"/>
          </w:tcPr>
          <w:p w14:paraId="7B485DD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2.51</w:t>
            </w:r>
          </w:p>
        </w:tc>
        <w:tc>
          <w:tcPr>
            <w:tcW w:w="825" w:type="dxa"/>
          </w:tcPr>
          <w:p w14:paraId="2244A7FF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2</w:t>
            </w:r>
          </w:p>
        </w:tc>
        <w:tc>
          <w:tcPr>
            <w:tcW w:w="734" w:type="dxa"/>
            <w:gridSpan w:val="2"/>
          </w:tcPr>
          <w:p w14:paraId="3EED9F9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52</w:t>
            </w:r>
          </w:p>
        </w:tc>
      </w:tr>
      <w:tr w:rsidR="00296E1B" w:rsidRPr="00296E1B" w14:paraId="47DC2E65" w14:textId="77777777" w:rsidTr="005A66D0">
        <w:tc>
          <w:tcPr>
            <w:tcW w:w="3170" w:type="dxa"/>
          </w:tcPr>
          <w:p w14:paraId="4599F256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Empathetic Concern  </w:t>
            </w:r>
          </w:p>
        </w:tc>
        <w:tc>
          <w:tcPr>
            <w:tcW w:w="1674" w:type="dxa"/>
          </w:tcPr>
          <w:p w14:paraId="3DF2A98E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8.75 (5.67)</w:t>
            </w:r>
          </w:p>
        </w:tc>
        <w:tc>
          <w:tcPr>
            <w:tcW w:w="1691" w:type="dxa"/>
          </w:tcPr>
          <w:p w14:paraId="215F7E09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96 (5.55)</w:t>
            </w:r>
          </w:p>
        </w:tc>
        <w:tc>
          <w:tcPr>
            <w:tcW w:w="700" w:type="dxa"/>
          </w:tcPr>
          <w:p w14:paraId="6772E3C0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746" w:type="dxa"/>
          </w:tcPr>
          <w:p w14:paraId="3D983DB4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32</w:t>
            </w:r>
          </w:p>
        </w:tc>
        <w:tc>
          <w:tcPr>
            <w:tcW w:w="825" w:type="dxa"/>
          </w:tcPr>
          <w:p w14:paraId="1483ED06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20</w:t>
            </w:r>
          </w:p>
        </w:tc>
        <w:tc>
          <w:tcPr>
            <w:tcW w:w="734" w:type="dxa"/>
            <w:gridSpan w:val="2"/>
          </w:tcPr>
          <w:p w14:paraId="2428AF5C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27</w:t>
            </w:r>
          </w:p>
        </w:tc>
      </w:tr>
      <w:tr w:rsidR="00296E1B" w:rsidRPr="00296E1B" w14:paraId="69822BC9" w14:textId="77777777" w:rsidTr="005A66D0">
        <w:tc>
          <w:tcPr>
            <w:tcW w:w="3170" w:type="dxa"/>
          </w:tcPr>
          <w:p w14:paraId="64ECA797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Perspective Taking</w:t>
            </w:r>
          </w:p>
        </w:tc>
        <w:tc>
          <w:tcPr>
            <w:tcW w:w="1674" w:type="dxa"/>
          </w:tcPr>
          <w:p w14:paraId="65E62FF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6.71 (5.86)</w:t>
            </w:r>
          </w:p>
        </w:tc>
        <w:tc>
          <w:tcPr>
            <w:tcW w:w="1691" w:type="dxa"/>
          </w:tcPr>
          <w:p w14:paraId="4ACABD9E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33 (5.42)</w:t>
            </w:r>
          </w:p>
        </w:tc>
        <w:tc>
          <w:tcPr>
            <w:tcW w:w="700" w:type="dxa"/>
          </w:tcPr>
          <w:p w14:paraId="5ED93AA7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3</w:t>
            </w:r>
          </w:p>
        </w:tc>
        <w:tc>
          <w:tcPr>
            <w:tcW w:w="746" w:type="dxa"/>
          </w:tcPr>
          <w:p w14:paraId="4EABF3DB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65</w:t>
            </w:r>
          </w:p>
        </w:tc>
        <w:tc>
          <w:tcPr>
            <w:tcW w:w="825" w:type="dxa"/>
          </w:tcPr>
          <w:p w14:paraId="35B6F492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52</w:t>
            </w:r>
          </w:p>
        </w:tc>
        <w:tc>
          <w:tcPr>
            <w:tcW w:w="734" w:type="dxa"/>
            <w:gridSpan w:val="2"/>
          </w:tcPr>
          <w:p w14:paraId="46D160FA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3</w:t>
            </w:r>
          </w:p>
        </w:tc>
      </w:tr>
      <w:tr w:rsidR="00296E1B" w:rsidRPr="00296E1B" w14:paraId="54249DED" w14:textId="77777777" w:rsidTr="005A66D0">
        <w:tc>
          <w:tcPr>
            <w:tcW w:w="3170" w:type="dxa"/>
            <w:tcBorders>
              <w:bottom w:val="single" w:sz="4" w:space="0" w:color="auto"/>
            </w:tcBorders>
          </w:tcPr>
          <w:p w14:paraId="41D6BD79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Positive Affect </w:t>
            </w:r>
          </w:p>
        </w:tc>
        <w:tc>
          <w:tcPr>
            <w:tcW w:w="1674" w:type="dxa"/>
            <w:tcBorders>
              <w:bottom w:val="single" w:sz="4" w:space="0" w:color="auto"/>
            </w:tcBorders>
          </w:tcPr>
          <w:p w14:paraId="662FA3AC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7.32 (6.82)</w:t>
            </w:r>
          </w:p>
        </w:tc>
        <w:tc>
          <w:tcPr>
            <w:tcW w:w="1691" w:type="dxa"/>
            <w:tcBorders>
              <w:bottom w:val="single" w:sz="4" w:space="0" w:color="auto"/>
            </w:tcBorders>
          </w:tcPr>
          <w:p w14:paraId="4CA6D9B8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0.74 (6.79)</w:t>
            </w:r>
          </w:p>
        </w:tc>
        <w:tc>
          <w:tcPr>
            <w:tcW w:w="700" w:type="dxa"/>
            <w:tcBorders>
              <w:bottom w:val="single" w:sz="4" w:space="0" w:color="auto"/>
            </w:tcBorders>
          </w:tcPr>
          <w:p w14:paraId="37FB58B0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746" w:type="dxa"/>
            <w:tcBorders>
              <w:bottom w:val="single" w:sz="4" w:space="0" w:color="auto"/>
            </w:tcBorders>
          </w:tcPr>
          <w:p w14:paraId="4086208B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3.98</w:t>
            </w:r>
          </w:p>
        </w:tc>
        <w:tc>
          <w:tcPr>
            <w:tcW w:w="825" w:type="dxa"/>
            <w:tcBorders>
              <w:bottom w:val="single" w:sz="4" w:space="0" w:color="auto"/>
            </w:tcBorders>
          </w:tcPr>
          <w:p w14:paraId="749B4EB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734" w:type="dxa"/>
            <w:gridSpan w:val="2"/>
            <w:tcBorders>
              <w:bottom w:val="single" w:sz="4" w:space="0" w:color="auto"/>
            </w:tcBorders>
          </w:tcPr>
          <w:p w14:paraId="05276A45" w14:textId="77777777" w:rsidR="00B659E6" w:rsidRPr="00296E1B" w:rsidRDefault="00B659E6" w:rsidP="00294DDE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68</w:t>
            </w:r>
          </w:p>
        </w:tc>
      </w:tr>
      <w:tr w:rsidR="00296E1B" w:rsidRPr="00296E1B" w14:paraId="64CE7BA4" w14:textId="77777777" w:rsidTr="005A66D0">
        <w:tc>
          <w:tcPr>
            <w:tcW w:w="9540" w:type="dxa"/>
            <w:gridSpan w:val="8"/>
            <w:tcBorders>
              <w:top w:val="single" w:sz="4" w:space="0" w:color="auto"/>
            </w:tcBorders>
          </w:tcPr>
          <w:p w14:paraId="1BCB642B" w14:textId="77777777" w:rsidR="00B659E6" w:rsidRPr="00296E1B" w:rsidRDefault="00B659E6" w:rsidP="00294DDE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 xml:space="preserve">Note. </w:t>
            </w:r>
            <w:r w:rsidRPr="00296E1B">
              <w:rPr>
                <w:color w:val="000000" w:themeColor="text1"/>
                <w:sz w:val="24"/>
                <w:szCs w:val="24"/>
              </w:rPr>
              <w:t>RT =</w:t>
            </w: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  <w:r w:rsidRPr="00296E1B">
              <w:rPr>
                <w:color w:val="000000" w:themeColor="text1"/>
                <w:sz w:val="24"/>
                <w:szCs w:val="24"/>
              </w:rPr>
              <w:t>Resilience Training; WL = Waitlist.</w:t>
            </w: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 xml:space="preserve"> </w:t>
            </w:r>
          </w:p>
        </w:tc>
      </w:tr>
    </w:tbl>
    <w:p w14:paraId="606A415B" w14:textId="77777777" w:rsidR="00B659E6" w:rsidRPr="00296E1B" w:rsidRDefault="00B659E6" w:rsidP="00B659E6">
      <w:pPr>
        <w:spacing w:after="160" w:line="259" w:lineRule="auto"/>
        <w:rPr>
          <w:color w:val="000000" w:themeColor="text1"/>
        </w:rPr>
        <w:sectPr w:rsidR="00B659E6" w:rsidRPr="00296E1B" w:rsidSect="005A66D0">
          <w:pgSz w:w="15840" w:h="12240" w:orient="landscape"/>
          <w:pgMar w:top="1296" w:right="1440" w:bottom="1296" w:left="1440" w:header="720" w:footer="720" w:gutter="0"/>
          <w:cols w:space="720"/>
          <w:docGrid w:linePitch="360"/>
        </w:sectPr>
      </w:pPr>
    </w:p>
    <w:tbl>
      <w:tblPr>
        <w:tblStyle w:val="TableGrid"/>
        <w:tblpPr w:leftFromText="180" w:rightFromText="180" w:vertAnchor="page" w:horzAnchor="margin" w:tblpY="1741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68"/>
        <w:gridCol w:w="1662"/>
        <w:gridCol w:w="1530"/>
        <w:gridCol w:w="486"/>
        <w:gridCol w:w="752"/>
        <w:gridCol w:w="779"/>
        <w:gridCol w:w="671"/>
        <w:gridCol w:w="12"/>
      </w:tblGrid>
      <w:tr w:rsidR="00296E1B" w:rsidRPr="00296E1B" w14:paraId="689AD5A7" w14:textId="77777777" w:rsidTr="009931F5">
        <w:tc>
          <w:tcPr>
            <w:tcW w:w="9360" w:type="dxa"/>
            <w:gridSpan w:val="8"/>
            <w:tcBorders>
              <w:top w:val="nil"/>
              <w:bottom w:val="single" w:sz="4" w:space="0" w:color="auto"/>
            </w:tcBorders>
          </w:tcPr>
          <w:p w14:paraId="675A26C9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lastRenderedPageBreak/>
              <w:t xml:space="preserve">Supplemental Table 3.  </w:t>
            </w:r>
          </w:p>
          <w:p w14:paraId="088EC7FC" w14:textId="0725BD75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Descriptive Statistics and 12-Month Outcomes for Resilience Training </w:t>
            </w:r>
            <w:r w:rsidR="00C77E94" w:rsidRPr="00296E1B">
              <w:rPr>
                <w:color w:val="000000" w:themeColor="text1"/>
                <w:sz w:val="24"/>
                <w:szCs w:val="24"/>
              </w:rPr>
              <w:t>a</w:t>
            </w:r>
            <w:r w:rsidR="008E29B1" w:rsidRPr="00296E1B">
              <w:rPr>
                <w:color w:val="000000" w:themeColor="text1"/>
                <w:sz w:val="24"/>
                <w:szCs w:val="24"/>
              </w:rPr>
              <w:t>cross</w:t>
            </w:r>
            <w:r w:rsidR="00C77E94" w:rsidRPr="00296E1B">
              <w:rPr>
                <w:color w:val="000000" w:themeColor="text1"/>
                <w:sz w:val="24"/>
                <w:szCs w:val="24"/>
              </w:rPr>
              <w:t xml:space="preserve"> b</w:t>
            </w:r>
            <w:r w:rsidR="008E29B1" w:rsidRPr="00296E1B">
              <w:rPr>
                <w:color w:val="000000" w:themeColor="text1"/>
                <w:sz w:val="24"/>
                <w:szCs w:val="24"/>
              </w:rPr>
              <w:t xml:space="preserve">oth </w:t>
            </w:r>
            <w:r w:rsidR="00C77E94" w:rsidRPr="00296E1B">
              <w:rPr>
                <w:color w:val="000000" w:themeColor="text1"/>
                <w:sz w:val="24"/>
                <w:szCs w:val="24"/>
              </w:rPr>
              <w:t xml:space="preserve">the RT and WL </w:t>
            </w:r>
            <w:r w:rsidR="008E29B1" w:rsidRPr="00296E1B">
              <w:rPr>
                <w:color w:val="000000" w:themeColor="text1"/>
                <w:sz w:val="24"/>
                <w:szCs w:val="24"/>
              </w:rPr>
              <w:t xml:space="preserve">Groups </w:t>
            </w:r>
          </w:p>
        </w:tc>
      </w:tr>
      <w:tr w:rsidR="00296E1B" w:rsidRPr="00296E1B" w14:paraId="59E035C9" w14:textId="77777777" w:rsidTr="009931F5">
        <w:tc>
          <w:tcPr>
            <w:tcW w:w="3468" w:type="dxa"/>
            <w:tcBorders>
              <w:top w:val="single" w:sz="4" w:space="0" w:color="auto"/>
              <w:bottom w:val="nil"/>
            </w:tcBorders>
          </w:tcPr>
          <w:p w14:paraId="17034FF9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</w:p>
        </w:tc>
        <w:tc>
          <w:tcPr>
            <w:tcW w:w="16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1FB0F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Pre-RT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D3CAD7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-months</w:t>
            </w:r>
          </w:p>
        </w:tc>
        <w:tc>
          <w:tcPr>
            <w:tcW w:w="270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198A6C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Paired </w:t>
            </w: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t</w:t>
            </w:r>
            <w:r w:rsidRPr="00296E1B">
              <w:rPr>
                <w:color w:val="000000" w:themeColor="text1"/>
                <w:sz w:val="24"/>
                <w:szCs w:val="24"/>
              </w:rPr>
              <w:t>-test Results</w:t>
            </w:r>
          </w:p>
        </w:tc>
      </w:tr>
      <w:tr w:rsidR="00296E1B" w:rsidRPr="00296E1B" w14:paraId="72ADBEEA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single" w:sz="4" w:space="0" w:color="auto"/>
            </w:tcBorders>
          </w:tcPr>
          <w:p w14:paraId="097C5716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easure</w:t>
            </w:r>
          </w:p>
        </w:tc>
        <w:tc>
          <w:tcPr>
            <w:tcW w:w="16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258C29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7EB7F7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M (SD)</w:t>
            </w:r>
          </w:p>
        </w:tc>
        <w:tc>
          <w:tcPr>
            <w:tcW w:w="4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646BFB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f</w:t>
            </w:r>
          </w:p>
        </w:tc>
        <w:tc>
          <w:tcPr>
            <w:tcW w:w="7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8F404B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t</w:t>
            </w:r>
          </w:p>
        </w:tc>
        <w:tc>
          <w:tcPr>
            <w:tcW w:w="7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A25B5B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p</w:t>
            </w:r>
          </w:p>
        </w:tc>
        <w:tc>
          <w:tcPr>
            <w:tcW w:w="6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97914C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/>
                <w:iCs/>
                <w:color w:val="000000" w:themeColor="text1"/>
                <w:sz w:val="24"/>
                <w:szCs w:val="24"/>
              </w:rPr>
              <w:t>d</w:t>
            </w:r>
          </w:p>
        </w:tc>
      </w:tr>
      <w:tr w:rsidR="00296E1B" w:rsidRPr="00296E1B" w14:paraId="2B7735C5" w14:textId="77777777" w:rsidTr="009931F5">
        <w:trPr>
          <w:gridAfter w:val="1"/>
          <w:wAfter w:w="12" w:type="dxa"/>
        </w:trPr>
        <w:tc>
          <w:tcPr>
            <w:tcW w:w="9348" w:type="dxa"/>
            <w:gridSpan w:val="7"/>
            <w:tcBorders>
              <w:top w:val="nil"/>
              <w:bottom w:val="nil"/>
            </w:tcBorders>
          </w:tcPr>
          <w:p w14:paraId="0E81FA97" w14:textId="77777777" w:rsidR="00B659E6" w:rsidRPr="00296E1B" w:rsidRDefault="00B659E6" w:rsidP="00BF028D">
            <w:pPr>
              <w:spacing w:after="160" w:line="259" w:lineRule="auto"/>
              <w:rPr>
                <w:i/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Symptoms </w:t>
            </w:r>
          </w:p>
        </w:tc>
      </w:tr>
      <w:tr w:rsidR="00296E1B" w:rsidRPr="00296E1B" w14:paraId="7AFC39FB" w14:textId="77777777" w:rsidTr="009931F5">
        <w:trPr>
          <w:gridAfter w:val="1"/>
          <w:wAfter w:w="12" w:type="dxa"/>
          <w:trHeight w:val="320"/>
        </w:trPr>
        <w:tc>
          <w:tcPr>
            <w:tcW w:w="3468" w:type="dxa"/>
            <w:tcBorders>
              <w:top w:val="nil"/>
              <w:bottom w:val="nil"/>
            </w:tcBorders>
            <w:vAlign w:val="bottom"/>
          </w:tcPr>
          <w:p w14:paraId="175681EA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Depression Symptoms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6CC29C16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.81 (7.69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00EAED09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3.53 (10.98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4F941B41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7FE67429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45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4703559C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66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65F8204E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7</w:t>
            </w:r>
          </w:p>
        </w:tc>
      </w:tr>
      <w:tr w:rsidR="00296E1B" w:rsidRPr="00296E1B" w14:paraId="130F3E01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nil"/>
            </w:tcBorders>
            <w:vAlign w:val="bottom"/>
          </w:tcPr>
          <w:p w14:paraId="394956BC" w14:textId="77777777" w:rsidR="00B659E6" w:rsidRPr="00296E1B" w:rsidRDefault="00B659E6" w:rsidP="00BF028D">
            <w:pPr>
              <w:spacing w:after="160"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    Psychotic Experiences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4D912A36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.90 (3.01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550D3122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.10 (3.29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7622C52F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2EF38221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5.93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4ED3EEC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337B0F85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92</w:t>
            </w:r>
          </w:p>
        </w:tc>
      </w:tr>
      <w:tr w:rsidR="00296E1B" w:rsidRPr="00296E1B" w14:paraId="2B065146" w14:textId="77777777" w:rsidTr="009931F5">
        <w:trPr>
          <w:gridAfter w:val="1"/>
          <w:wAfter w:w="12" w:type="dxa"/>
          <w:trHeight w:val="644"/>
        </w:trPr>
        <w:tc>
          <w:tcPr>
            <w:tcW w:w="3468" w:type="dxa"/>
            <w:tcBorders>
              <w:top w:val="nil"/>
              <w:bottom w:val="nil"/>
            </w:tcBorders>
            <w:vAlign w:val="center"/>
          </w:tcPr>
          <w:p w14:paraId="4ACA7A4A" w14:textId="77777777" w:rsidR="00B659E6" w:rsidRPr="00296E1B" w:rsidRDefault="00B659E6" w:rsidP="00BF028D">
            <w:pPr>
              <w:spacing w:after="160"/>
              <w:contextualSpacing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    Psychotic Experiences— </w:t>
            </w:r>
          </w:p>
          <w:p w14:paraId="54C23F20" w14:textId="77777777" w:rsidR="00B659E6" w:rsidRPr="00296E1B" w:rsidRDefault="00B659E6" w:rsidP="00BF028D">
            <w:pPr>
              <w:spacing w:after="160"/>
              <w:contextualSpacing/>
              <w:rPr>
                <w:iCs/>
                <w:color w:val="000000" w:themeColor="text1"/>
                <w:sz w:val="24"/>
                <w:szCs w:val="24"/>
              </w:rPr>
            </w:pPr>
            <w:r w:rsidRPr="00296E1B">
              <w:rPr>
                <w:iCs/>
                <w:color w:val="000000" w:themeColor="text1"/>
                <w:sz w:val="24"/>
                <w:szCs w:val="24"/>
              </w:rPr>
              <w:t xml:space="preserve">     Distress </w:t>
            </w:r>
          </w:p>
        </w:tc>
        <w:tc>
          <w:tcPr>
            <w:tcW w:w="1662" w:type="dxa"/>
            <w:tcBorders>
              <w:top w:val="nil"/>
              <w:bottom w:val="nil"/>
            </w:tcBorders>
            <w:vAlign w:val="center"/>
          </w:tcPr>
          <w:p w14:paraId="3AFC8B16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8.67 (10.66)</w:t>
            </w:r>
          </w:p>
        </w:tc>
        <w:tc>
          <w:tcPr>
            <w:tcW w:w="1530" w:type="dxa"/>
            <w:tcBorders>
              <w:top w:val="nil"/>
              <w:bottom w:val="nil"/>
            </w:tcBorders>
            <w:vAlign w:val="center"/>
          </w:tcPr>
          <w:p w14:paraId="0570AA61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1.62 (12.98)</w:t>
            </w:r>
          </w:p>
        </w:tc>
        <w:tc>
          <w:tcPr>
            <w:tcW w:w="486" w:type="dxa"/>
            <w:tcBorders>
              <w:top w:val="nil"/>
              <w:bottom w:val="nil"/>
            </w:tcBorders>
            <w:vAlign w:val="center"/>
          </w:tcPr>
          <w:p w14:paraId="4E45077B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752" w:type="dxa"/>
            <w:tcBorders>
              <w:top w:val="nil"/>
              <w:bottom w:val="nil"/>
            </w:tcBorders>
            <w:vAlign w:val="center"/>
          </w:tcPr>
          <w:p w14:paraId="493CD505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.5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3DC50AC4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&lt;.001</w:t>
            </w:r>
          </w:p>
        </w:tc>
        <w:tc>
          <w:tcPr>
            <w:tcW w:w="671" w:type="dxa"/>
            <w:tcBorders>
              <w:top w:val="nil"/>
              <w:bottom w:val="nil"/>
            </w:tcBorders>
            <w:vAlign w:val="center"/>
          </w:tcPr>
          <w:p w14:paraId="4B3AD4E6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71</w:t>
            </w:r>
          </w:p>
        </w:tc>
      </w:tr>
      <w:tr w:rsidR="00296E1B" w:rsidRPr="00296E1B" w14:paraId="044111E2" w14:textId="77777777" w:rsidTr="009931F5">
        <w:trPr>
          <w:gridAfter w:val="1"/>
          <w:wAfter w:w="12" w:type="dxa"/>
          <w:trHeight w:val="386"/>
        </w:trPr>
        <w:tc>
          <w:tcPr>
            <w:tcW w:w="3468" w:type="dxa"/>
            <w:tcBorders>
              <w:top w:val="nil"/>
              <w:bottom w:val="nil"/>
            </w:tcBorders>
            <w:vAlign w:val="bottom"/>
          </w:tcPr>
          <w:p w14:paraId="2C68BC7A" w14:textId="77777777" w:rsidR="00B659E6" w:rsidRPr="00296E1B" w:rsidRDefault="00B659E6" w:rsidP="00BF028D">
            <w:pPr>
              <w:spacing w:after="160" w:line="360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Anxiety Symptoms 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49136A3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4.97 (10.56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08DD936D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42.39 (11.46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376D63DC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7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7A9CCFA7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44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6CD7269C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6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14F13313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23</w:t>
            </w:r>
          </w:p>
        </w:tc>
      </w:tr>
      <w:tr w:rsidR="00296E1B" w:rsidRPr="00296E1B" w14:paraId="751A1B38" w14:textId="77777777" w:rsidTr="009931F5">
        <w:trPr>
          <w:gridAfter w:val="1"/>
          <w:wAfter w:w="12" w:type="dxa"/>
        </w:trPr>
        <w:tc>
          <w:tcPr>
            <w:tcW w:w="9348" w:type="dxa"/>
            <w:gridSpan w:val="7"/>
            <w:tcBorders>
              <w:top w:val="nil"/>
              <w:bottom w:val="nil"/>
            </w:tcBorders>
            <w:vAlign w:val="bottom"/>
          </w:tcPr>
          <w:p w14:paraId="4F57C47F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Resilience Factors </w:t>
            </w:r>
          </w:p>
        </w:tc>
      </w:tr>
      <w:tr w:rsidR="00296E1B" w:rsidRPr="00296E1B" w14:paraId="36900B3D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nil"/>
            </w:tcBorders>
          </w:tcPr>
          <w:p w14:paraId="05932071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Resilience 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78505482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4.24 (15.60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3CC6E7AD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64.24 (18.00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35B2B9C8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248DF0A5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0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7455AC4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00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15BE09F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0</w:t>
            </w:r>
          </w:p>
        </w:tc>
      </w:tr>
      <w:tr w:rsidR="00296E1B" w:rsidRPr="00296E1B" w14:paraId="1E6C43F1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nil"/>
            </w:tcBorders>
          </w:tcPr>
          <w:p w14:paraId="4F0BEED6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Mindfulness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17D6731E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18.38 (16.90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190B048B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22.00 (21.00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56B9F647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3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3729DAF5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1.50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5BC1C8B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14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343CE00E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27</w:t>
            </w:r>
          </w:p>
        </w:tc>
      </w:tr>
      <w:tr w:rsidR="00296E1B" w:rsidRPr="00296E1B" w14:paraId="7840AC2F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nil"/>
            </w:tcBorders>
          </w:tcPr>
          <w:p w14:paraId="3A7739A3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Self-Compassion 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0AEAE7D4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95 (0.61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70CC59AC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.98 (0.64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6A991B62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5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0EBC8134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28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70B5725E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78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7BF16F1D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5</w:t>
            </w:r>
          </w:p>
        </w:tc>
      </w:tr>
      <w:tr w:rsidR="00296E1B" w:rsidRPr="00296E1B" w14:paraId="6C31E215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nil"/>
            </w:tcBorders>
          </w:tcPr>
          <w:p w14:paraId="641A82A1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Empathetic Concern  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6812488E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9.24 (6.11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20766946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65 (5.66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79B1554E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6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232277FD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.95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7C61F90D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06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559C6740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32</w:t>
            </w:r>
          </w:p>
        </w:tc>
      </w:tr>
      <w:tr w:rsidR="00296E1B" w:rsidRPr="00296E1B" w14:paraId="6B49E72C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nil"/>
            </w:tcBorders>
          </w:tcPr>
          <w:p w14:paraId="50BB25AE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Perspective Taking</w:t>
            </w:r>
          </w:p>
        </w:tc>
        <w:tc>
          <w:tcPr>
            <w:tcW w:w="1662" w:type="dxa"/>
            <w:tcBorders>
              <w:top w:val="nil"/>
              <w:bottom w:val="nil"/>
            </w:tcBorders>
          </w:tcPr>
          <w:p w14:paraId="36A16D56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62 (3.95)</w:t>
            </w:r>
          </w:p>
        </w:tc>
        <w:tc>
          <w:tcPr>
            <w:tcW w:w="1530" w:type="dxa"/>
            <w:tcBorders>
              <w:top w:val="nil"/>
              <w:bottom w:val="nil"/>
            </w:tcBorders>
          </w:tcPr>
          <w:p w14:paraId="69EC5003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17.05 (4.20)</w:t>
            </w:r>
          </w:p>
        </w:tc>
        <w:tc>
          <w:tcPr>
            <w:tcW w:w="486" w:type="dxa"/>
            <w:tcBorders>
              <w:top w:val="nil"/>
              <w:bottom w:val="nil"/>
            </w:tcBorders>
          </w:tcPr>
          <w:p w14:paraId="29C65FC7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6</w:t>
            </w:r>
          </w:p>
        </w:tc>
        <w:tc>
          <w:tcPr>
            <w:tcW w:w="752" w:type="dxa"/>
            <w:tcBorders>
              <w:top w:val="nil"/>
              <w:bottom w:val="nil"/>
            </w:tcBorders>
          </w:tcPr>
          <w:p w14:paraId="3A552338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81</w:t>
            </w:r>
          </w:p>
        </w:tc>
        <w:tc>
          <w:tcPr>
            <w:tcW w:w="779" w:type="dxa"/>
            <w:tcBorders>
              <w:top w:val="nil"/>
              <w:bottom w:val="nil"/>
            </w:tcBorders>
          </w:tcPr>
          <w:p w14:paraId="6F34F195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42</w:t>
            </w:r>
          </w:p>
        </w:tc>
        <w:tc>
          <w:tcPr>
            <w:tcW w:w="671" w:type="dxa"/>
            <w:tcBorders>
              <w:top w:val="nil"/>
              <w:bottom w:val="nil"/>
            </w:tcBorders>
          </w:tcPr>
          <w:p w14:paraId="5D24E3F4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13</w:t>
            </w:r>
          </w:p>
        </w:tc>
      </w:tr>
      <w:tr w:rsidR="00296E1B" w:rsidRPr="00296E1B" w14:paraId="4586A255" w14:textId="77777777" w:rsidTr="009931F5">
        <w:trPr>
          <w:gridAfter w:val="1"/>
          <w:wAfter w:w="12" w:type="dxa"/>
        </w:trPr>
        <w:tc>
          <w:tcPr>
            <w:tcW w:w="3468" w:type="dxa"/>
            <w:tcBorders>
              <w:top w:val="nil"/>
              <w:bottom w:val="single" w:sz="4" w:space="0" w:color="auto"/>
            </w:tcBorders>
          </w:tcPr>
          <w:p w14:paraId="0D367388" w14:textId="77777777" w:rsidR="00B659E6" w:rsidRPr="00296E1B" w:rsidRDefault="00B659E6" w:rsidP="00BF028D">
            <w:pPr>
              <w:spacing w:after="160" w:line="259" w:lineRule="auto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 xml:space="preserve">     Positive Affect </w:t>
            </w:r>
          </w:p>
        </w:tc>
        <w:tc>
          <w:tcPr>
            <w:tcW w:w="1662" w:type="dxa"/>
            <w:tcBorders>
              <w:top w:val="nil"/>
              <w:bottom w:val="single" w:sz="4" w:space="0" w:color="auto"/>
            </w:tcBorders>
          </w:tcPr>
          <w:p w14:paraId="7CFAD549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8.79 (6.88)</w:t>
            </w:r>
          </w:p>
        </w:tc>
        <w:tc>
          <w:tcPr>
            <w:tcW w:w="1530" w:type="dxa"/>
            <w:tcBorders>
              <w:top w:val="nil"/>
              <w:bottom w:val="single" w:sz="4" w:space="0" w:color="auto"/>
            </w:tcBorders>
          </w:tcPr>
          <w:p w14:paraId="3DD54A28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27.76 (7.79)</w:t>
            </w:r>
          </w:p>
        </w:tc>
        <w:tc>
          <w:tcPr>
            <w:tcW w:w="486" w:type="dxa"/>
            <w:tcBorders>
              <w:top w:val="nil"/>
              <w:bottom w:val="single" w:sz="4" w:space="0" w:color="auto"/>
            </w:tcBorders>
          </w:tcPr>
          <w:p w14:paraId="3A8AA517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37</w:t>
            </w:r>
          </w:p>
        </w:tc>
        <w:tc>
          <w:tcPr>
            <w:tcW w:w="752" w:type="dxa"/>
            <w:tcBorders>
              <w:top w:val="nil"/>
              <w:bottom w:val="single" w:sz="4" w:space="0" w:color="auto"/>
            </w:tcBorders>
          </w:tcPr>
          <w:p w14:paraId="73EC44E9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89</w:t>
            </w: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</w:tcPr>
          <w:p w14:paraId="4A1C8B84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.38</w:t>
            </w:r>
          </w:p>
        </w:tc>
        <w:tc>
          <w:tcPr>
            <w:tcW w:w="671" w:type="dxa"/>
            <w:tcBorders>
              <w:top w:val="nil"/>
              <w:bottom w:val="single" w:sz="4" w:space="0" w:color="auto"/>
            </w:tcBorders>
          </w:tcPr>
          <w:p w14:paraId="44211DF2" w14:textId="77777777" w:rsidR="00B659E6" w:rsidRPr="00296E1B" w:rsidRDefault="00B659E6" w:rsidP="00BF028D">
            <w:pPr>
              <w:spacing w:after="160" w:line="259" w:lineRule="auto"/>
              <w:jc w:val="center"/>
              <w:rPr>
                <w:color w:val="000000" w:themeColor="text1"/>
                <w:sz w:val="24"/>
                <w:szCs w:val="24"/>
              </w:rPr>
            </w:pPr>
            <w:r w:rsidRPr="00296E1B">
              <w:rPr>
                <w:color w:val="000000" w:themeColor="text1"/>
                <w:sz w:val="24"/>
                <w:szCs w:val="24"/>
              </w:rPr>
              <w:t>-.15</w:t>
            </w:r>
          </w:p>
        </w:tc>
      </w:tr>
    </w:tbl>
    <w:p w14:paraId="590E736A" w14:textId="77777777" w:rsidR="00B659E6" w:rsidRPr="00296E1B" w:rsidRDefault="00B659E6" w:rsidP="00B659E6">
      <w:pPr>
        <w:spacing w:after="160" w:line="259" w:lineRule="auto"/>
        <w:rPr>
          <w:color w:val="000000" w:themeColor="text1"/>
        </w:rPr>
      </w:pPr>
    </w:p>
    <w:p w14:paraId="1A6E8FDD" w14:textId="77777777" w:rsidR="00B659E6" w:rsidRPr="00296E1B" w:rsidRDefault="00B659E6" w:rsidP="00B659E6">
      <w:pPr>
        <w:spacing w:after="160" w:line="259" w:lineRule="auto"/>
        <w:rPr>
          <w:bCs/>
          <w:color w:val="000000" w:themeColor="text1"/>
        </w:rPr>
      </w:pPr>
    </w:p>
    <w:p w14:paraId="1E91C969" w14:textId="77777777" w:rsidR="00B659E6" w:rsidRPr="00296E1B" w:rsidRDefault="00B659E6" w:rsidP="00B659E6">
      <w:pPr>
        <w:spacing w:after="160" w:line="259" w:lineRule="auto"/>
        <w:rPr>
          <w:bCs/>
          <w:color w:val="000000" w:themeColor="text1"/>
        </w:rPr>
      </w:pPr>
    </w:p>
    <w:p w14:paraId="7F66B227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6609317F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4A4DE8DF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36BD57F9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18164CF4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604AC975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40424757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2447D8A2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2883F8A4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46ED6158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1F181A57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654D53FB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0C11E3EB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232A5C8F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1082BEA6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4AE69B73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1F55F998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192E06CA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17E20CCA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746C9103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290500DC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2C15AAC8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4655FE32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30546979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28F5C9BB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3606EE44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791D4A1B" w14:textId="77777777" w:rsidR="00B925CB" w:rsidRPr="00296E1B" w:rsidRDefault="00B925CB" w:rsidP="00B925CB">
      <w:pPr>
        <w:rPr>
          <w:i/>
          <w:iCs/>
          <w:color w:val="000000" w:themeColor="text1"/>
        </w:rPr>
      </w:pPr>
    </w:p>
    <w:p w14:paraId="786F1096" w14:textId="48156DAC" w:rsidR="00FC5F5A" w:rsidRPr="00296E1B" w:rsidRDefault="00B925CB" w:rsidP="00B925CB">
      <w:pPr>
        <w:rPr>
          <w:color w:val="000000" w:themeColor="text1"/>
        </w:rPr>
      </w:pPr>
      <w:r w:rsidRPr="00296E1B">
        <w:rPr>
          <w:i/>
          <w:iCs/>
          <w:color w:val="000000" w:themeColor="text1"/>
        </w:rPr>
        <w:t xml:space="preserve">Note. </w:t>
      </w:r>
      <w:r w:rsidRPr="00296E1B">
        <w:rPr>
          <w:color w:val="000000" w:themeColor="text1"/>
        </w:rPr>
        <w:t>RT =</w:t>
      </w:r>
      <w:r w:rsidRPr="00296E1B">
        <w:rPr>
          <w:i/>
          <w:iCs/>
          <w:color w:val="000000" w:themeColor="text1"/>
        </w:rPr>
        <w:t xml:space="preserve"> </w:t>
      </w:r>
      <w:r w:rsidRPr="00296E1B">
        <w:rPr>
          <w:color w:val="000000" w:themeColor="text1"/>
        </w:rPr>
        <w:t>Resilience Training; WL = Waitlist.</w:t>
      </w:r>
    </w:p>
    <w:sectPr w:rsidR="00FC5F5A" w:rsidRPr="00296E1B" w:rsidSect="00C2570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5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5701"/>
    <w:rsid w:val="000161F9"/>
    <w:rsid w:val="000A124F"/>
    <w:rsid w:val="000F5DC8"/>
    <w:rsid w:val="000F6827"/>
    <w:rsid w:val="001F7E0B"/>
    <w:rsid w:val="00294DDE"/>
    <w:rsid w:val="00296E1B"/>
    <w:rsid w:val="002D5952"/>
    <w:rsid w:val="00333480"/>
    <w:rsid w:val="00340DDA"/>
    <w:rsid w:val="0035152E"/>
    <w:rsid w:val="00385519"/>
    <w:rsid w:val="00433A79"/>
    <w:rsid w:val="00465173"/>
    <w:rsid w:val="00561A2B"/>
    <w:rsid w:val="00592482"/>
    <w:rsid w:val="005A66D0"/>
    <w:rsid w:val="005D4C16"/>
    <w:rsid w:val="006F4ED6"/>
    <w:rsid w:val="007D2262"/>
    <w:rsid w:val="008E29B1"/>
    <w:rsid w:val="009051C9"/>
    <w:rsid w:val="009931F5"/>
    <w:rsid w:val="00993DF6"/>
    <w:rsid w:val="00AD7181"/>
    <w:rsid w:val="00AE1E8F"/>
    <w:rsid w:val="00B1118E"/>
    <w:rsid w:val="00B16C01"/>
    <w:rsid w:val="00B659E6"/>
    <w:rsid w:val="00B925CB"/>
    <w:rsid w:val="00C25701"/>
    <w:rsid w:val="00C42598"/>
    <w:rsid w:val="00C77E94"/>
    <w:rsid w:val="00CD2309"/>
    <w:rsid w:val="00D731BB"/>
    <w:rsid w:val="00DD3F72"/>
    <w:rsid w:val="00EA47A9"/>
    <w:rsid w:val="00EB7A6C"/>
    <w:rsid w:val="00ED3613"/>
    <w:rsid w:val="00F01EAE"/>
    <w:rsid w:val="00F10FD9"/>
    <w:rsid w:val="00FB09BE"/>
    <w:rsid w:val="00FB19C8"/>
    <w:rsid w:val="00FC5F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EDD79E"/>
  <w15:chartTrackingRefBased/>
  <w15:docId w15:val="{C795D926-3836-5B4D-8893-6F2416413C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570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257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25701"/>
    <w:pPr>
      <w:spacing w:after="160"/>
    </w:pPr>
    <w:rPr>
      <w:rFonts w:ascii="Calibri" w:eastAsia="Calibri" w:hAnsi="Calibr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25701"/>
    <w:rPr>
      <w:rFonts w:ascii="Calibri" w:eastAsia="Calibri" w:hAnsi="Calibri" w:cs="Times New Roman"/>
      <w:sz w:val="20"/>
      <w:szCs w:val="20"/>
      <w:lang w:val="en-GB"/>
    </w:rPr>
  </w:style>
  <w:style w:type="table" w:styleId="TableGrid">
    <w:name w:val="Table Grid"/>
    <w:basedOn w:val="TableNormal"/>
    <w:uiPriority w:val="59"/>
    <w:rsid w:val="00C25701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C77E94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2482"/>
    <w:pPr>
      <w:spacing w:after="0"/>
    </w:pPr>
    <w:rPr>
      <w:rFonts w:ascii="Times New Roman" w:eastAsia="Times New Roman" w:hAnsi="Times New Roman"/>
      <w:b/>
      <w:bCs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2482"/>
    <w:rPr>
      <w:rFonts w:ascii="Times New Roman" w:eastAsia="Times New Roman" w:hAnsi="Times New Roman" w:cs="Times New Roman"/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939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13" Type="http://schemas.openxmlformats.org/officeDocument/2006/relationships/image" Target="media/image10.png"/><Relationship Id="rId1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tiff"/><Relationship Id="rId17" Type="http://schemas.openxmlformats.org/officeDocument/2006/relationships/image" Target="media/image80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tiff"/><Relationship Id="rId19" Type="http://schemas.openxmlformats.org/officeDocument/2006/relationships/theme" Target="theme/theme1.xml"/><Relationship Id="rId4" Type="http://schemas.openxmlformats.org/officeDocument/2006/relationships/image" Target="media/image1.tiff"/><Relationship Id="rId9" Type="http://schemas.openxmlformats.org/officeDocument/2006/relationships/image" Target="media/image6.png"/><Relationship Id="rId14" Type="http://schemas.openxmlformats.org/officeDocument/2006/relationships/image" Target="media/image1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021</Words>
  <Characters>17224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e</dc:creator>
  <cp:keywords/>
  <dc:description/>
  <cp:lastModifiedBy>Nicole</cp:lastModifiedBy>
  <cp:revision>3</cp:revision>
  <dcterms:created xsi:type="dcterms:W3CDTF">2021-12-26T02:09:00Z</dcterms:created>
  <dcterms:modified xsi:type="dcterms:W3CDTF">2021-12-30T17:40:00Z</dcterms:modified>
</cp:coreProperties>
</file>